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6D7A9" w14:textId="1F94538C" w:rsidR="009301CB" w:rsidRDefault="009301CB" w:rsidP="00F51C15">
      <w:pPr>
        <w:rPr>
          <w:b/>
        </w:rPr>
      </w:pPr>
      <w:r>
        <w:rPr>
          <w:b/>
        </w:rPr>
        <w:t>Fourier Re</w:t>
      </w:r>
      <w:r w:rsidR="00FE1054">
        <w:rPr>
          <w:b/>
        </w:rPr>
        <w:t>duction</w:t>
      </w:r>
      <w:r>
        <w:rPr>
          <w:b/>
        </w:rPr>
        <w:t xml:space="preserve"> Techniques </w:t>
      </w:r>
      <w:r w:rsidR="00FE1054">
        <w:rPr>
          <w:b/>
        </w:rPr>
        <w:t>for reduced scan times</w:t>
      </w:r>
    </w:p>
    <w:p w14:paraId="2DBC1EE0" w14:textId="1CE8C871" w:rsidR="009301CB" w:rsidRPr="000B154D" w:rsidRDefault="000B154D" w:rsidP="00F51C15">
      <w:r w:rsidRPr="000B154D">
        <w:t>Drew McCallister PHYS   632   5/1/18</w:t>
      </w:r>
    </w:p>
    <w:p w14:paraId="3D40021E" w14:textId="122F32A4" w:rsidR="00F51C15" w:rsidRPr="00F51C15" w:rsidRDefault="00F51C15" w:rsidP="00F51C15">
      <w:pPr>
        <w:rPr>
          <w:b/>
        </w:rPr>
      </w:pPr>
      <w:r w:rsidRPr="00F51C15">
        <w:rPr>
          <w:b/>
        </w:rPr>
        <w:t>Introduction to MRI and</w:t>
      </w:r>
      <w:r w:rsidR="00B72170">
        <w:rPr>
          <w:b/>
        </w:rPr>
        <w:t xml:space="preserve"> the P</w:t>
      </w:r>
      <w:r w:rsidRPr="00F51C15">
        <w:rPr>
          <w:b/>
        </w:rPr>
        <w:t>roblem Statement</w:t>
      </w:r>
    </w:p>
    <w:p w14:paraId="1BC57B7C" w14:textId="77777777" w:rsidR="00EB4926" w:rsidRDefault="009E19B6" w:rsidP="00FB116D">
      <w:pPr>
        <w:ind w:firstLine="720"/>
      </w:pPr>
      <w:r>
        <w:t xml:space="preserve">MR signal </w:t>
      </w:r>
      <w:r w:rsidR="00E55E21">
        <w:t>is generated by the protons in the body, typically</w:t>
      </w:r>
      <w:r w:rsidR="000D2567">
        <w:t xml:space="preserve"> in</w:t>
      </w:r>
      <w:r w:rsidR="00E55E21">
        <w:t xml:space="preserve"> spin ½ </w:t>
      </w:r>
      <w:r w:rsidR="000D2567">
        <w:t>nuclei.  For most medical imaging, the signal comes from H spins in water and fat within the body, however, Carbon 13, Phosphorus 31, Xenon 129, and other spin ½ nuclei are being used as contrast agents with increasing frequency.  A strong static magnetic field B</w:t>
      </w:r>
      <w:r w:rsidR="000D2567">
        <w:rPr>
          <w:vertAlign w:val="subscript"/>
        </w:rPr>
        <w:t>0</w:t>
      </w:r>
      <w:r w:rsidR="000D2567">
        <w:t xml:space="preserve"> </w:t>
      </w:r>
      <w:r w:rsidR="008A654A">
        <w:t xml:space="preserve">thermally </w:t>
      </w:r>
      <w:r w:rsidR="000D2567">
        <w:t>polarizes the spins</w:t>
      </w:r>
      <w:r w:rsidR="00E960FA">
        <w:t xml:space="preserve"> </w:t>
      </w:r>
      <w:r w:rsidR="00ED7B0F">
        <w:t xml:space="preserve">according to the Boltzmann </w:t>
      </w:r>
      <w:r w:rsidR="008A654A">
        <w:t>distribution,</w:t>
      </w:r>
      <w:r w:rsidR="000D2567">
        <w:t xml:space="preserve"> creating a net magnetic moment oriented parallel to the B</w:t>
      </w:r>
      <w:r w:rsidR="000D2567">
        <w:rPr>
          <w:vertAlign w:val="subscript"/>
        </w:rPr>
        <w:t>0</w:t>
      </w:r>
      <w:r w:rsidR="008A654A">
        <w:t xml:space="preserve"> field.  Applying a R-F excitation field (pulse) B</w:t>
      </w:r>
      <w:r w:rsidR="008A654A">
        <w:rPr>
          <w:vertAlign w:val="subscript"/>
        </w:rPr>
        <w:t>1</w:t>
      </w:r>
      <w:r w:rsidR="008A654A">
        <w:t xml:space="preserve"> rotates the spin relative to the B</w:t>
      </w:r>
      <w:r w:rsidR="008A654A">
        <w:rPr>
          <w:vertAlign w:val="subscript"/>
        </w:rPr>
        <w:t xml:space="preserve">0 </w:t>
      </w:r>
      <w:r w:rsidR="008A654A">
        <w:t xml:space="preserve">field creating a transverse component of the magnetic moment </w:t>
      </w:r>
      <w:r w:rsidR="008A654A">
        <w:rPr>
          <w:i/>
        </w:rPr>
        <w:t>m</w:t>
      </w:r>
      <w:r w:rsidR="008A654A">
        <w:t xml:space="preserve">.  The magnetic moment </w:t>
      </w:r>
      <w:proofErr w:type="spellStart"/>
      <w:r w:rsidR="008A654A">
        <w:t>precesses</w:t>
      </w:r>
      <w:proofErr w:type="spellEnd"/>
      <w:r w:rsidR="008A654A">
        <w:t xml:space="preserve"> about the B</w:t>
      </w:r>
      <w:r w:rsidR="008A654A">
        <w:rPr>
          <w:vertAlign w:val="subscript"/>
        </w:rPr>
        <w:t>0</w:t>
      </w:r>
      <w:r w:rsidR="008A654A">
        <w:t xml:space="preserve"> field at a frequency of </w:t>
      </w:r>
      <w:r w:rsidR="008A654A" w:rsidRPr="008A654A">
        <w:rPr>
          <w:i/>
        </w:rPr>
        <w:sym w:font="Symbol" w:char="F077"/>
      </w:r>
      <w:r w:rsidR="008A654A">
        <w:rPr>
          <w:i/>
        </w:rPr>
        <w:t xml:space="preserve"> = </w:t>
      </w:r>
      <w:r w:rsidR="008A654A">
        <w:rPr>
          <w:i/>
        </w:rPr>
        <w:sym w:font="Symbol" w:char="F067"/>
      </w:r>
      <w:r w:rsidR="008A654A">
        <w:rPr>
          <w:i/>
        </w:rPr>
        <w:t xml:space="preserve"> B</w:t>
      </w:r>
      <w:r w:rsidR="008A654A">
        <w:rPr>
          <w:i/>
          <w:vertAlign w:val="subscript"/>
        </w:rPr>
        <w:t>0</w:t>
      </w:r>
      <w:r w:rsidR="008A654A">
        <w:t xml:space="preserve">, where </w:t>
      </w:r>
      <w:r w:rsidR="00E11528">
        <w:rPr>
          <w:i/>
        </w:rPr>
        <w:sym w:font="Symbol" w:char="F067"/>
      </w:r>
      <w:r w:rsidR="00E11528">
        <w:rPr>
          <w:i/>
        </w:rPr>
        <w:t xml:space="preserve"> </w:t>
      </w:r>
      <w:r w:rsidR="00E11528">
        <w:t xml:space="preserve"> is the gyromagnetic ration of the nucleus and </w:t>
      </w:r>
      <w:r w:rsidR="00E11528" w:rsidRPr="008A654A">
        <w:rPr>
          <w:i/>
        </w:rPr>
        <w:sym w:font="Symbol" w:char="F077"/>
      </w:r>
      <w:r w:rsidR="008A654A">
        <w:t xml:space="preserve"> is also R-F resonance frequency needed to tip the spins.  </w:t>
      </w:r>
      <w:r w:rsidR="00E11528">
        <w:t xml:space="preserve">The rotating magnetic moment </w:t>
      </w:r>
      <w:r w:rsidR="00E11528">
        <w:rPr>
          <w:i/>
        </w:rPr>
        <w:t>m</w:t>
      </w:r>
      <w:r w:rsidR="00E11528">
        <w:t xml:space="preserve"> emits a radio frequency detectable by a receiver coil.  </w:t>
      </w:r>
      <w:r w:rsidR="00FB116D">
        <w:t xml:space="preserve">The magnetic moment </w:t>
      </w:r>
      <w:r w:rsidR="00FB116D">
        <w:rPr>
          <w:i/>
        </w:rPr>
        <w:t>m</w:t>
      </w:r>
      <w:r w:rsidR="00FB116D">
        <w:t xml:space="preserve"> and </w:t>
      </w:r>
      <w:r w:rsidR="00B62C99">
        <w:t>its</w:t>
      </w:r>
      <w:r w:rsidR="00FB116D">
        <w:t xml:space="preserve"> position within the subject </w:t>
      </w:r>
      <w:proofErr w:type="spellStart"/>
      <w:r w:rsidR="00FB116D">
        <w:rPr>
          <w:i/>
        </w:rPr>
        <w:t>r</w:t>
      </w:r>
      <w:r w:rsidR="00FB116D">
        <w:t xml:space="preserve"> are</w:t>
      </w:r>
      <w:proofErr w:type="spellEnd"/>
      <w:r w:rsidR="00FB116D">
        <w:t xml:space="preserve"> </w:t>
      </w:r>
      <w:r w:rsidR="00B62C99">
        <w:t xml:space="preserve">proportional to a number of different tissue properties including proton density.  MR image reconstruction attempts to create a spatial distribution of the properties of the transverse magnetization, </w:t>
      </w:r>
      <w:r w:rsidR="00B62C99">
        <w:rPr>
          <w:i/>
        </w:rPr>
        <w:t>m(r)</w:t>
      </w:r>
      <w:r w:rsidR="00B62C99">
        <w:t>.</w:t>
      </w:r>
    </w:p>
    <w:p w14:paraId="021F1460" w14:textId="77777777" w:rsidR="00F8660A" w:rsidRPr="001F777F" w:rsidRDefault="00B62C99" w:rsidP="00FB116D">
      <w:pPr>
        <w:ind w:firstLine="720"/>
      </w:pPr>
      <w:r>
        <w:t xml:space="preserve">This spatial distribution is accomplished through spatial encoding.  MRI systems encode the spatial information into the signal </w:t>
      </w:r>
      <w:r>
        <w:rPr>
          <w:i/>
        </w:rPr>
        <w:t>m</w:t>
      </w:r>
      <w:r>
        <w:t xml:space="preserve"> by superimposing spatially varying fields on top of the B</w:t>
      </w:r>
      <w:r>
        <w:rPr>
          <w:vertAlign w:val="subscript"/>
        </w:rPr>
        <w:t>0</w:t>
      </w:r>
      <w:r>
        <w:t xml:space="preserve"> field.  This in turn causes frequency of the signal </w:t>
      </w:r>
      <w:r>
        <w:rPr>
          <w:i/>
        </w:rPr>
        <w:t xml:space="preserve">m </w:t>
      </w:r>
      <w:r>
        <w:t xml:space="preserve">to vary </w:t>
      </w:r>
      <w:r w:rsidR="00F8660A">
        <w:t xml:space="preserve">spatially.  One could imagine that if each point </w:t>
      </w:r>
      <w:r w:rsidR="001F777F">
        <w:t xml:space="preserve">in the subject resonates with a different frequency and the expected spatial variation of these frequencies are known, one could back out an image of the signal </w:t>
      </w:r>
      <w:r w:rsidR="001F777F">
        <w:rPr>
          <w:i/>
        </w:rPr>
        <w:t>m</w:t>
      </w:r>
      <w:r w:rsidR="001F777F">
        <w:t xml:space="preserve"> by scanning through the frequencies.  In practice, this is accomplished using gradient fields that vary linearly in the three spatial directions and are denoted by </w:t>
      </w:r>
      <w:proofErr w:type="spellStart"/>
      <w:r w:rsidR="001F777F">
        <w:t>G</w:t>
      </w:r>
      <w:r w:rsidR="001F777F">
        <w:rPr>
          <w:vertAlign w:val="subscript"/>
        </w:rPr>
        <w:t>x</w:t>
      </w:r>
      <w:proofErr w:type="spellEnd"/>
      <w:r w:rsidR="001F777F">
        <w:t xml:space="preserve">, </w:t>
      </w:r>
      <w:proofErr w:type="spellStart"/>
      <w:r w:rsidR="001F777F">
        <w:t>G</w:t>
      </w:r>
      <w:r w:rsidR="001F777F">
        <w:rPr>
          <w:vertAlign w:val="subscript"/>
        </w:rPr>
        <w:t>y</w:t>
      </w:r>
      <w:proofErr w:type="spellEnd"/>
      <w:r w:rsidR="001F777F">
        <w:t xml:space="preserve">, </w:t>
      </w:r>
      <w:proofErr w:type="spellStart"/>
      <w:r w:rsidR="001F777F">
        <w:t>G</w:t>
      </w:r>
      <w:r w:rsidR="001F777F">
        <w:rPr>
          <w:vertAlign w:val="subscript"/>
        </w:rPr>
        <w:t>z</w:t>
      </w:r>
      <w:proofErr w:type="spellEnd"/>
      <w:r w:rsidR="001F777F">
        <w:t xml:space="preserve"> where B(z)=B</w:t>
      </w:r>
      <w:r w:rsidR="001F777F">
        <w:rPr>
          <w:vertAlign w:val="subscript"/>
        </w:rPr>
        <w:t>0</w:t>
      </w:r>
      <w:r w:rsidR="001F777F">
        <w:t>+G</w:t>
      </w:r>
      <w:r w:rsidR="001F777F">
        <w:rPr>
          <w:vertAlign w:val="subscript"/>
        </w:rPr>
        <w:t>z</w:t>
      </w:r>
      <w:r w:rsidR="001F777F">
        <w:t>z shown in Figure 1 below.</w:t>
      </w:r>
    </w:p>
    <w:p w14:paraId="7D5D4F8F" w14:textId="77777777" w:rsidR="00B62C99" w:rsidRDefault="001F777F" w:rsidP="00FB116D">
      <w:pPr>
        <w:ind w:firstLine="720"/>
      </w:pPr>
      <w:r w:rsidRPr="00F8660A">
        <w:drawing>
          <wp:anchor distT="0" distB="0" distL="114300" distR="114300" simplePos="0" relativeHeight="251658240" behindDoc="0" locked="0" layoutInCell="1" allowOverlap="1" wp14:anchorId="4B6BA7B4" wp14:editId="7C0D73F6">
            <wp:simplePos x="0" y="0"/>
            <wp:positionH relativeFrom="column">
              <wp:posOffset>51435</wp:posOffset>
            </wp:positionH>
            <wp:positionV relativeFrom="paragraph">
              <wp:posOffset>80010</wp:posOffset>
            </wp:positionV>
            <wp:extent cx="2552065" cy="2263140"/>
            <wp:effectExtent l="0" t="0" r="0" b="0"/>
            <wp:wrapTight wrapText="bothSides">
              <wp:wrapPolygon edited="0">
                <wp:start x="0" y="0"/>
                <wp:lineTo x="0" y="21333"/>
                <wp:lineTo x="21283" y="21333"/>
                <wp:lineTo x="21283" y="0"/>
                <wp:lineTo x="0"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552065" cy="2263140"/>
                    </a:xfrm>
                    <a:prstGeom prst="rect">
                      <a:avLst/>
                    </a:prstGeom>
                  </pic:spPr>
                </pic:pic>
              </a:graphicData>
            </a:graphic>
            <wp14:sizeRelH relativeFrom="page">
              <wp14:pctWidth>0</wp14:pctWidth>
            </wp14:sizeRelH>
            <wp14:sizeRelV relativeFrom="page">
              <wp14:pctHeight>0</wp14:pctHeight>
            </wp14:sizeRelV>
          </wp:anchor>
        </w:drawing>
      </w:r>
    </w:p>
    <w:p w14:paraId="7FC212FD" w14:textId="77777777" w:rsidR="001F777F" w:rsidRDefault="001F777F" w:rsidP="00FB116D">
      <w:pPr>
        <w:ind w:firstLine="720"/>
      </w:pPr>
    </w:p>
    <w:p w14:paraId="535F765C" w14:textId="77777777" w:rsidR="001F777F" w:rsidRDefault="001F777F" w:rsidP="00FB116D">
      <w:pPr>
        <w:ind w:firstLine="720"/>
      </w:pPr>
    </w:p>
    <w:p w14:paraId="104C8A68" w14:textId="77777777" w:rsidR="001F777F" w:rsidRDefault="001F777F" w:rsidP="00FB116D">
      <w:pPr>
        <w:ind w:firstLine="720"/>
      </w:pPr>
    </w:p>
    <w:p w14:paraId="6366693B" w14:textId="77777777" w:rsidR="001F777F" w:rsidRPr="001F777F" w:rsidRDefault="001F777F" w:rsidP="001F777F">
      <w:r>
        <w:t xml:space="preserve">Figure 1: Illustrates the linear spatial variation of the resonant frequency </w:t>
      </w:r>
      <w:r w:rsidRPr="008A654A">
        <w:rPr>
          <w:i/>
        </w:rPr>
        <w:sym w:font="Symbol" w:char="F077"/>
      </w:r>
      <w:r w:rsidR="00934589">
        <w:t xml:space="preserve"> due to an applied z gradient (field shown in blue).</w:t>
      </w:r>
    </w:p>
    <w:p w14:paraId="6ADFF823" w14:textId="77777777" w:rsidR="001F777F" w:rsidRDefault="001F777F" w:rsidP="00FB116D">
      <w:pPr>
        <w:ind w:firstLine="720"/>
      </w:pPr>
    </w:p>
    <w:p w14:paraId="2D3F52A6" w14:textId="77777777" w:rsidR="001F777F" w:rsidRDefault="001F777F" w:rsidP="00FB116D">
      <w:pPr>
        <w:ind w:firstLine="720"/>
      </w:pPr>
    </w:p>
    <w:p w14:paraId="71526E90" w14:textId="77777777" w:rsidR="001F777F" w:rsidRDefault="001F777F" w:rsidP="00FB116D">
      <w:pPr>
        <w:ind w:firstLine="720"/>
      </w:pPr>
    </w:p>
    <w:p w14:paraId="0268765D" w14:textId="77777777" w:rsidR="001F777F" w:rsidRDefault="001F777F" w:rsidP="00FB116D">
      <w:pPr>
        <w:ind w:firstLine="720"/>
      </w:pPr>
    </w:p>
    <w:p w14:paraId="7C917E8F" w14:textId="77777777" w:rsidR="001F777F" w:rsidRDefault="001F777F" w:rsidP="00FB116D">
      <w:pPr>
        <w:ind w:firstLine="720"/>
      </w:pPr>
    </w:p>
    <w:p w14:paraId="74B13DAB" w14:textId="77777777" w:rsidR="001F777F" w:rsidRDefault="001F777F" w:rsidP="00FB116D">
      <w:pPr>
        <w:ind w:firstLine="720"/>
      </w:pPr>
    </w:p>
    <w:p w14:paraId="4E97B47E" w14:textId="77777777" w:rsidR="009C11E0" w:rsidRDefault="00934589" w:rsidP="00934589">
      <w:r>
        <w:tab/>
        <w:t>A two-dimensional k-space technique is most commonly used for encoding and reconstruction.  In this, a z gradient is applied prior to the excitation R-F field B</w:t>
      </w:r>
      <w:r>
        <w:rPr>
          <w:vertAlign w:val="subscript"/>
        </w:rPr>
        <w:t>1</w:t>
      </w:r>
      <w:r>
        <w:t>.  By doing this, only a small slice of the spins which are in the correct B(z) field and resonating at a frequency close enough to the frequency of the B</w:t>
      </w:r>
      <w:r>
        <w:rPr>
          <w:vertAlign w:val="subscript"/>
        </w:rPr>
        <w:t>1</w:t>
      </w:r>
      <w:r>
        <w:t xml:space="preserve"> field are rotated.  In this way, it is possible to divide the subject into N slices which can be acquired separately.</w:t>
      </w:r>
      <w:r w:rsidR="009C11E0">
        <w:t xml:space="preserve">  This is referred to as slice selection.  </w:t>
      </w:r>
      <w:r>
        <w:t xml:space="preserve">In theory, it would be possible to do this in </w:t>
      </w:r>
      <w:r w:rsidR="009C11E0">
        <w:t xml:space="preserve">both </w:t>
      </w:r>
      <w:r>
        <w:t xml:space="preserve">the x and y directions </w:t>
      </w:r>
      <w:r w:rsidR="009C11E0">
        <w:t xml:space="preserve">as well </w:t>
      </w:r>
      <w:r>
        <w:t xml:space="preserve">and </w:t>
      </w:r>
      <w:r w:rsidR="009C11E0">
        <w:t>acquired one voxel at a time.  Practically however, this is inefficient and a much better method exists.</w:t>
      </w:r>
    </w:p>
    <w:p w14:paraId="2CF42ADA" w14:textId="77777777" w:rsidR="00950296" w:rsidRPr="000A5D63" w:rsidRDefault="00950296" w:rsidP="00934589">
      <w:pPr>
        <w:rPr>
          <w:vertAlign w:val="superscript"/>
        </w:rPr>
      </w:pPr>
      <w:r>
        <w:lastRenderedPageBreak/>
        <w:tab/>
        <w:t xml:space="preserve">After selecting the slice, the problem </w:t>
      </w:r>
      <w:r w:rsidR="00200A75">
        <w:t xml:space="preserve">has been reduced to two dimensions.  </w:t>
      </w:r>
      <w:r w:rsidR="00E77DE4">
        <w:t xml:space="preserve">If the magnetization </w:t>
      </w:r>
      <w:r w:rsidR="006D3C2A">
        <w:t>is</w:t>
      </w:r>
      <w:r w:rsidR="00E77DE4">
        <w:t xml:space="preserve"> flipped and the x and y-gradients are applied for a time </w:t>
      </w:r>
      <w:proofErr w:type="spellStart"/>
      <w:r w:rsidR="00E77DE4">
        <w:t>t</w:t>
      </w:r>
      <w:r w:rsidR="00E77DE4">
        <w:rPr>
          <w:vertAlign w:val="subscript"/>
        </w:rPr>
        <w:t>x</w:t>
      </w:r>
      <w:proofErr w:type="spellEnd"/>
      <w:r w:rsidR="00E77DE4">
        <w:t xml:space="preserve"> and t</w:t>
      </w:r>
      <w:r w:rsidR="00E77DE4">
        <w:rPr>
          <w:vertAlign w:val="subscript"/>
        </w:rPr>
        <w:t>y</w:t>
      </w:r>
      <w:r w:rsidR="00E77DE4">
        <w:t xml:space="preserve"> respectively the resultant signal </w:t>
      </w:r>
      <w:r w:rsidR="006D3C2A">
        <w:t>is given by:</w:t>
      </w:r>
    </w:p>
    <w:p w14:paraId="2E1CC84F" w14:textId="77777777" w:rsidR="001F777F" w:rsidRDefault="001F777F" w:rsidP="00FB116D">
      <w:pPr>
        <w:ind w:firstLine="720"/>
      </w:pPr>
    </w:p>
    <w:p w14:paraId="213D53BF" w14:textId="77777777" w:rsidR="006D3C2A" w:rsidRPr="006D3C2A" w:rsidRDefault="000A5D63" w:rsidP="006D3C2A">
      <w:pPr>
        <w:ind w:firstLine="720"/>
        <w:jc w:val="center"/>
        <w:rPr>
          <w:rFonts w:eastAsiaTheme="minorEastAsia"/>
        </w:rPr>
      </w:pP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w:rPr>
                <w:rFonts w:ascii="Cambria Math" w:hAnsi="Cambria Math"/>
                <w:i/>
              </w:rPr>
              <w:sym w:font="Symbol" w:char="F067"/>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t</m:t>
            </m:r>
          </m:sup>
        </m:sSup>
        <m:nary>
          <m:naryPr>
            <m:chr m:val="∬"/>
            <m:limLoc m:val="subSup"/>
            <m:ctrlPr>
              <w:rPr>
                <w:rFonts w:ascii="Cambria Math" w:hAnsi="Cambria Math"/>
                <w:i/>
              </w:rPr>
            </m:ctrlPr>
          </m:naryPr>
          <m:sub/>
          <m:sup>
            <m:r>
              <w:rPr>
                <w:rFonts w:ascii="Cambria Math" w:hAnsi="Cambria Math"/>
              </w:rPr>
              <m:t>FOV</m:t>
            </m:r>
          </m:sup>
          <m:e>
            <m:r>
              <w:rPr>
                <w:rFonts w:ascii="Cambria Math" w:hAnsi="Cambria Math"/>
              </w:rPr>
              <m:t>s(x,y)</m:t>
            </m:r>
            <m:sSup>
              <m:sSupPr>
                <m:ctrlPr>
                  <w:rPr>
                    <w:rFonts w:ascii="Cambria Math" w:hAnsi="Cambria Math"/>
                    <w:i/>
                  </w:rPr>
                </m:ctrlPr>
              </m:sSupPr>
              <m:e>
                <m:r>
                  <w:rPr>
                    <w:rFonts w:ascii="Cambria Math" w:hAnsi="Cambria Math"/>
                  </w:rPr>
                  <m:t>e</m:t>
                </m:r>
              </m:e>
              <m:sup>
                <m:r>
                  <w:rPr>
                    <w:rFonts w:ascii="Cambria Math" w:hAnsi="Cambria Math"/>
                  </w:rPr>
                  <m:t>i</m:t>
                </m:r>
                <m:r>
                  <w:rPr>
                    <w:rFonts w:ascii="Cambria Math" w:hAnsi="Cambria Math"/>
                    <w:i/>
                  </w:rPr>
                  <w:sym w:font="Symbol" w:char="F067"/>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x</m:t>
                    </m:r>
                  </m:sub>
                </m:sSub>
              </m:sup>
            </m:sSup>
          </m:e>
        </m:nary>
        <m:sSup>
          <m:sSupPr>
            <m:ctrlPr>
              <w:rPr>
                <w:rFonts w:ascii="Cambria Math" w:hAnsi="Cambria Math"/>
                <w:i/>
              </w:rPr>
            </m:ctrlPr>
          </m:sSupPr>
          <m:e>
            <m:r>
              <w:rPr>
                <w:rFonts w:ascii="Cambria Math" w:hAnsi="Cambria Math"/>
              </w:rPr>
              <m:t>e</m:t>
            </m:r>
          </m:e>
          <m:sup>
            <m:r>
              <w:rPr>
                <w:rFonts w:ascii="Cambria Math" w:hAnsi="Cambria Math"/>
              </w:rPr>
              <m:t>i</m:t>
            </m:r>
            <m:r>
              <w:rPr>
                <w:rFonts w:ascii="Cambria Math" w:hAnsi="Cambria Math"/>
                <w:i/>
              </w:rPr>
              <w:sym w:font="Symbol" w:char="F067"/>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t</m:t>
                </m:r>
              </m:e>
              <m:sub>
                <m:r>
                  <w:rPr>
                    <w:rFonts w:ascii="Cambria Math" w:hAnsi="Cambria Math"/>
                  </w:rPr>
                  <m:t>y</m:t>
                </m:r>
              </m:sub>
            </m:sSub>
          </m:sup>
        </m:sSup>
        <m:r>
          <w:rPr>
            <w:rFonts w:ascii="Cambria Math" w:hAnsi="Cambria Math"/>
          </w:rPr>
          <m:t>dxdy</m:t>
        </m:r>
      </m:oMath>
      <w:r w:rsidR="006D3C2A">
        <w:rPr>
          <w:rFonts w:eastAsiaTheme="minorEastAsia"/>
        </w:rPr>
        <w:t xml:space="preserve">  [Eqn. 1]</w:t>
      </w:r>
    </w:p>
    <w:p w14:paraId="48C28015" w14:textId="77777777" w:rsidR="006D3C2A" w:rsidRDefault="006D3C2A" w:rsidP="006D3C2A"/>
    <w:p w14:paraId="68B87A39" w14:textId="64DC6F61" w:rsidR="006D3C2A" w:rsidRDefault="006D3C2A" w:rsidP="006D3C2A">
      <w:pPr>
        <w:rPr>
          <w:rFonts w:eastAsiaTheme="minorEastAsia"/>
        </w:rPr>
      </w:pPr>
      <w:r>
        <w:t xml:space="preserve">If we take </w:t>
      </w:r>
      <m:oMath>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oMath>
      <w:r>
        <w:rPr>
          <w:rFonts w:eastAsiaTheme="minorEastAsia"/>
        </w:rPr>
        <w:t xml:space="preserve"> </w:t>
      </w:r>
      <m:oMath>
        <m:r>
          <w:rPr>
            <w:rFonts w:ascii="Cambria Math" w:hAnsi="Cambria Math"/>
            <w:i/>
          </w:rPr>
          <w:sym w:font="Symbol" w:char="F067"/>
        </m:r>
        <m:sSub>
          <m:sSubPr>
            <m:ctrlPr>
              <w:rPr>
                <w:rFonts w:ascii="Cambria Math" w:hAnsi="Cambria Math"/>
                <w:i/>
              </w:rPr>
            </m:ctrlPr>
          </m:sSubPr>
          <m:e>
            <m:r>
              <w:rPr>
                <w:rFonts w:ascii="Cambria Math" w:hAnsi="Cambria Math"/>
              </w:rPr>
              <m:t>G</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x</m:t>
            </m:r>
          </m:sub>
        </m:sSub>
      </m:oMath>
      <w:r>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m:t>
        </m:r>
      </m:oMath>
      <w:r>
        <w:rPr>
          <w:rFonts w:eastAsiaTheme="minorEastAsia"/>
        </w:rPr>
        <w:t xml:space="preserve"> </w:t>
      </w:r>
      <m:oMath>
        <m:r>
          <w:rPr>
            <w:rFonts w:ascii="Cambria Math" w:hAnsi="Cambria Math"/>
            <w:i/>
          </w:rPr>
          <w:sym w:font="Symbol" w:char="F067"/>
        </m:r>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y</m:t>
            </m:r>
          </m:sub>
        </m:sSub>
      </m:oMath>
      <w:r>
        <w:rPr>
          <w:rFonts w:eastAsiaTheme="minorEastAsia"/>
        </w:rPr>
        <w:t xml:space="preserve"> then this </w:t>
      </w:r>
      <w:r w:rsidR="00AC7DF0">
        <w:rPr>
          <w:rFonts w:eastAsiaTheme="minorEastAsia"/>
        </w:rPr>
        <w:t xml:space="preserve">takes form of </w:t>
      </w:r>
      <w:r w:rsidR="005F434B">
        <w:rPr>
          <w:rFonts w:eastAsiaTheme="minorEastAsia"/>
        </w:rPr>
        <w:t>a 2-D Fourier transform.</w:t>
      </w:r>
      <w:r w:rsidR="00C86C5F">
        <w:rPr>
          <w:rFonts w:eastAsiaTheme="minorEastAsia"/>
        </w:rPr>
        <w:fldChar w:fldCharType="begin" w:fldLock="1"/>
      </w:r>
      <w:r w:rsidR="00C86C5F">
        <w:rPr>
          <w:rFonts w:eastAsiaTheme="minorEastAsia"/>
        </w:rPr>
        <w:instrText>ADDIN CSL_CITATION { "citationItems" : [ { "id" : "ITEM-1", "itemData" : { "author" : [ { "dropping-particle" : "", "family" : "Levitt", "given" : "Malcolm H.", "non-dropping-particle" : "", "parse-names" : false, "suffix" : "" } ], "id" : "ITEM-1", "issued" : { "date-parts" : [ [ "2001" ] ] }, "title" : "Spin Dynamics: Basics of Nuclear Magnetic Resonance 2nd Edition", "type" : "book" }, "uris" : [ "http://www.mendeley.com/documents/?uuid=7e572119-4705-476f-9fab-a738c1c57ce6" ] } ], "mendeley" : { "formattedCitation" : "&lt;sup&gt;1&lt;/sup&gt;", "plainTextFormattedCitation" : "1", "previouslyFormattedCitation" : "&lt;sup&gt;1&lt;/sup&gt;" }, "properties" : {  }, "schema" : "https://github.com/citation-style-language/schema/raw/master/csl-citation.json" }</w:instrText>
      </w:r>
      <w:r w:rsidR="00C86C5F">
        <w:rPr>
          <w:rFonts w:eastAsiaTheme="minorEastAsia"/>
        </w:rPr>
        <w:fldChar w:fldCharType="separate"/>
      </w:r>
      <w:r w:rsidR="00C86C5F" w:rsidRPr="00C86C5F">
        <w:rPr>
          <w:rFonts w:eastAsiaTheme="minorEastAsia"/>
          <w:noProof/>
          <w:vertAlign w:val="superscript"/>
        </w:rPr>
        <w:t>1</w:t>
      </w:r>
      <w:r w:rsidR="00C86C5F">
        <w:rPr>
          <w:rFonts w:eastAsiaTheme="minorEastAsia"/>
        </w:rPr>
        <w:fldChar w:fldCharType="end"/>
      </w:r>
    </w:p>
    <w:p w14:paraId="0835B952" w14:textId="77777777" w:rsidR="005F434B" w:rsidRDefault="005F434B" w:rsidP="006D3C2A">
      <w:pPr>
        <w:rPr>
          <w:rFonts w:eastAsiaTheme="minorEastAsia"/>
        </w:rPr>
      </w:pPr>
    </w:p>
    <w:p w14:paraId="101345C0" w14:textId="77777777" w:rsidR="005F434B" w:rsidRDefault="005F434B" w:rsidP="006D3C2A">
      <w:pPr>
        <w:rPr>
          <w:rFonts w:eastAsiaTheme="minorEastAsia"/>
        </w:rPr>
      </w:pPr>
      <w:r>
        <w:rPr>
          <w:rFonts w:eastAsiaTheme="minorEastAsia"/>
        </w:rPr>
        <w:tab/>
      </w:r>
      <w:r>
        <w:rPr>
          <w:rFonts w:eastAsiaTheme="minorEastAsia"/>
        </w:rPr>
        <w:tab/>
      </w:r>
      <w:r>
        <w:rPr>
          <w:rFonts w:eastAsiaTheme="minorEastAsia"/>
        </w:rPr>
        <w:tab/>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w:rPr>
                <w:rFonts w:ascii="Cambria Math" w:hAnsi="Cambria Math"/>
                <w:i/>
              </w:rPr>
              <w:sym w:font="Symbol" w:char="F067"/>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t</m:t>
            </m:r>
          </m:sup>
        </m:sSup>
        <m:nary>
          <m:naryPr>
            <m:chr m:val="∬"/>
            <m:limLoc m:val="subSup"/>
            <m:ctrlPr>
              <w:rPr>
                <w:rFonts w:ascii="Cambria Math" w:hAnsi="Cambria Math"/>
                <w:i/>
              </w:rPr>
            </m:ctrlPr>
          </m:naryPr>
          <m:sub/>
          <m:sup>
            <m:r>
              <w:rPr>
                <w:rFonts w:ascii="Cambria Math" w:hAnsi="Cambria Math"/>
              </w:rPr>
              <m:t>FOV</m:t>
            </m:r>
          </m:sup>
          <m:e>
            <m:r>
              <w:rPr>
                <w:rFonts w:ascii="Cambria Math" w:hAnsi="Cambria Math"/>
              </w:rPr>
              <m:t>s(x,y)</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x</m:t>
                </m:r>
              </m:sup>
            </m:sSup>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y</m:t>
            </m:r>
          </m:sup>
        </m:sSup>
        <m:r>
          <w:rPr>
            <w:rFonts w:ascii="Cambria Math" w:hAnsi="Cambria Math"/>
          </w:rPr>
          <m:t>dxdy</m:t>
        </m:r>
      </m:oMath>
      <w:r>
        <w:rPr>
          <w:rFonts w:eastAsiaTheme="minorEastAsia"/>
        </w:rPr>
        <w:t xml:space="preserve">  [Eqn. 2]</w:t>
      </w:r>
    </w:p>
    <w:p w14:paraId="4E678AC0" w14:textId="77777777" w:rsidR="005F434B" w:rsidRDefault="005F434B" w:rsidP="006D3C2A">
      <w:pPr>
        <w:rPr>
          <w:rFonts w:eastAsiaTheme="minorEastAsia"/>
        </w:rPr>
      </w:pPr>
    </w:p>
    <w:p w14:paraId="7542C3D5" w14:textId="77777777" w:rsidR="008E5FA2" w:rsidRDefault="005F434B" w:rsidP="006D3C2A">
      <w:pPr>
        <w:rPr>
          <w:rFonts w:eastAsiaTheme="minorEastAsia"/>
        </w:rPr>
      </w:pPr>
      <w:r>
        <w:rPr>
          <w:rFonts w:eastAsiaTheme="minorEastAsia"/>
        </w:rPr>
        <w:t xml:space="preserve">This allows us to move through k-space and acquir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e>
        </m:d>
      </m:oMath>
      <w:r>
        <w:rPr>
          <w:rFonts w:eastAsiaTheme="minorEastAsia"/>
        </w:rPr>
        <w:t xml:space="preserve"> by changing </w:t>
      </w:r>
      <m:oMath>
        <m:sSub>
          <m:sSubPr>
            <m:ctrlPr>
              <w:rPr>
                <w:rFonts w:ascii="Cambria Math" w:hAnsi="Cambria Math"/>
                <w:i/>
              </w:rPr>
            </m:ctrlPr>
          </m:sSubPr>
          <m:e>
            <m:r>
              <w:rPr>
                <w:rFonts w:ascii="Cambria Math" w:hAnsi="Cambria Math"/>
              </w:rPr>
              <m:t>G</m:t>
            </m:r>
          </m:e>
          <m:sub>
            <m:r>
              <w:rPr>
                <w:rFonts w:ascii="Cambria Math" w:hAnsi="Cambria Math"/>
              </w:rPr>
              <m:t>x</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y</m:t>
            </m:r>
          </m:sub>
        </m:sSub>
      </m:oMath>
      <w:r>
        <w:rPr>
          <w:rFonts w:eastAsiaTheme="minorEastAsia"/>
        </w:rPr>
        <w:t xml:space="preserve">. </w:t>
      </w:r>
      <w:r w:rsidR="00560D74">
        <w:rPr>
          <w:rFonts w:eastAsiaTheme="minorEastAsia"/>
        </w:rPr>
        <w:t xml:space="preserve"> If we step though </w:t>
      </w:r>
      <m:oMath>
        <m:sSub>
          <m:sSubPr>
            <m:ctrlPr>
              <w:rPr>
                <w:rFonts w:ascii="Cambria Math" w:hAnsi="Cambria Math"/>
                <w:i/>
              </w:rPr>
            </m:ctrlPr>
          </m:sSubPr>
          <m:e>
            <m:r>
              <w:rPr>
                <w:rFonts w:ascii="Cambria Math" w:hAnsi="Cambria Math"/>
              </w:rPr>
              <m:t>G</m:t>
            </m:r>
          </m:e>
          <m:sub>
            <m:r>
              <w:rPr>
                <w:rFonts w:ascii="Cambria Math" w:hAnsi="Cambria Math"/>
              </w:rPr>
              <m:t>x</m:t>
            </m:r>
          </m:sub>
        </m:sSub>
      </m:oMath>
      <w:r w:rsidR="00560D74">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y</m:t>
            </m:r>
          </m:sub>
        </m:sSub>
      </m:oMath>
      <w:r w:rsidR="00560D74">
        <w:rPr>
          <w:rFonts w:eastAsiaTheme="minorEastAsia"/>
        </w:rPr>
        <w:t xml:space="preserve"> </w:t>
      </w:r>
      <w:r w:rsidR="001B23E4">
        <w:rPr>
          <w:rFonts w:eastAsiaTheme="minorEastAsia"/>
        </w:rPr>
        <w:t xml:space="preserve">and acquire an N by N matrix, </w:t>
      </w:r>
      <w:r w:rsidR="00560D74">
        <w:rPr>
          <w:rFonts w:eastAsiaTheme="minorEastAsia"/>
        </w:rPr>
        <w:t xml:space="preserve">then </w:t>
      </w:r>
      <w:r w:rsidR="001B23E4">
        <w:rPr>
          <w:rFonts w:eastAsiaTheme="minorEastAsia"/>
        </w:rPr>
        <w:t xml:space="preserve">we can do an inverse Fourier transform to recover the N by N image, </w:t>
      </w:r>
      <m:oMath>
        <m:r>
          <w:rPr>
            <w:rFonts w:ascii="Cambria Math" w:hAnsi="Cambria Math"/>
          </w:rPr>
          <m:t>s(</m:t>
        </m:r>
        <w:proofErr w:type="gramStart"/>
        <m:r>
          <w:rPr>
            <w:rFonts w:ascii="Cambria Math" w:hAnsi="Cambria Math"/>
          </w:rPr>
          <m:t>x,y</m:t>
        </m:r>
        <w:proofErr w:type="gramEnd"/>
        <m:r>
          <w:rPr>
            <w:rFonts w:ascii="Cambria Math" w:hAnsi="Cambria Math"/>
          </w:rPr>
          <m:t>)</m:t>
        </m:r>
      </m:oMath>
      <w:r w:rsidR="001B23E4">
        <w:rPr>
          <w:rFonts w:eastAsiaTheme="minorEastAsia"/>
        </w:rPr>
        <w:t>.</w:t>
      </w:r>
      <w:r w:rsidR="008E5FA2">
        <w:rPr>
          <w:rFonts w:eastAsiaTheme="minorEastAsia"/>
        </w:rPr>
        <w:t xml:space="preserve">  As illustrated in Figure 2, the resolution of the resultant image depends on the highest frequency acquired and therefore the gradient strength of the imaging system.</w:t>
      </w:r>
    </w:p>
    <w:p w14:paraId="1D5FCBA6" w14:textId="77777777" w:rsidR="009B7712" w:rsidRDefault="009B7712" w:rsidP="006D3C2A">
      <w:pPr>
        <w:rPr>
          <w:rFonts w:eastAsiaTheme="minorEastAsia"/>
        </w:rPr>
      </w:pPr>
      <w:r w:rsidRPr="009B7712">
        <w:rPr>
          <w:rFonts w:eastAsiaTheme="minorEastAsia"/>
        </w:rPr>
        <mc:AlternateContent>
          <mc:Choice Requires="wpg">
            <w:drawing>
              <wp:anchor distT="0" distB="0" distL="114300" distR="114300" simplePos="0" relativeHeight="251659264" behindDoc="0" locked="0" layoutInCell="1" allowOverlap="1" wp14:anchorId="78F3FF7A" wp14:editId="439CF56A">
                <wp:simplePos x="0" y="0"/>
                <wp:positionH relativeFrom="column">
                  <wp:posOffset>0</wp:posOffset>
                </wp:positionH>
                <wp:positionV relativeFrom="paragraph">
                  <wp:posOffset>1270</wp:posOffset>
                </wp:positionV>
                <wp:extent cx="3998595" cy="1403350"/>
                <wp:effectExtent l="0" t="0" r="0" b="0"/>
                <wp:wrapSquare wrapText="bothSides"/>
                <wp:docPr id="29" name="Group 1"/>
                <wp:cNvGraphicFramePr/>
                <a:graphic xmlns:a="http://schemas.openxmlformats.org/drawingml/2006/main">
                  <a:graphicData uri="http://schemas.microsoft.com/office/word/2010/wordprocessingGroup">
                    <wpg:wgp>
                      <wpg:cNvGrpSpPr/>
                      <wpg:grpSpPr>
                        <a:xfrm>
                          <a:off x="0" y="0"/>
                          <a:ext cx="3998595" cy="1403350"/>
                          <a:chOff x="0" y="0"/>
                          <a:chExt cx="9114126" cy="3200400"/>
                        </a:xfrm>
                      </wpg:grpSpPr>
                      <pic:pic xmlns:pic="http://schemas.openxmlformats.org/drawingml/2006/picture">
                        <pic:nvPicPr>
                          <pic:cNvPr id="30" name="Picture 30"/>
                          <pic:cNvPicPr>
                            <a:picLocks noChangeAspect="1"/>
                          </pic:cNvPicPr>
                        </pic:nvPicPr>
                        <pic:blipFill>
                          <a:blip r:embed="rId7"/>
                          <a:stretch>
                            <a:fillRect/>
                          </a:stretch>
                        </pic:blipFill>
                        <pic:spPr>
                          <a:xfrm>
                            <a:off x="6256627" y="0"/>
                            <a:ext cx="2857499" cy="3200400"/>
                          </a:xfrm>
                          <a:prstGeom prst="rect">
                            <a:avLst/>
                          </a:prstGeom>
                        </pic:spPr>
                      </pic:pic>
                      <pic:pic xmlns:pic="http://schemas.openxmlformats.org/drawingml/2006/picture">
                        <pic:nvPicPr>
                          <pic:cNvPr id="31" name="Picture 31"/>
                          <pic:cNvPicPr>
                            <a:picLocks noChangeAspect="1"/>
                          </pic:cNvPicPr>
                        </pic:nvPicPr>
                        <pic:blipFill>
                          <a:blip r:embed="rId8"/>
                          <a:stretch>
                            <a:fillRect/>
                          </a:stretch>
                        </pic:blipFill>
                        <pic:spPr>
                          <a:xfrm>
                            <a:off x="0" y="0"/>
                            <a:ext cx="2857500" cy="3200400"/>
                          </a:xfrm>
                          <a:prstGeom prst="rect">
                            <a:avLst/>
                          </a:prstGeom>
                        </pic:spPr>
                      </pic:pic>
                      <wps:wsp>
                        <wps:cNvPr id="32" name="Rectangle 32"/>
                        <wps:cNvSpPr/>
                        <wps:spPr>
                          <a:xfrm>
                            <a:off x="3154290" y="346375"/>
                            <a:ext cx="640556" cy="6279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3154290" y="1138319"/>
                            <a:ext cx="640556" cy="6279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154290" y="1943710"/>
                            <a:ext cx="640556" cy="6279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5" name="Picture 35"/>
                          <pic:cNvPicPr>
                            <a:picLocks noChangeAspect="1"/>
                          </pic:cNvPicPr>
                        </pic:nvPicPr>
                        <pic:blipFill>
                          <a:blip r:embed="rId9"/>
                          <a:stretch>
                            <a:fillRect/>
                          </a:stretch>
                        </pic:blipFill>
                        <pic:spPr>
                          <a:xfrm rot="5400000" flipV="1">
                            <a:off x="3163433" y="1952689"/>
                            <a:ext cx="640556" cy="627926"/>
                          </a:xfrm>
                          <a:prstGeom prst="rect">
                            <a:avLst/>
                          </a:prstGeom>
                        </pic:spPr>
                      </pic:pic>
                      <pic:pic xmlns:pic="http://schemas.openxmlformats.org/drawingml/2006/picture">
                        <pic:nvPicPr>
                          <pic:cNvPr id="36" name="Picture 36"/>
                          <pic:cNvPicPr>
                            <a:picLocks noChangeAspect="1"/>
                          </pic:cNvPicPr>
                        </pic:nvPicPr>
                        <pic:blipFill>
                          <a:blip r:embed="rId10"/>
                          <a:stretch>
                            <a:fillRect/>
                          </a:stretch>
                        </pic:blipFill>
                        <pic:spPr>
                          <a:xfrm>
                            <a:off x="3140381" y="1142622"/>
                            <a:ext cx="668373" cy="627930"/>
                          </a:xfrm>
                          <a:prstGeom prst="rect">
                            <a:avLst/>
                          </a:prstGeom>
                        </pic:spPr>
                      </pic:pic>
                      <wps:wsp>
                        <wps:cNvPr id="37" name="Right Arrow 37"/>
                        <wps:cNvSpPr/>
                        <wps:spPr>
                          <a:xfrm>
                            <a:off x="4262406" y="1331399"/>
                            <a:ext cx="1554480" cy="53760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3583450" y="497434"/>
                            <a:ext cx="2794777" cy="1083456"/>
                          </a:xfrm>
                          <a:prstGeom prst="rect">
                            <a:avLst/>
                          </a:prstGeom>
                          <a:noFill/>
                        </wps:spPr>
                        <wps:txbx>
                          <w:txbxContent>
                            <w:p w14:paraId="2A39A7A6" w14:textId="77777777" w:rsidR="00EB4926" w:rsidRDefault="00EB4926" w:rsidP="009B7712">
                              <w:pPr>
                                <w:pStyle w:val="NormalWeb"/>
                                <w:spacing w:before="0" w:beforeAutospacing="0" w:after="0" w:afterAutospacing="0"/>
                                <w:jc w:val="center"/>
                              </w:pPr>
                              <w:r>
                                <w:rPr>
                                  <w:rFonts w:asciiTheme="minorHAnsi" w:hAnsi="Calibri" w:cstheme="minorBidi"/>
                                  <w:color w:val="000000" w:themeColor="text1"/>
                                  <w:kern w:val="24"/>
                                </w:rPr>
                                <w:t>Inverse Fourier Transform</w:t>
                              </w:r>
                            </w:p>
                          </w:txbxContent>
                        </wps:txbx>
                        <wps:bodyPr wrap="square" rtlCol="0">
                          <a:noAutofit/>
                        </wps:bodyPr>
                      </wps:wsp>
                      <wps:wsp>
                        <wps:cNvPr id="39" name="Straight Arrow Connector 39"/>
                        <wps:cNvCnPr/>
                        <wps:spPr>
                          <a:xfrm flipH="1">
                            <a:off x="1591509" y="2257674"/>
                            <a:ext cx="1504025" cy="579461"/>
                          </a:xfrm>
                          <a:prstGeom prst="straightConnector1">
                            <a:avLst/>
                          </a:prstGeom>
                          <a:ln w="381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flipH="1">
                            <a:off x="1864393" y="1516388"/>
                            <a:ext cx="1231141" cy="742"/>
                          </a:xfrm>
                          <a:prstGeom prst="straightConnector1">
                            <a:avLst/>
                          </a:prstGeom>
                          <a:ln w="381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a:off x="1642880" y="660339"/>
                            <a:ext cx="1511410" cy="855051"/>
                          </a:xfrm>
                          <a:prstGeom prst="straightConnector1">
                            <a:avLst/>
                          </a:prstGeom>
                          <a:ln w="381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F3FF7A" id="_x0000_s1026" style="position:absolute;margin-left:0;margin-top:.1pt;width:314.85pt;height:110.5pt;z-index:251659264" coordsize="9114126,32004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10;+ffg//n33f/39tr/9vba//f33f/19N7/8O/e/ywpH/8cGhX/IyAf/yEfIP8eHB3/IyIh/x8eGv8g&#10;Hxv/ICAf/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7/+Pbe//j23//49t//&#10;+Pbf//j23//49t//9/Xf//f13//39d//+PXf//n13//69d//+vXf//r13//69d//+vX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3/+Pbe//j23v/49t7/+Pbe//j23v/49t//+Pbf//j2&#10;3//49t//+Pbf//j23//39d7/9/Xe//f13v/49d7/+fXf//r13//69d//+vXf//r13//69d//+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f/49t//+Pbf//j23//49t//+Pbf//j23//49t//&#10;+Pbf//j23//49t//+Pbf//f13v/39d7/9/Xe//j13v/59d//+vXf//r13//69d//+vXf//r1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d//j23//49t//+Pbf//j23//49t//+Pbf//j2&#10;3//49t//+Pbf//j23//49t//9/Xe//f13v/39d7/+PXe//n13//69d//+vXf//r13//69d//+vX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3/+Pbf//j23//49t//+Pbf//j23//49t//&#10;+Pbf//j23//49t//+Pbf//j23//39d7/9/Xe//f13v/49d7/+fXf//r13//69d//+vXf//r13//6&#10;9d//+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f/49t//+Pbf//j23//49t//+Pbf//j2&#10;3//49t//+Pbf//j23//49t//+Pbf//f13v/39d7/9/Xe//j13v/59d//+vXf//r13//69d//+vXf&#10;//r1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&#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d//j23//49t//+Pbf//j23//49t//&#10;+Pbf//j23//49t//+Pbf//j23//49t//9/Xe//f13v/39d7/+PXe//n13//69d//+vXf//r13//6&#10;9d//+vX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3/+Pbf//j23//49t//+Pbf//j2&#10;3//49t//+Pbf//j23//49t//+Pbf//j23//39d7/9/Xe//f13v/49d7/+fXf//r13//69d//+vXf&#10;//r13//69d//+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59N3/+vTe//r03v/69N7/+fTe//jz3f/49t3/+Pbd//j23f/499z/9/jZ//f4&#10;2f/4993/+fbg//j04P/58+H/+vPh//rz4P/69eD/+vbg//bz3f/z8N7////y/2FhWf8SEhD/IiIi&#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n03f/69N7/+vTe//r03v/59N7/+PPd//j23f/49t3/+Pbd//j33P/3+Nn/&#10;9/jZ//j33f/59uD/+PTg//nz4f/68+H/+vPg//r14P/69uD/9vPd//Pw3v////L/YWFZ/xISEP8i&#10;IiL/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fTd//r03v/69N7/+vTe//n03v/4893/+Pbd//j23f/49t3/+Pfc//f4&#10;2f/3+Nn/+Pfd//n24P/49OD/+fPh//rz4f/68+D/+vXg//r24P/2893/8/De////8v9hYVn/EhIQ&#10;/yIiIv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n03f/69N7/+vTe//r03v/59N7/+PP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fbf//r14P/69eD/+vXg//r13//69d//+vXf&#10;//r13//69d//+vXe//r23f/69t3/+vbd//r23f/69t3/+vbd//r1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59t//+vXg//r14P/69eD/+vXf//r13//6&#10;9d//+vXf//r13//69d7/+vbd//r23f/69t3/+vbd//r23f/69t3/+vX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n23//69eD/+vXg//r14P/69d//+vXf&#10;//r13//69d//+vXf//r13v/69t3/+vbd//r23f/69t3/+vbd//r23f/69d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fbf//r14P/69eD/+vXg//r13//6&#10;9d//+vXf//r13//69d//+vXe//r23f/69t3/+vbd//r23f/69t3/+vbd//r1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fbf//r14P/69eD/+vXg&#10;//r13//69d//+vXf//r13//69d//+vXe//r23f/69t3/+vbd//r23f/69t3/+vbd//r1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59d//+vXg//r14P/6&#10;9eD/+vXf//r13//69d//+vXf//n13//59t7/+fbd//n23f/59t3/+fbd//n23f/59t3/+fX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r14P/69d//+vXf//r13//59d//+fbf//n23v/59t3/+fbd//n23f/49t3/+Pfd//j2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Pbd//j23f/49t3/+Pfc//f42f/3+Nn/+Pfd//n24P/49OD/+fPh&#10;//rz4f/68+D/+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49t3/+Pbd//j23f/499z/9/jZ//f42f/4993/+fbg//j04P/5&#10;8+H/+vPh//rz4P/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j23f/49t3/+Pbd//j33P/3+Nn/9/jZ//j33f/59uD/+PTg&#10;//nz4f/68+H/+vPg//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Pbd//j23f/49t3/+Pfc//f42f/3+Nn/+Pfd//n24P/4&#10;9OD/+fPh//rz4f/68+D/+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49t3/+Pbd//j23f/499z/9/jZ//f42f/4993/+fbg&#10;//j04P/58+H/+vPh//rz4P/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j23f/49t3/+Pbd//j33P/3+Nn/9/jZ//j33f/5&#10;9uD/+PTg//nz4f/68+H/+vPg//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Pbd//j23f/49t3/+Pfc//f42f/3+Nn/+Pfd&#10;//n24P/49OD/+fPh//rz4f/68+D/+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d//j23//49t//+Pbf//j23//49t//+Pbf//j23//49t//&#10;+Pbf//j23//49t//9/Xe//f13v/39d7/+PXe//n13//69d//+vXf//r13//69d//+vX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3/+Pbf//j23//49t//+Pbf//j23//49t//+Pbf//j2&#10;3//49t//+Pbf//j23//39d7/9/Xe//f13v/49d7/+fXf//r13//69d//+vXf//r13//69d//+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f/49t//+Pbf//j23//49t//+Pbf//j23//49t//&#10;+Pbf//j23//49t//+Pbf//f13v/39d7/9/Xe//j13v/59d//+vXf//r13//69d//+vXf//r1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d//j23//49t//+Pbf//j23//49t//+Pbf//j2&#10;3//49t//+Pbf//j23//49t//9/Xe//f13v/39d7/+PXe//n13//69d//+vXf//r13//69d//+vX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3/+Pbf//j23//49t//+Pbf//j23//49t//&#10;+Pbf//j23//49t//+Pbf//j23//39d7/9/Xe//f13v/49d7/+fXf//r13//69d//+vXf//r13//6&#10;9d//+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f/49t//+Pbf//j23//49t//+Pbf//j2&#10;3//49t//+Pbf//j23//49t//+Pbf//f13v/39d7/9/Xe//j13v/59d//+vXf//r13//69d//+vXf&#10;//r1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&#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d//j23//49t//+Pbf//j23//49t//&#10;+Pbf//j23//49t//+Pbf//j23//49t//9/Xe//f13v/39d7/+PXe//n13//69d//+vXf//r13//6&#10;9d//+vX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3/+Pbe//j23v/49t7/+Pbe//j2&#10;3v/49t//+Pbf//j23//49t//+Pbf//j23//39d7/9/Xe//f13v/49d7/+fXf//r13//69d//+vXf&#10;//r13//69d//+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&#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e//j23v/49t//+Pbf//j23//49t//+Pbf//f13//39d//9/Xf//j13//59d//+vXf//r13//6&#10;9d//+vXf//r1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59+D/+ffd//f22v/29tr/9/fd//X03v/w797/LCkf/xwaFf8jIB//IR8g/x4c&#10;Hf8jIiH/Hx4a/yAfG/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e//j23v/49t//+Pbf//j23//49t//+Pbf&#10;//f13//39d//9/Xf//j13//59d//+vXf//r13//69d//+vXf//r1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d//j23v/49t7/+Pbe//j23v/49t7/+Pbf//j23//49t//+Pbf//j23//4&#10;9t//9/Xe//f13v/39d7/+PXe//n13//69d//+vXf//r13//69d//+vX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3/+Pbf//j23//49t//+Pbf//j23//49t//+Pbf//j23//49t//+Pbf&#10;//j23//39d7/9/Xe//f13v/49d7/+fXf//r13//69d//+vXf//r13//69d//+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f/49t//+Pbf//j23//49t//+Pbf//j23//49t//+Pbf//j23//4&#10;9t//+Pbf//f13v/39d7/9/Xe//j13v/59d//+vXf//r13//69d//+vXf//r1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d//j23//49t//+Pbf//j23//49t//+Pbf//j23//49t//+Pbf&#10;//j23//49t//9/Xe//f13v/39d7/+PXe//n13//69d//+vXf//r13//69d//+vX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3/+Pbf//j23//49t//+Pbf//j23//49t//+Pbf//j23//4&#10;9t//+Pbf//j23//39d7/9/Xe//f13v/49d7/+fXf//r13//69d//+vXf//r13//69d//+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f/49t//+Pbf//j23//49t//+Pbf//j23//49t//+Pbf&#10;//j23//49t//+Pbf//f13v/39d7/9/Xe//j13v/59d//+vXf//r13//69d//+vXf//r1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d//j23//49t//+Pbf//j23//49t//+Pbf//j23//4&#10;9t//+Pbf//j23//49t//9/Xe//f13v/39d7/+PXe//n13//69d//+vXf//r13//69d//+vX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j33f/59t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Pfd//n2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499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j33f/59t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vXg//r13//69d//&#10;+vXf//n13//59t//+fbe//n23f/59t3/+fbd//j23f/4993/+Pb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59d//+vXg//r14P/69eD/+vXf//r1&#10;3//69d//+vXf//n13//59t7/+fbd//n23f/59t3/+fbd//n23f/59t3/+fX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n23//69eD/+vXg//r14P/69d//&#10;+vXf//r13//69d//+vXf//r13v/69t3/+vbd//r23f/69t3/+vbd//r23f/69d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fbf//r14P/69eD/+vXg//r1&#10;3//69d//+vXf//r13//69d//+vXe//r23f/69t3/+vbd//r23f/69t3/+vbd//r1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59t//+vXg//r14P/69eD/&#10;+vXf//r13//69d//+vXf//r13//69d7/+vbd//r23f/69t3/+vbd//r23f/69t3/+vX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n23//69eD/+vXg//r1&#10;4P/69d//+vXf//r13//69d//+vXf//r13v/69t3/+vbd//r23f/69t3/+vbd//r23f/69d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fbf//r14P/69eD/&#10;+vXg//r13//69d//+vXf//r13//69d//+vXe//r23f/69t3/+vbd//r23f/69t3/+vbd//r1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vX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6&#10;9d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j23f/49t3/+Pbd//j33P/3+Nn/9/jZ//j33f/59uD/+PTg//nz&#10;4f/68+H/+vPg//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Hh4e/yQjIv8eGxn/Kycg//Lt4P/9+OT/&#10;+PPY//v32v/59tz/+Pbd//j23f/49t3/+Pbd//j23f/49t7/+Pbf//j23//49t//+Pbf//j23//4&#10;9uD/+Pbg//j24P/59uD/+fXf//r13//69d//+vXf//r13//69d//+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z/9/fe//f33//49t//+fbf//n13//69d//&#10;+/Tg//v04v/07t7///3w/7OupP8VEQn/JCId/yMiH/8fHx7/ICAg/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P/3997/9/ff//j23//59t//+fXf//r1&#10;3//79OD/+/Ti//Tu3v///fD/s66k/xURCf8kIh3/IyIf/x8fHv8gICD/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c//f33v/399//+Pbf//n23//59d//&#10;+vXf//v04P/79OL/9O7e///98P+zrqT/FREJ/yQiHf8jIh//Hx8e/yAgIP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z/9/fe//f33//49t//+fbf//n1&#10;3//69d//+/Tg//v04v/07t7///3w/7OupP8VEQn/JCId/yMiH/8fHx7/ICAg/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P/3997/9/ff//j23//59t//&#10;+fXf//r13//79OD/+/Ti//Tu3v///fD/s66k/xURCf8kIh3/IyIf/x8fHv8gICD/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3/+fjd//n42//39tj/9vfY//f32//19d3/&#10;8O/d/ywpIP8cGRb/IyAh/yEfIv8eHB//IyEj/x8dHf8gHx7/ICAg/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f/5+N3/+fjb//f22P/299j/9/fb//X1&#10;3f/w793/LCkg/xwZFv8jICH/IR8i/x4cH/8jISP/Hx0d/yAfHv8gICD/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d//n43f/5+Nv/9/bY//b32P/399v/&#10;9fXd//Dv3f8sKSD/HBkW/yMgIf8hHyL/Hhwf/yMhI/8fHR3/IB8e/yAgIP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3/+fjd//n42//39tj/9vfY//f3&#10;2//19d3/8O/d/ywpIP8cGRb/IyAh/yEfIv8eHB//IyEj/x8dHf8gHx7/ICAg/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f/5+N3/+fjb//f22P/299j/&#10;9/fb//X13f/w793/LCkg/xwZFv8jICH/IR8i/x4cH/8jISP/Hx0d/yAfHv8gICD/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d//n43f/5+Nv/9/bY//b3&#10;2P/399v/9fXd//Dv3f8sKSD/HBkW/yMgIf8hHyL/Hhwf/yMhI/8fHR3/IB8e/yAgIP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3/+fjd//n42//39tj/&#10;9vfY//f32//19d3/8O/d/ywpIP8cGRb/IyAh/yEfIv8eHB//IyEj/x8dHf8gHx7/ICAg/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f/5+N3/+fjb//f2&#10;2P/299j/9/fb//X13f/w793/LCkg/xwZFv8jICH/IR8i/x4cH/8jISP/Hx0d/yAfHv8gICD/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d//n43f/5+Nv/&#10;9/bY//b32P/399v/9fXd//Dv3f8sKSD/HBkW/yMgIf8hHyL/Hhwf/yMhI/8fHR3/IB8e/yAgIP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3/+fjd//n4&#10;2//39tj/9vfY//f32//19d3/8O/d/ywpIP8cGRb/IyAh/yEfIv8eHB//IyEj/x8dHf8gHx7/ICAg&#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f/5+N3/&#10;+fjb//f22P/299j/9/fb//X13f/w793/LCkg/xwZFv8jICH/IR8i/x4cH/8jISP/Hx0d/yAfHv8g&#10;ICD/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d//n4&#10;3f/5+Nv/9/bY//b32P/399v/9fXd//Dv3f8sKSD/HBkW/yMgIf8hHyL/Hhwf/yMhI/8fHR3/IB8e&#10;/yAgIP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3/&#10;+fjd//n42//39tj/9vfY//f32//19d3/8O/d/ywpIP8cGRb/IyAh/yEfIv8eHB//IyEj/x8dHf8g&#10;Hx7/ICAg/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f/5+N3/+fjb//f22P/299j/9/fb//X13f/w793/LCkg/xwZFv8jICH/IR8i/x4cH/8jISP/Hx0d&#10;/yAfHv8gICD/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Pfd//n2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499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4993/+fb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vXb//b02//49dz/+PXc//j1&#10;3P/49d3/+PXe//n13//69d//+vXf//r13//69eD/+/Tg//v04P/79e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Pbg//j24P/49uD/&#10;+fbg//n13//69d//+vXf//r13//69d//+vX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59+D/+ffd//f22v/29tr/9/fd//X03v/w&#10;797/LCkf/xwaFf8jIB//IR8g/x4cHf8jIiH/Hx4a/yAfG/8gIB//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f//n34P/5993/9/ba//b22v/3993/9fTe&#10;//Dv3v8sKR//HBoV/yMgH/8hHyD/Hhwd/yMiIf8fHhr/IB8b/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&#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QSwMECgAAAAAAAAAhAF4N3UsOgwMADoMDABUAAABkcnMvbWVkaWEvaW1hZ2Uy&#10;LnRpZmZNTQAqAAN1+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AAAA2QAAANwAAAB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AADdAAAAIgAAAAYAAADRAA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kAAAC5AAAA&#10;AAAAAAAAAAB5AAAA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&#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AAAANkAAADcAAA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A3QAAACIA&#10;AAAGAAAA0Q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5AAAAuQAAAAAAAAAAAAAAeQAAAH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UAAAAnAAAAAAAAAAAAAAAXQAAAJQAAAAAAAAAAAAAAAAA&#10;AAAAAAAAAAAAAAAAAAD/AAAA/wAAAP8AAAD/AAAA/wAAAP8AAAD/AAAA/wEBAf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1BLAwQKAAAAAAAAACEAKSa4&#10;8Y5PnACOT5wAFQAAAGRycy9tZWRpYS9pbWFnZTMudGlmZk1NACoAnEAI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ERCv+wr6b//v3x//f05f/38+L/+/Xi//z04P/79d7/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ERCv+wr6b//v3x//f05f/38+L/+/Xi//z04P/79d7/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vXf//v04P/79OD/+/Tg//r1&#10;3//69d//+vXf//n13//59t//+Pbe//j23f/49t3/+Pbd//j33f/3993/+Pfd//n2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CD/IR8g/yIg&#10;If8hISH/ICAg/x8fH/8gICD/IiIh/yQkIf8REQr/sK+m//798f/39OX/9/Pi//v14v/89OD/+/Xe&#10;//b02//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REK/7Cvpv/+/fH/9/Tl&#10;//fz4v/79eL//PTg//v13v/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REK/7Cvpv/+/fH/9/Tl//fz4v/79eL/&#10;/PTg//v13v/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REK/7Cvpv/+/fH/9/Tl//fz4v/79eL//PTg//v13v/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ERCv+wr6b//v3x//f05f/38+L/+/Xi//z0&#10;4P/79d7/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REQr/sK+m//79&#10;8f/39OX/9/Pi//v14v/89OD/+/Xe//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REQr/sK+m//798f/39OX/9/Pi&#10;//v14v/89OD/+/Xe//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fIP8iICH/ISEh/yAgIP8fHx//ICAg/yIiIf8kJCH/EREK/7Cvpv/+/fH/&#10;9/Tl//fz4v/79eL//PTg//v13v/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j33f/5&#10;9t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g/yEfIP8iICH/ISEh/yAgIP8fHx//ICAg/yIiIf8kJCH/EREK/7Cvpv/+/fH/9/Tl//fz4v/7&#10;9eL//PTg//v13v/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499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IP8hHyD/IiAh/yEhIf8gICD/Hx8f/yAgIP8iIiH/JCQh/xERCv+w&#10;r6b//v3x//f05f/38+L/+/Xi//z04P/79d7/9vTb//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Pfd//n2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CD/IR8g/yIgIf8hISH/ICAg/x8fH/8g&#10;ICD/IiIh/yQkIf8REQr/sK+m//798f/39OX/9/Pi//v14v/89OD/+/Xe//b02//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g/yEfIP8i&#10;ICH/ISEh/yAgIP8fHx//ICAg/yIiIf8kJCH/EREK/7Cvpv/+/fH/9/Tl//fz4v/79eL//PTg//v1&#10;3v/29Nv/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d7/9/Xe&#10;//f13v/49t//+Pbf//j23//49t//+PXe//j03v/49N7/+fTe//r13//69d//+vXf//r13v/49dv/&#10;+PXb//n03f/69N//+vPg//vz4P/789//+/Pd//z23f/49Nr/+vff//Lw3P///vH/ZGRd/w8P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B//ISAd/yIhH/8iICH/IR8j/yAdI/8iHiT/JCAj/ycjIf8QDQT/tLKi///+6f/09Nv/&#10;+Pbd//n33//29N7/+/nj//j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f/yEgHf8iIR//IiAh/yEfI/8gHSP/Ih4k/yQgI/8nIyH/&#10;EA0E/7Syov///un/9PTb//j23f/599//9vTe//v54//4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H/8hIB3/IiEf/yIgIf8hHyP/&#10;IB0j/yIeJP8kICP/JyMh/xANBP+0sqL///7p//T02//49t3/+fff//b03v/7+eP/+P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B//&#10;ISAd/yIhH/8iICH/IR8j/yAdI/8iHiT/JCAj/ycjIf8QDQT/tLKi///+6f/09Nv/+Pbd//n33//2&#10;9N7/+/nj//j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f/yEgHf8iIR//IiAh/yEfI/8gHSP/Ih4k/yQgI/8nIyH/EA0E/7Syov//&#10;/un/9PTb//j23f/599//9vTe//v54//49uD/+Pbg//j24P/49uD/+Pbg//j24P/49uD/+Pbg//j2&#10;4P/49uD/+Pbg//j24P/49uD/+Pbg//j24P/49uD/+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&#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H/8hIB3/IiEf/yIgIf8hHyP/IB0j/yIeJP8k&#10;ICP/JyMh/xANBP+0sqL///7p//T02//49t3/+fff//b03v/7+eP/+Pbg//j24P/49uD/+Pbg//j2&#10;4P/49uD/+Pbg//j24P/49uD/+Pbg//j24P/49uD/+Pbg//j24P/49uD/+Pbg//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B//ISAd/yIhH/8i&#10;ICH/IR8j/yAdI/8iHiT/JCAj/ycjIf8QDQT/tLKi///+6f/09Nv/+Pbd//n33//29N7/+/nj//j2&#10;4P/49uD/+Pbg//j24P/49uD/+Pbg//j24P/49uD/+Pbg//j24P/49uD/+Pbg//j24P/49uD/+Pbg&#10;//j24P/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f/yEgHv8iIR//IiAh/yEfIv8gHiL/IR8j/yQhI/8mJCH/Dw4F/7OzpP/+/uv/9PPd//j2&#10;3//59+D/9vTe//v54//49uD/+Pbg//j24P/49uD/+Pbg//j24P/49uD/+Pbg//j24P/49uD/+Pbg&#10;//j24P/49uD/+Pbg//j24P/49uD/+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f//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IB//IiAg/yIgIf8hHyH/IB4g/yAgIf8iIiH/JCUh/w8Q&#10;CP+usKT//f7v//X14//29OD/+Pbg//r24f/69+D/+P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Pbf//j24P/49uD/+Pbg//j24P/39uD/9/bh&#10;//f24v/39uT/8e/g///+8v+wr6b/EhEL/yMiH/8jISH/IB4g/yEf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j23//49uD/+Pbg&#10;//j24P/49uD/9/bg//f24f/39uL/9/bk//Hv4P///vL/sK+m/xIRC/8jIh//IyEh/yAeIP8hHy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49t//+Pbg//j24P/49uD/+Pbg//f24P/39uH/9/bi//f25P/x7+D///7y/7Cvpv8SEQv/&#10;IyIf/yMhIf8gHiD/IR8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Pbf//j24P/49uD/+Pbg//j24P/39uD/9/bh//f24v/39uT/&#10;8e/g///+8v+wr6b/EhEL/yMiH/8jISH/IB4g/yEf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j23//49uD/+Pbg//j24P/49uD/&#10;9/bg//f24f/39uL/9/bk//Hv4P///vL/sK+m/xIRC/8jIh//IyEh/yAeIP8hHy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49t//&#10;+Pbg//j24P/49uD/+Pbg//f24P/39uH/9/bi//f25P/x7+D///7y/7Cvpv8SEQv/IyIf/yMhIf8g&#10;HiD/IR8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Pbf//j24P/49uD/+Pbg//j24P/39uD/9/bh//f24v/39uT/8e/g///+8v+w&#10;r6b/EhEL/yMiH/8jISH/IB4g/yEf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j23//49uD/+Pbg//j24P/49uD/9/bg//f24f/3&#10;9uL/9/bk//Hv4P///vL/sK+m/xIRC/8jIh//IyEh/yAeIP8hHy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49t//+Pbg//j24P/4&#10;9uD/+Pbg//f24P/39uH/9/bi//f25P/x7+D///7y/7Cvpv8SEQv/IyIf/yMhIf8gHiD/IR8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Pbf//j24P/49uD/+Pbg//j24P/39uD/9/bh//f24v/39uT/8e/g///+8v+wr6b/EhEL/yMi&#10;H/8jISH/IB4g/yEf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j23//49uD/+Pbg//j24P/49uD/9/bg//f24f/39uL/9/bk//Hv&#10;4P///vL/sK+m/xIRC/8jIh//IyEh/yAeIP8hHy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49t//+Pbg//j24P/49uD/+Pbg//f2&#10;4P/39uH/9/bi//f25P/x7+D///7y/7Cvpv8SEQv/IyIf/yMhIf8gHiD/IR8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Pbf//j2&#10;4P/49uD/+Pbg//j24P/39uD/9/bh//f24v/39uT/8e/g///+8v+wr6b/EhEL/yMiH/8jISH/IB4g&#10;/yEf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j23//49uD/+Pbg//j24P/49uD/9/bg//f24f/39uL/9/bk//Hv4P///vL/sK+m&#10;/xIRC/8jIh//IyEh/yAeIP8hHy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IB//IiAg/yIgIf8hHyH/IB4g/yAg&#10;If8iIiH/JCUh/w8QCP+usKT//f7v//X14//29OD/+Pbg//r24f/69+D/+P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7/+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f//r14P/69eD/+fXg//n24P/49uD/9/bh//b24//x8eH//v/y/66vpf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B//ISAe/yIh&#10;H/8iICH/IR8i/yAeIv8hHyP/JCEj/yYkIf8PDgX/s7Ok//7+6//0893/+Pbf//n34P/29N7/+/nj&#10;//j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f/49t7/+Pbe//j23v/49t7/+Pbe//j23//49t//+Pbf//j23//49t//+Pbf//f13v/39d7/9/Xe&#10;//j13v/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e//n23v/69d7/+vXe//n23v/59t7/+Pbf//f24P/2&#10;9uL/8fHg//7/8f+usKX/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f/yEgHf8iIR//IiAh/yEfI/8gHSP/Ih4k/yQgI/8nIyH/EA0E/7Syov///un/9PTb&#10;//j23f/599//9vTe//v54//4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3/+Pbf//j23//49t//+Pbf//j23//49t//+Pbf//j23//49t//+Pbf&#10;//j23//39d7/9/Xe//f13v/49d7/+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v/59t3/+vbd//r23f/5&#10;9t3/+fbd//j23v/39uD/9vbi//Hx3//+//H/rrCl/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H/8hIB3/IiEf/yIgIf8hHyP/IB0j/yIeJP8kICP/JyMh&#10;/xANBP+0sqL///7p//T02//49t3/+fff//b03v/7+eP/+P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d//j23//49t//+Pbf//j23//49t//+Pbf&#10;//j23//49t//+Pbf//j23//49t//9/Xe//f13v/39d7/+PXe//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7/+fbd//r23f/69t3/+fbd//n23f/49t7/9/bg//b24v/x8d///v/x/66wpf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B//ISAd/yIhH/8iICH/IR8j&#10;/yAdI/8iHiT/JCAj/ycjIf8QDQT/tLKi///+6f/09Nv/+Pbd//n33//29N7/+/nj//j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f/49t//+Pbf&#10;//j23//49t//+Pbf//j23//49t//+Pbf//j23//49t//+Pbf//f13v/39d7/9/Xe//j13v/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e//n23f/69t3/+vbd//n23f/59t3/+Pbe//f24P/29uL/8fHf//7/&#10;8f+usKX/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f&#10;/yEgHf8iIR//IiAh/yEfI/8gHSP/Ih4k/yQgI/8nIyH/EA0E/7Syov///un/9PTb//j23f/599//&#10;9vTe//v54//4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3/+Pbf//j23//49t//+Pbf//j23//49t//+Pbf//j23//49t//+Pbf//j23//39d7/&#10;9/Xe//f13v/49d7/+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v/59t3/+vbd//r23f/59t3/+fbd//j2&#10;3v/39uD/9vbi//Hx3//+//H/rrCl/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H/8hIB3/IiEf/yIgIf8hHyP/IB0j/yIeJP8kICP/JyMh/xANBP+0sqL/&#10;//7p//T02//49t3/+fff//b03v/7+eP/+P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d//j23//49t//+Pbf//j23//49t//+Pbf//j23//49t//&#10;+Pbf//j23//49t//9/Xe//f13v/39d7/+PXe//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7/+fbd//r2&#10;3f/69t3/+fbd//n23f/49t7/9/bg//b24v/x8d///v/x/66wpf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B//ISAd/yIhH/8iICH/IR8j/yAdI/8iHiT/&#10;JCAj/ycjIf8QDQT/tLKi///+6f/09Nv/+Pbd//n33//29N7/+/nj//j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f/49t//+Pbf//j23//49t//&#10;+Pbf//j23//49t//+Pbf//j23//49t//+Pbf//f13v/39d7/9/Xe//j13v/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e//n23f/69t3/+vbd//n23f/59t3/+Pbe//f24P/29uL/8fHf//7/8f+usKX/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f/yEgHf8iIR//&#10;IiAh/yEfI/8gHSP/Ih4k/yQgI/8nIyH/EA0E/7Syov///un/9PTb//j23f/599//9vTe//v54//4&#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3/&#10;+Pbf//j23//49t//+Pbf//j23//49t//+Pbf//j23//49t//+Pbf//j23//39d7/9/Xe//f13v/4&#10;9d7/+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v/59t3/+vbd//r23f/59t3/+fbd//j23v/39uD/9vbi&#10;//Hx3//+//H/rrCl/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H/8hIB3/IiEf/yIgIf8hHyP/IB0j/yIeJP8kICP/JyMh/xANBP+0sqL///7p//T02//4&#10;9t3/+fff//b03v/7+eP/+Pbf//j23//49t//+Pbf//j23//49t//+Pbf//j23//49t//+Pbf//j2&#10;3//49t//9/Xe//f13v/39d7/9/Xe//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B//ISAd/yIhH/8iICH/IR8j/yAdI/8iHiT/JCAj/ycjIf8Q&#10;DQT/tLKi///+6f/09Nv/+Pbd//n33//29N7/+/nj//j23//49t//+Pbf//j23//49t//+Pbf//j2&#10;3//49t//+Pbf//j23//49t//+Pbf//f13v/39d7/9/Xe//f13v/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f/yEgHf8iIR//IiAh/yEfI/8g&#10;HSP/Ih4k/yQgI/8nIyH/EA0E/7Syov///un/9PTb//j23f/599//9vTe//v54//49t//+Pbf//j2&#10;3//49t//+Pbf//j23//49t//+Pbf//j23//49t//+Pbf//j23//39d7/9/Xe//f13v/39d7/+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H/8h&#10;IB3/IiEf/yIgIf8hHyP/IB0j/yIeJP8kICP/JyMh/xANBP+0sqL///7p//T02//49t3/+fff//b0&#10;3v/7+eP/+Pbf//j23//49t//+Pbf//j23//49t//+Pbf//j23//49t//+Pbf//j23//49t//9/Xe&#10;//f13v/39d7/9/Xe//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B//ISAd/yIhH/8iICH/IR8j/yAdI/8iHiT/JCAj/ycjIf8QDQT/tLKi///+&#10;6f/09Nv/+Pbd//n33//29N7/+/nj//j23//49t//+Pbf//j23//49t//+Pbf//j23//49t//+Pbf&#10;//j23//49t//+Pbf//f13v/39d7/9/Xe//f13v/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f/yEgHf8iIR//IiAh/yEfI/8gHSP/Ih4k/yQg&#10;I/8nIyH/EA0E/7Syov///un/9PTb//j23f/599//9vTe//v54//49t//+Pbf//j23//49t//+Pbf&#10;//j23//49t//+Pbf//j23//49t//+Pbf//j23//39d7/9/Xe//f13v/39d7/+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H/8hIB3/IiEf/yIg&#10;If8hHyP/IB0j/yIeJP8kICP/JyMh/xANBP+0sqL///7p//T02//49t3/+fff//b03v/7+eP/+Pbf&#10;//j23//49t//+Pbf//j23//49t//+Pbf//j23//49t//+Pbf//j23//49t//9/Xe//f13v/39d7/&#10;9/Xe//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f13v/39d7/9/Xe//f13v/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n03P/69N7/+vTe//r03v/59N7/+PPd//jz3f/3893/+fbf//j23//49t//+Pbf//f13v/3&#10;9d7/9vbe//f13v/59eD/+/bh//fy2//7+N7/+PXb//b02//8++f/7Ovd/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xEQBP+wr53///3m//f02v/39Nr/+vbc//r13v/59t7/+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&#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vff//fy2//69tz/+fbb//b02P/5+N7/+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49dv/9/Xc//f13P/39dz/+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59t3/8e/a////8P9kZFv/Dg4L/yIiIv8fHx//Hx8f/x8fH/8f&#10;Hx//Hx8f/x8fH/8fHx//Hx8f/x8fH/8fHx//Hx8f/x8fH/8fHx//Hx8f/x8fH/8fHx//Hx8f/x8f&#10;H/8fHx//Hx8f/x8fH/8fHx//Hx8f/x8fH/8fHx//Hx8f/x8fH/8fHx//Hx8f/x8fH/8fHx//Hx8f&#10;/x8fH/8fHxz/HR0U/yoqG//u7Nf/+/jf//j12v/59dn/+/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39d7/9/Xe//f13v/39d7/+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59Nz/+vTe//r03v/69N7/+fTe//jz3f/4893/9/Pd//n23//4&#10;9t//+Pbf//j23//39d7/9/Xe//b23v/39d7/+fXg//v24f/38tv/+/je//j12//29Nv//Pvn/+zr&#10;3f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REAT/sK+d///95v/39Nr/9/Ta//r23P/69d7/&#10;+fbe//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r33//38tv/+vbc//n22//29Nj/+fje&#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PXb//f13P/39dz/9/Xc//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fbd//Hv2v////D/ZGRb/w4OC/8i&#10;IiL/Hx8f/x8fH/8fHx//Hx8f/x8fH/8fHx//Hx8f/x8fH/8fHx//Hx8f/x8fH/8fHx//Hx8f/x8f&#10;H/8fHx//Hx8f/x8fH/8fHx//Hx8f/x8fH/8fHx//Hx8f/x8fH/8fHx//Hx8f/x8fH/8fHx//Hx8f&#10;/x8fH/8fHx//Hx8f/x8fH/8fHx//Hx8c/x0dFP8qKhv/7uzX//v43//49dr/+fXZ//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9/Xe//f13v/39d7/9/Xe//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fTc//r03v/69N7/+vTe//n03v/4&#10;893/+PPd//fz3f/59t//+Pbf//j23//49t//9/Xe//f13v/29t7/9/Xe//n14P/79uH/9/Lb//v4&#10;3v/49dv/9vTb//z75//s693/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ERAE/7Cvnf///eb/&#10;9/Ta//f02v/69tz/+vXe//n23v/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&#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699//9/Lb&#10;//r23P/59tv/9vTY//n43v/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j12//39dz/&#10;9/Xc//f13P/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n23f/x&#10;79r////w/2RkW/8ODgv/IiIi/x8fH/8fHx//Hx8f/x8fH/8fHx//Hx8f/x8fH/8fHx//Hx8f/x8f&#10;H/8fHx//Hx8f/x8fH/8fHx//Hx8f/x8fH/8fHx//Hx8f/x8fH/8fHx//Hx8f/x8fH/8fHx//Hx8f&#10;/x8fH/8fHx//Hx8f/x8fH/8fHx//Hx8f/x8fH/8fHx//Hx8f/x8fHP8dHRT/Kiob/+7s1//7+N//&#10;+PXa//n12f/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f13v/39d7/&#10;9/Xe//f13v/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n03P/6&#10;9N7/+vTe//r03v/59N7/+PPd//jz3f/3893/+fbf//j23//49t//+Pbf//f13v/39d7/9vbe//f1&#10;3v/59eD/+/bh//fy2//7+N7/+PXb//b02//8++f/7Ovd/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xEQBP+wr53///3m//f02v/39Nr/+vbc//r13v/59t7/+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9/Xe//f13v/39d7/9/Xe//f13v/39d3/9/Xc&#10;//f13P/49t3/+Pbd//j23f/499z/9/jZ//f42f/4993/+fbg//j04P/58+H/+vPh//rz4P/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vff//fy2//69tz/+fbb//b02P/5+N7/+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49dv/9/Xc//f13P/39dz/+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59t3/8e/a////8P9kZFv/Dg4L/yIiIv8fHx//Hx8f/x8fH/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39d7/9/Xe//f13v/39d7/+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59Nz/+vTe//r03v/69N7/+fTe//jz3f/4893/9/Pd//n23//49t//+Pbf//j2&#10;3//39d7/9/Xe//b23v/39d7/+fXg//v24f/38tv/+/je//j12//29Nv//Pvn/+zr3f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REAT/sK+d///95v/39Nr/9/Ta//r23P/69d7/+fbe//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r33//38tv/+vbc//n22//29Nj/+fje//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PXb//f13P/39dz/9/Xc//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fbd//Hv2v////D/ZGRb/w4OC/8iIiL/Hx8f/x8f&#10;H/8fHx//Hx8f/x8fH/8fHx//Hx8f/x8fH/8fHx//Hx8f/x8fH/8fHx//Hx8f/x8fH/8fHx//Hx8f&#10;/x8fH/8fHx//Hx8f/x8fH/8fHx//Hx8f/x8fH/8fHx//Hx8f/x8fH/8fHx//Hx8f/x8fH/8fHx//&#10;Hx8f/x8fH/8fHx//Hx8c/x0dFP8qKhv/7uzX//v43//49dr/+fXZ//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9/Xe//f13v/39d7/9/Xe//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fTc//r03v/69N7/+vTe//n03v/4893/+PPd//fz&#10;3f/59t//+Pbf//j23//49t//9/Xe//f13v/29t7/9/Xe//n14P/79uH/9/Lb//v43v/49dv/9vTb&#10;//z75//s693/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ERAE/7Cvnf///eb/9/Ta//f02v/6&#10;9tz/+vXe//n23v/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39d7/9/Xe//f13v/39d7/9/Xe//f13f/39dz/9/Xc//j23f/49t3/+Pbd//j33P/3+Nn/&#10;9/jZ//j33f/59uD/+PTg//nz4f/68+H/+vPg//r14P/69uD/9vPd//Pw3v////L/YWFZ/xISEP8i&#10;IiL/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f13P/39dz/9/Xd//j13v/59d//&#10;+vXf//r13//69d//+/Tg//v04P/79OD/+/Xf//r23P/69tz/+/Xe//v04P/78+D/+/Lg//vz3//7&#10;893/+/Xc//fy2f/699//8vDc////8v9lZV7/DhAO/yMkJf8gICD/ICAg/yAgIP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699//9/Lb//r23P/59tv/&#10;9vTY//n43v/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j12//39dz/9/Xc//f13P/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n23f/x79r////w/2Rk&#10;W/8ODgv/IiIi/x8fH/8fHx//Hx8f/x8fH/8fHx//Hx8f/x8fH/8fHx//Hx8f/x8fH/8fHx//Hx8f&#10;/x8fH/8fHx//Hx8f/x8fH/8fHx//Hx8f/x8fH/8fHx//Hx8f/x8fH/8fHx//Hx8f/x8fH/8fHx//&#10;Hx8f/x8fH/8fHx//Hx8f/x8fH/8fHx//Hx8f/x8fHP8dHRT/Kiob/+7s1//7+N//+PXa//n12f/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f13v/39d7/9/Xe//f13v/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n03P/69N7/+vTe//r0&#10;3v/59N7/+PPd//jz3f/3893/+fbf//j23//49t//+Pbf//f13v/39d7/9vbe//f13v/59eD/+/bh&#10;//fy2//7+N7/+PXb//b02//8++f/7Ovd/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xEQBP+w&#10;r53///3m//f02v/39Nr/+vbc//r13v/59t7/+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9/Xe//f13v/39d7/9/Xe//f13v/39d3/9/Xc//f13P/49t3/&#10;+Pbd//j23f/499z/9/jZ//f42f/4993/+fbg//j04P/58+H/+vPh//rz4P/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vff//fy2//69tz/+fbb//b02P/5+N7/+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4&#10;9dv/9/Xc//f13P/39dz/+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59t3/8e/a////8P9kZFv/Dg4L/yIiIv8fHx//Hx8f/x8fH/8fHx//Hx8f/x8fH/8fHx//Hx8f&#10;/x8fH/8fHx//Hx8f/x8fH/8fHx//Hx8f/x8fH/8fHx//Hx8f/x8fH/8fHx//Hx8f/x8fH/8fHx//&#10;Hx8f/x8fH/8fHx//Hx8f/x8fH/8fHx//Hx8f/x8fH/8fHx//Hx8f/x8fH/8fHxz/HR0U/yoqG//u&#10;7Nf/+/jf//j12v/59dn/+/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5&#10;9t//+vXg//r14P/69eD/+vXf//r13//69d//+vXf//r13//69d7/+vbd//r23f/69t3/+vbd//r2&#10;3f/69t3/+vX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H/8hIB3/IiEf/yEhIf8gHyP/Hx4j/yAfJP8iIiP/JCQh/xERB/+wsJ///v7p//f1&#10;3f/39Nv/+/bf//z04P/79OD/9vTc//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B//ISAd/yIhH/8hISH/IB8j/x8eI/8gHyT/IiIj/yQk&#10;If8REQf/sLCf//7+6f/39d3/9/Tb//v23//89OD/+/Tg//b03P/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n23//69eD/+vXg//r14P/69d//+vXf//r1&#10;3//69d//+vXf//r13v/69t3/+vbd//r23f/69t3/+vbd//r23f/69d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f/yEgHf8iIR//ISEh/yAf&#10;I/8fHiP/IB8k/yIiI/8kJCH/EREH/7Cwn//+/un/9/Xd//f02//79t///PTg//v04P/29Nz/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vX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H/8hIB3/IiEf/yEhIf8gHyP/Hx4j/yAfJP8iIiP/JCQh/xERB/+wsJ///v7p//f13f/39Nv/+/bf&#10;//z04P/79OD/9vTc//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r1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B//ISAd/yIhH/8hISH/IB8j/x8eI/8gHyT/IiIj/yQkIf8REQf/sLCf&#10;//7+6f/39d3/9/Tb//v23//89OD/+/Tg//b03P/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f/yEgHf8iIR//ISEh/yAfI/8fHiP/IB8k&#10;/yIiI/8kJCH/EREH/7Cwn//+/un/9/Xd//f02//79t///PTg//v04P/29Nz/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H/8hIB3/IiEf&#10;/yEhIf8gHyP/Hx4j/yAfJP8iIiP/JCQh/xERB/+wsJ///v7p//f13f/39Nv/+/bf//z04P/79OD/&#10;9vTc//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fXf&#10;//r14P/69eD/+vXg//r13//69d//+vXf//r13//59d//+fbe//n23f/59t3/+fbd//n23f/59t3/&#10;+fbd//n1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B//ISAe/yIhH/8hISH/ICAi/x8eIv8gHyP/IiIj/yQkIf8REQj/sLCh//7+6//39d//&#10;9/Td//v24P/89OD/+/Tf//b03P/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r14P/69d//+vXf//r13//59d//+fbf//n23v/59t3/&#10;+fbd//n23f/49t3/+Pfd//j23f/59t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g/yEgH/8iISD/ISEh/yAgIf8fHyD/ICAh/yIiIf8kJCH/&#10;EREJ/7CvpP/+/e//9/Tj//fz4P/79uH//PTg//v13//29Nv/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499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IP8hHyD/IiAh/yEhIf8gICD/&#10;Hx8f/yAgIP8iIiH/JCQh/xERCv+wr6b//v3x//f05f/38+L/+/Xi//z04P/79d7/9vTb//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Pfd//n2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CD/&#10;IR8g/yIgIf8hISH/ICAg/x8fH/8gICD/IiIh/yQkIf8REQr/sK+m//798f/39OX/9/Pi//v14v/8&#10;9OD/+/Xe//b02//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g/yEfIP8iICH/ISEh/yAgIP8fHx//ICAg/yIiIf8kJCH/EREK/7Cvpv/+&#10;/fH/9/Tl//fz4v/79eL//PTg//v13v/29Nv/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69d3/+/Xf//v13//79d//+fTe//n03v/59N7/+PTe//n2&#10;3//49t//+Pbf//j23//39d7/9/Xe//b23v/39d7/+fXg//jz3v/79t//+vfd//bz2f/49t3/+Pfj&#10;/+7t3/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PDgL/sK+d///95v/39Nr/9vPZ//r23P/6&#10;9d7/+vff//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4993/+fb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IP8hHyD/IiAh/yEhIf8gICD/Hx8f/yAgIP8i&#10;IiH/JCQh/xERCv+wr6b//v3x//f05f/38+L/+/Xi//z04P/79d7/9vTb//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fbc//j23f/49t3/+Pbd//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Pfd//n2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CD/IR8g/yIgIf8h&#10;ISH/ICAg/x8fH/8gICD/IiIh/yQkIf8REQr/sK+m//798f/39OX/9/Pi//v14v/89OD/+/Xe//b0&#10;2//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g/yEfIP8iICH/ISEh/yAgIP8fHx//ICAg/yIiIf8kJCH/EREK/7Cvpv/+/fH/9/Tl//fz&#10;4v/79eL//PTg//v13v/29Nv/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IP8hHyD/IiAh/yEhIf8gICD/Hx8f/yAgIP8iIiH/JCQh/xER&#10;Cv+wr6b//v3x//f05f/38+L/+/Xi//z04P/79d7/9vTb//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9/Xe//f13v/39d7/9/Xe//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fTc//r03v/69N7/+vTe//n03v/59N7/+fTe&#10;//j03v/59t//+Pbf//j23//49t//9/Xe//f13v/29t7/9/Xe//n14P/79uH/9/Lb//v43v/49dv/&#10;9vTb//z75//s693/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ERAE/7Cvnf///eb/9/Ta//f0&#10;2v/69tz/+vXe//n23v/39tz/9vbc//f23P/39dz/+Pbd//j23f/49t3/+fbd//n23f/69t3/+vbd&#10;//r13f/79d3/+/Xd//v13f/79d7/+/Tg//v04P/79OD/+/Tg//r14P/69eD/+vXg//n14P/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PTg//nz4f/68+H/+vPg//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R8g/yIgIf8hISH/ICAg/x8f&#10;H/8gICD/IiIh/yQkIf8QEAn/sK+m//798f/39OX/9/Pi//r04f/99eH//Pbf//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699//9/Lb//r23P/5&#10;9tv/9vTY//n43v/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j12//39dz/9/Xc//f1&#10;3P/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f13v/39d7/9/Xe//f1&#10;3v/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n03P/69N7/+vTe&#10;//r03v/59N7/+fTe//n03v/49N7/+fbf//j23//49t//+Pbf//f13v/39d7/9vbe//f13v/59eD/&#10;+/bh//fy2//7+N7/+PXb//b02//8++f/7Ovd/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xEQ&#10;BP+wr53///3m//f02v/39Nr/+vbc//r13v/59t7/9/bc//b23P/39tz/9/Xc//j23f/49t3/+Pbd&#10;//n23f/59t3/+vbd//r23f/69d3/+/Xd//v13f/79d3/+/Xe//v04P/79OD/+/Tg//v04P/69eD/&#10;+vXg//r14P/59eD/+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j04P/58+H/+vPh//rz4P/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BAJ/7Cvpv/+/fH/9/Tl//fz4v/69OH//fXh&#10;//z23//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vff//fy2//69tz/+fbb//b02P/5+N7/+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49dv/9/Xc//f13P/39dz/+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39d7/9/Xe//f13v/39d7/+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59Nz/+vTe//r03v/69N7/+fTe//n03v/59N7/+PTe//n23//49t//+Pbf//j23//39d7/&#10;9/Xe//b23v/39d7/+fXg//v24f/38tv/+/je//j12//29Nv//Pvn/+zr3f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REAT/sK+d///95v/39Nr/9/Ta//r23P/69d7/+fbe//f23P/29tz/9/bc&#10;//f13P/49t3/+Pbd//j23f/59t3/+fbd//r23f/69t3/+vXd//v13f/79d3/+/Xd//v13v/79OD/&#10;+/Tg//v04P/79OD/+vXg//r14P/69eD/+fXg//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49OD/+fPh//rz&#10;4f/68+D/+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AQCf+wr6b//v3x&#10;//f05f/38+L/+vTh//314f/89t//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r33//38tv/+vbc//n22//29Nj/+fje//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PXb//f13P/39dz/9/Xc//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9/Xe//f13v/39d7/9/Xe//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fTc//r03v/69N7/+vTe//n03v/59N7/+fTe//j03v/59t//&#10;+Pbf//j23//49t//9/Xe//f13v/29t7/9/Xe//n14P/79uH/9/Lb//v43v/49dv/9vTb//z75//s&#10;693/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ERAE/7Cvnf///eb/9/Ta//f02v/69tz/+vXe&#10;//n23v/39tz/9vbc//f23P/39dz/+Pbd//j23f/49t3/+fbd//n23f/69t3/+vbd//r13f/79d3/&#10;+/Xd//v13f/79d7/+/Tg//v04P/79OD/+/Tg//r14P/69eD/+vXg//n14P/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PTg//nz4f/68+H/+vPg//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CD/IR8g/yIgIf8hISH/ICAg/x8fH/8gICD/IiIh&#10;/yQkIf8QEAn/sK+m//798f/39OX/9/Pi//r04f/99eH//Pbf//b02//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699//9/Lb//r23P/59tv/9vTY//n4&#10;3v/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j12//39dz/9/Xc//f13P/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f13v/39d7/9/Xe//f13v/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n03P/69N7/+vTe//r03v/59N7/&#10;+fTe//n03v/49N7/+fbf//j23//49t//+Pbf//f13v/39d7/9vbe//f13v/59eD/+/bh//fy2//7&#10;+N7/+PXb//b02//8++f/7Ovd/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xEQBP+wr53///3m&#10;//f02v/39Nr/+vbc//r13v/59t7/9/bc//b23P/39tz/9/Xc//j23f/49t3/+Pbd//n23f/59t3/&#10;+vbd//r23f/69d3/+/Xd//v13f/79d3/+/Xe//v04P/79OD/+/Tg//v04P/69eD/+vXg//r14P/5&#10;9eD/+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j04P/58+H/+vPh//rz4P/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g/yEfIP8iICH/ISEh&#10;/yAgIP8fHx//ICAg/yIiIf8kJCH/EBAJ/7Cvpv/+/fH/9/Tl//fz4v/69OH//fXh//z23//29Nv/&#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vff//fy&#10;2//69tz/+fbb//b02P/5+N7/+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49dv/9/Xc&#10;//f13P/39dz/+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39d7/9/Xe&#10;//f13v/39d7/+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59Nz/&#10;+vTe//r03v/69N7/+fTe//n03v/59N7/+PTe//n23//49t//+Pbf//j23//39d7/9/Xe//b23v/3&#10;9d7/+fXg//v24f/38tv/+/je//j12//29Nv//Pvn/+zr3f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REAT/sK+d///95v/39Nr/9/Ta//r23P/69d7/+fbe//f23P/29tz/9/bc//f13P/49t3/&#10;+Pbd//j23f/59t3/+fbd//r23f/69t3/+vXd//v13f/79d3/+/Xd//v13v/79OD/+/Tg//v04P/7&#10;9OD/+vXg//r14P/69eD/+fXg//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49OD/+fPh//rz4f/68+D/+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AQCf+wr6b//v3x//f05f/38+L/&#10;+vTh//314f/89t//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r33//38tv/+vbc//n22//29Nj/+fje//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PXb//f13P/39dz/9/Xc//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9/Xe//f13v/39d7/9/Xe//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fTc//r03v/69N7/+vTe//n03v/59N7/+fTe//j03v/59t//+Pbf//j23//4&#10;9t//9/Xe//f13v/29t7/9/Xe//n14P/79uH/9/Lb//v43v/49dv/9vTb//z75//s693/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ERAE/7Cvnf///eb/9/Ta//f02v/69tz/+vXe//n23v/39tz/&#10;9vbc//f23P/39dz/+Pbd//j23f/49t3/+fbd//n23f/69t3/+vbd//r13f/79d3/+/Xd//v13f/7&#10;9d7/+/Tg//v04P/79OD/+/Tg//r14P/69eD/+vXg//n14P/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PTg&#10;//nz4f/68+H/+vPg//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QEAn/&#10;sK+m//798f/39OX/9/Pi//r04f/99eH//Pbf//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699//9/Lb//r23P/59tv/9vTY//n43v/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j12//39dz/9/Xc//f13P/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&#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d//j23//49t//+Pbf//j2&#10;3//49t//+Pbf//j23//49t//+Pbf//j23//49t//9/Xe//f13v/39d7/+PXe//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7/+fbd//r23f/69t3/+fbd//n23f/49t7/9/bg//b24v/x8d///v/x/66wpf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f/49t//+Pbf//j23//49t//+Pbf//j23//49t//+Pbf//j23//49t//+Pbf//f13v/39d7/9/Xe&#10;//j13v/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e//n23f/69t3/+vbd//n23f/59t3/+Pbe//f24P/2&#10;9uL/8fHf//7/8f+usKX/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3/+Pbf//j23//49t//+Pbf//j23//49t//+Pbf//j23//49t//+Pbf&#10;//j23//39d7/9/Xe//f13v/49d7/+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v/59t3/+vbd//r23f/5&#10;9t3/+fbd//j23v/39uD/9vbi//Hx3//+//H/rrCl/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d//j23//49t//+Pbf//j23//49t//+Pbf&#10;//j23//49t//+Pbf//j23//49t//9/Xe//f13v/39d7/+PXe//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7/+fbd//r23f/69t3/+fbd//n23f/49t7/9/bg//b24v/x8d///v/x/66wpf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f/49t//+Pbf&#10;//j23//49t//+Pbf//j23//49t//+Pbf//j23//49t//+Pbf//f13v/39d7/9/Xe//j13v/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e//n23f/69t3/+vbd//n23f/59t3/+Pbe//f24P/29uL/8fHf//7/&#10;8f+usKX/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3/+Pbf//j23//49t//+Pbf//j23//49t//+Pbf//j23//49t//+Pbf//j23//39d7/&#10;9/Xe//f13v/49d7/+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v/59t3/+vbd//r23f/59t3/+fbd//j2&#10;3v/39uD/9vbi//Hx3//+//H/rrCl/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d//j23//49t//+Pbf//j23//49t//+Pbf//j23//49t//&#10;+Pbf//j23//49t//9/Xe//f13v/39d7/+PXe//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7/+fbd//r2&#10;3f/69t3/+fbd//n23f/49t7/9/bg//b24v/x8d///v/x/66wpf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f/49t7/+Pbe//j23v/49t7/&#10;+Pbe//j23//49t//+Pbf//j23//49t//+Pbf//f13v/39d7/9/Xe//j13v/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e//n23v/69d7/+vXe//n23v/59t7/+Pbf//f24P/29uL/8fHg//7/8f+usKX/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v/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d//+vXg//r14P/59eD/+fbg//j24P/39uH/9vbj&#10;//Hx4f/+//L/rq+l/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4&#10;9t//+Pbg//j24P/49uD/+Pbg//f24P/39uH/9/bi//f25P/x7+D///7y/7Cvpv8SEQv/IyIf/yMh&#10;If8gHiD/IR8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Pbf//j24P/49uD/+Pbg//j24P/39uD/9/bh//f24v/39uT/8e/g///+&#10;8v+wr6b/EhEL/yMiH/8jISH/IB4g/yEf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j23//49uD/+Pbg//j24P/49uD/9/bg//f2&#10;4f/39uL/9/bk//Hv4P///vL/sK+m/xIRC/8jIh//IyEh/yAeIP8hHy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49t//+Pbg//j2&#10;4P/49uD/+Pbg//f24P/39uH/9/bi//f25P/x7+D///7y/7Cvpv8SEQv/IyIf/yMhIf8gHiD/IR8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Pbf//j24P/49uD/+Pbg//j24P/39uD/9/bh//f24v/39uT/8e/g///+8v+wr6b/EhEL&#10;/yMiH/8jISH/IB4g/yEf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j23//49uD/+Pbg//j24P/49uD/9/bg//f24f/39uL/9/bk&#10;//Hv4P///vL/sK+m/xIRC/8jIh//IyEh/yAeIP8hHy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49t//+Pbg//j24P/49uD/+Pbg&#10;//f24P/39uH/9/bi//f25P/x7+D///7y/7Cvpv8SEQv/IyIf/yMhIf8gHiD/IR8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Pbf&#10;//j24P/49uD/+Pbg//j24P/39uD/9/bh//f24v/39uT/8e/g///+8v+wr6b/EhEL/yMiH/8jISH/&#10;IB4g/yEf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79eD/+/Xd//v12//69tv/9/Xc//b23v/39d7/9/Xe//j23//4&#10;9t//+Pbf//n23//59d//+vXf//r13//69d//+/Xf//v13//7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j23//49uD/+Pbg//j24P/49uD/9/bg//f24f/39uL/9/bk//Hv4P///vL/&#10;sK+m/xIRC/8jIh//IyEh/yAeIP8hHy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49t//+Pbg//j24P/49uD/+Pbg//f24P/39uH/&#10;9/bi//f25P/x7+D///7y/7Cvpv8SEQv/IyIf/yMhIf8gHiD/IR8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Pbf//j24P/49uD/&#10;+Pbg//j24P/39uD/9/bh//f24v/39uT/8e/g///+8v+wr6b/EhEL/yMiH/8jISH/IB4g/yEf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j23//49uD/+Pbg//j24P/49uD/9/bg//f24f/39uL/9/bk//Hv4P///vL/sK+m/xIRC/8j&#10;Ih//IyEh/yAeIP8hHy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49t//+Pbg//j24P/49uD/+Pbg//f24P/39uH/9/bi//f25P/x&#10;7+D///7y/7Cvpv8SEQv/IyIf/yMhIf8gHiD/IR8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Pbf//j24P/49uD/+Pbg//j24P/3&#10;9uD/9/bh//f24v/39uT/8e/g///+8v+wr6b/EhEL/yMiH/8jISH/IB4g/yEf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gH/8iICD/IiAh/yEfIf8gHiD/ICAh/yIiIf8kJSH/DxAI/66wpP/9/u//9fXj//b04P/4&#10;9uD/+vbh//r34P/4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d//+vXg//r14P/59eD/+fbg&#10;//j24P/39uH/9vbj//Hx4f/+//L/rq+l/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H/8hIB7/IiEf/yIgIf8hHyL/IB4i/yEfI/8kISP/JiQh/w8OBf+z&#10;s6T//v7r//Tz3f/49t//+ffg//b03v/7+eP/+Pbg//j24P/49uD/+Pbg//j24P/49uD/+Pbg//j2&#10;4P/49uD/+Pbg//j24P/49uD/+Pbg//j24P/49uD/+Pbg//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7/+fbe&#10;//r13v/69d7/+fbe//n23v/49t//9/bg//b24v/x8eD//v/x/66w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B//ISAd/yIhH/8iICH/IR8j/yAdI/8i&#10;HiT/JCAj/ycjIf8QDQT/tLKi///+6f/09Nv/+Pbd//n33//29N7/+/nj//j24P/49uD/+Pbg//j2&#10;4P/49uD/+Pbg//j24P/49uD/+Pbg//j24P/49uD/+Pbg//j24P/49uD/+Pbg//j24P/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e//n23f/69t3/+vbd//n23f/59t3/+Pbe//f24P/29uL/8fHf//7/8f+usKX/&#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f/yEgHf8i&#10;IR//IiAh/yEfI/8gHSP/Ih4k/yQgI/8nIyH/EA0E/7Syov///un/9PTb//j23f/599//9vTe//v5&#10;4//49uD/+Pbg//j24P/49uD/+Pbg//j24P/49uD/+Pbg//j24P/49uD/+Pbg//j24P/49uD/+Pbg&#10;//j24P/49uD/+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v/59t3/+vbd//r23f/59t3/+fbd//j23v/39uD/&#10;9vbi//Hx3//+//H/rrCl/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H/8hIB3/IiEf/yIgIf8hHyP/IB0j/yIeJP8kICP/JyMh/xANBP+0sqL///7p//T0&#10;2//49t3/+fff//b03v/7+eP/+Pbg//j24P/49uD/+Pbg//j24P/49uD/+Pbg//j24P/49uD/+Pbg&#10;//j24P/49uD/+Pbg//j24P/49uD/+Pbg//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7/+fbd//r23f/69t3/&#10;+fbd//n23f/49t7/9/bg//b24v/x8d///v/x/66wpf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B//ISAd/yIhH/8iICH/IR8j/yAdI/8iHiT/JCAj/ycj&#10;If8QDQT/tLKi///+6f/09Nv/+Pbd//n33//29N7/+/nj//j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e//n23f/69t3/+vbd//n23f/59t3/+Pbe//f24P/29uL/8fHf//7/8f+usKX/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f/yEgHf8iIR//IiAh/yEf&#10;I/8gHSP/Ih4k/yQgI/8nIyH/EA0E/7Syov///un/9PTb//j23f/599//9vTe//v54//4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v/59t3/+vbd//r23f/59t3/+fbd//j23v/39uD/9vbi//Hx3//+&#10;//H/rrCl/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H/8hIB3/IiEf/yIgIf8hHyP/IB0j/yIeJP8kICP/JyMh/xANBP+0sqL///7p//T02//49t3/+fff&#10;//b03v/7+eP/+P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7/+fbd//r23f/69t3/+fbd//n23f/4&#10;9t7/9/bg//b24v/x8d///v/x/66wpf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B//ISAd/yIhH/8iICH/IR8j/yAdI/8iHiT/JCAj/ycjIf8QDQT/tLKi&#10;///+6f/09Nv/+Pbd//n33//29N7/+/nj//j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e//n23f/6&#10;9t3/+vbd//n23f/59t3/+Pbe//f24P/29uL/8fHf//7/8f+usK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R8g/yIgIf8hISH/ICAg/x8f&#10;H/8gICD/IiIh/yQkIf8REQr/sK+m//798f/39OX/9/Pi//v14v/89OD/+/Xe//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REK/7Cvpv/+/fH/9/Tl//fz4v/79eL//PTg&#10;//v13v/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ERCv+wr6b//v3x&#10;//f05f/38+L/+/Xi//z04P/79d7/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vXd//v13//79d//+/Xf//n03v/59N7/+fTe//j03v/59t//&#10;+Pbf//j23//49t//9/Xe//f13v/29t7/9/Xe//n14P/4897/+/bf//r33f/289n/+Pbd//j34//u&#10;7d//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Dw4C/7Cvnf///eb/9/Ta//bz2f/69tz/+vXe&#10;//r33//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CD/IR8g/yIgIf8hISH/ICAg/x8fH/8gICD/IiIh&#10;/yQkIf8REQr/sK+m//798f/39OX/9/Pi//v14v/89OD/+/Xe//b02//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n23P/49t3/+Pbd//j23f/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r13f/79d//+/Xf//v13//59N7/&#10;+fTe//n03v/49N7/+fbf//j23//49t//+Pbf//f13v/39d7/9vbe//f13v/59eD/+PPe//v23//6&#10;993/9vPZ//j23f/49+P/7u3f/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w8OAv+wr53///3m&#10;//f02v/289n/+vbc//r13v/699//+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j33f/59t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g/yEfIP8iICH/ISEh&#10;/yAgIP8fHx//ICAg/yIiIf8kJCH/EREK/7Cvpv/+/fH/9/Tl//fz4v/79eL//PTg//v13v/29Nv/&#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59tz/+Pbd&#10;//j23f/49t3/+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ERCv+wr6b//v3x//f05f/38+L/&#10;+/Xi//z04P/79d7/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REQr/&#10;sK+m//798f/39OX/9/Pi//v14v/89OD/+/Xe//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g/yEfIP8iICH/ISEh/yAgIP8fHx//&#10;ICAg/yIiIf8kJCH/EREK/7Cvpv/+/fH/9/Tl//fz4v/79eL//PTg//v13v/29Nv/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69d//+/Tg//v04P/79OD/&#10;+vXf//r13//69d//+fXf//n23//49t7/+Pbd//j23f/49t3/+Pfd//f33f/4993/+fb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HyD/&#10;IiAh/yEhIf8gICD/Hx8f/yAgIP8iIiH/JCQh/xERCv+wr6b//v3x//f05f/38+L/+/Xi//z04P/7&#10;9d7/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REQr/sK+m//798f/3&#10;9OX/9/Pi//v14v/89OD/+/Xe//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ERCv+wr6b//v3x//f05f/38+L/+/Xi//z04P/79d7/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69eD/+vXf//r13//69d//+fXf//n2&#10;3//59t7/+fbd//n23f/59t3/+Pbd//j33f/49t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IB//IiEg/yEhIf8gICH/Hx8g/yAg&#10;If8iIiH/JCQh/xERCf+wr6T//v3v//f04//38+D/+/bh//z04P/79d//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fXf//r14P/69eD/+vXg//r1&#10;3//69d//+vXf//r13//59d//+fbe//n23f/59t3/+fbd//n23f/59t3/+fbd//n1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B//ISAe/yIh&#10;H/8hISH/ICAi/x8eIv8gHyP/IiIj/yQkIf8REQj/sLCh//7+6//39d//9/Td//v24P/89OD/+/Tf&#10;//b03P/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n2&#10;3//69eD/+vXg//r14P/69d//+vXf//r13//69d//+vXf//r13v/69t3/+vbd//r23f/69t3/+vbd&#10;//r23f/69d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f/yEgHf8iIR//ISEh/yAfI/8fHiP/IB8k/yIiI/8kJCH/EREH/7Cwn//+/un/9/Xd&#10;//f02//79t///PTg//v04P/29Nz/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59t//+vXg//r14P/69eD/+vXf//r13//69d//+vXf//r13//69d7/+vbd&#10;//r23f/69t3/+vbd//r23f/69t3/+vX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H/8hIB3/IiEf/yEhIf8gHyP/Hx4j/yAfJP8iIiP/JCQh&#10;/xERB/+wsJ///v7p//f13f/39Nv/+/bf//z04P/79OD/9vTc//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fbf//r14P/69eD/+vXg//r13//69d//+vXf&#10;//r13//69d//+vXe//r23f/69t3/+vbd//r23f/69t3/+vbd//r1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B//ISAd/yIhH/8hISH/IB8j&#10;/x8eI/8gHyT/IiIj/yQkIf8REQf/sLCf//7+6f/39d3/9/Tb//v23//89OD/+/Tg//b03P/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n23//69eD/+vXg&#10;//r14P/69d//+vXf//r13//69d//+vXf//r13v/69t3/+vbd//r23f/69t3/+vbd//r23f/69d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f&#10;/yEgHf8iIR//ISEh/yAfI/8fHiP/IB8k/yIiI/8kJCH/EREH/7Cwn//+/un/9/Xd//f02//79t//&#10;/PTg//v04P/29Nz/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59t//+vXg//r14P/69eD/+vXf//r13//69d//+vXf//r13//69d7/+vbd//r23f/69t3/&#10;+vbd//r23f/69t3/+vX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H/8hIB3/IiEf/yEhIf8gHyP/Hx4j/yAfJP8iIiP/JCQh/xERB/+wsJ//&#10;/v7p//f13f/39Nv/+/bf//z04P/79OD/9vTc//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fbf//r14P/69eD/+vXg//r13//69d//+vXf//r13//69d//&#10;+vXe//r23f/69t3/+vbd//r23f/69t3/+vbd//r1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B//ISAd/yIhH/8hISH/IB8j/x8eI/8gHyT/&#10;IiIj/yQkIf8REQf/sLCf//7+6f/39d3/9/Tb//v23//89OD/+/Tg//b03P/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n23//69eD/+vXg//r14P/69d//&#10;+vXf//r13//69d//+vXf//r13v/69t3/+vbd//r23f/69t3/+vbd//r23f/69d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f/yEgHf8iIR//&#10;ISEh/yAfI/8fHiP/IB8k/yIiI/8kJCH/EREH/7Cwn//+/un/9/Xd//f02//79t///PTg//v04P/2&#10;9Nz/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REAT/sK+d///95v/39Nr/9/Ta//r23P/69d7/+fbe//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r33//38tv/+vbc//n22//29Nj/+fje//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PXb//f13P/39dz/9/Xc//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ERAE/7Cvnf///eb/9/Ta//f02v/69tz/+vXe//n23v/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699//9/Lb//r23P/59tv/9vTY//n43v/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j12//39dz/9/Xc//f13P/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iob/+7s1//7+N//+PXa//n12f/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xEQBP+wr53///3m//f02v/3&#10;9Nr/+vbc//r13v/59t7/+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vff//fy2//69tz/&#10;+fbb//b02P/5+N7/+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49dv/9/Xc//f13P/3&#10;9dz/+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oqG//u7Nf/+/jf//j12v/5&#10;9dn/+/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R&#10;EAT/sK+d///95v/39Nr/9/Ta//r23P/69d7/+fbe//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r33//38tv/+vbc//n22//29Nj/+fje//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PXb//f13P/39dz/9/Xc//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q&#10;Khv/7uzX//v43//49dr/+fXZ//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ERAE/7Cvnf///eb/9/Ta//f02v/69tz/+vXe//n23v/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699//9/Lb//r23P/59tv/9vTY//n43v/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j12//39dz/9/Xc//f13P/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iob/+7s1//7+N//+PXa//n12f/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xEQBP+wr53///3m//f02v/39Nr/+vbc//r1&#10;3v/59t7/+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vff//fy2//69tz/+fbb//b02P/5&#10;+N7/+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49dv/9/Xc//f13P/39dz/+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oqG//u7Nf/+/jf//j12v/59dn/+/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REAT/sK+d///9&#10;5v/39Nr/9/Ta//r23P/69d7/+fbe//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r33//3&#10;8tv/+vbc//n22//29Nj/+fje//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PXb//f1&#10;3P/39dz/9/Xc//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qKhv/7uzX//v4&#10;3//49dr/+fXZ//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B//ISAd/yIhH/8iICH/IR8j/yAdI/8iHiT/JCAj/ycjIf8QDQT/tLKi///+6f/09Nv/+Pbd&#10;//n33//29N7/+/nj//j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f/yEgHf8iIR//IiAh/yEfI/8gHSP/Ih4k/yQgI/8nIyH/EA0E&#10;/7Syov///un/9PTb//j23f/599//9vTe//v54//4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H/8hIB3/IiEf/yIgIf8hHyP/IB0j&#10;/yIeJP8kICP/JyMh/xANBP+0sqL///7p//T02//49t3/+fff//b03v/7+eP/+P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B//ISAd&#10;/yIhH/8iICH/IR8j/yAdI/8iHiT/JCAj/ycjIf8QDQT/tLKi///+6f/09Nv/+Pbd//n33//29N7/&#10;+/nj//j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f/yEgHf8iIR//IiAh/yEfI/8gHSP/Ih4k/yQgI/8nIyH/EA0E/7Syov///un/&#10;9PTb//j23f/599//9vTe//v54//4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H/8hIB3/IiEf/yIgIf8hHyP/IB0j/yIeJP8kICP/&#10;JyMh/xANBP+0sqL///7p//T02//49t3/+fff//b03v/7+eP/+P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x8d3/9fXb//j32//49tn/+PXb//v23//79uL/9/Pf//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B//ISAd/yIhH/8iICH/&#10;IR8j/yAdI/8iHiT/JCAj/ycjIf8QDQT/tLKi///+6f/09Nv/+Pbd//n33//29N7/+/nj//j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n23//5&#10;9eD/+vXg//r14P/59eD/+fXg//j24f/39uL/9vbk//Dw4P/+//L/rq+m/xESC/8iIx//IiIh/x4f&#10;IP8fIC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f/yEgHf8iIR//IiAh/yEfI/8gHSP/Ih4k/yQgI/8nIyH/EA0E/7Syov///un/9PTb//j23f/5&#10;99//9vTe//v54//4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c//f33v/399//+Pbf//n23//59d//+vXf//v0&#10;4P/79OL/9O7e///98P+zrqT/FREJ/yQiHf8jIh//Hx8e/yAgIP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kk/xoaGv8hISH/ICAg/x0dHf8iIiL/Hh4e/x8fH/8gICD/ICAg/yAgIP8gICD/ICAg/yAgIP8g&#10;ICD/ICAg/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v/59t3/+vbd//r23f/59t3/+fbd&#10;//j23v/39uD/9vbi//Hx3//+//H/rrCl/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H/8hIB3/IiEf/yIgIf8hHyP/IB0j/yIeJP8kICP/JyMh/xANBP+0&#10;sqL///7p//T02//49t3/+fff//b03v/7+eP/+P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pJP8aGhr/ISEh/yAgIP8dHR3/IiIi/x4eHv8fHx//ICAg/yAgIP8g&#10;ICD/ICAg/yAgIP8gICD/ICAg/yAgIP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7/+fbd&#10;//r23f/69t3/+fbd//n23f/49t7/9/bg//b24v/x8d///v/x/66w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B//ISAd/yIhH/8iICH/IR8j/yAdI/8i&#10;HiT/JCAj/ycjIf8QDQT/tLKi///+6f/09Nv/+Pbd//n33//29N7/+/nj//j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z/9/fe//f33//49t//+fbf//n13//69d//+/Tg//v04v/07t7///3w/7OupP8VEQn/JCId&#10;/yMiH/8fHx7/ICAg/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ST/Ghoa/yEhIf8gICD/HR0d/yIiIv8e&#10;Hh7/Hx8f/yAgIP8gICD/ICAg/yAgIP8gICD/ICAg/yAgIP8gICD/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e//n23f/69t3/+vbd//n23f/59t3/+Pbe//f24P/29uL/8fHf//7/8f+usKX/&#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f/yEgHf8i&#10;IR//IiAh/yEfI/8gHSP/Ih4k/yQgI/8nIyH/EA0E/7Syov///un/9PTb//j23f/599//9vTe//v5&#10;4//4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c//f33v/399//+Pbf//n23//59d//+vXf//v04P/79OL/9O7e&#10;///98P+zrqT/FREJ/yQiHf8jIh//Hx8e/yAgIP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kk/xoaGv8h&#10;ISH/ICAg/x0dHf8iIiL/Hh4e/x8fH/8gICD/ICAg/yAgIP8gICD/ICAg/yAgIP8gICD/ICAg/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v/59t3/+vbd//r23f/59t3/+fbd//j23v/39uD/&#10;9vbi//Hx3//+//H/rrCl/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H/8hIB3/IiEf/yIgIf8hHyP/IB0j/yIeJP8kICP/JyMh/xANBP+0sqL///7p//T0&#10;2//49t3/+fff//b03v/7+eP/+P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P/3997/9/ff//j23//59t//+fXf&#10;//r13//79OD/+/Ti//Tu3v///fD/s66k/xURCf8kIh3/IyIf/x8fHv8gICD/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pJP8aGhr/ISEh/yAgIP8dHR3/IiIi/x4eHv8fHx//ICAg/yAgIP8gICD/ICAg/yAg&#10;IP8gICD/ICAg/yAgIP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7/+fbd//r23f/69t3/&#10;+fbd//n23f/49t7/9/bg//b24v/x8d///v/x/66wpf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B//ISAd/yIhH/8iICH/IR8j/yAdI/8iHiT/JCAj/ycj&#10;If8QDQT/tLKi///+6f/09Nv/+Pbd//n33//29N7/+/nj//j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ST/Ghoa/yEhIf8gICD/HR0d/yIiIv8eHh7/Hx8f/yAg&#10;IP8gICD/ICAg/yAgIP8gICD/ICAg/yAgIP8gICD/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e//n23f/69t3/+vbd//n23f/59t3/+Pbe//f24P/29uL/8fHf//7/8f+usKX/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f/yEgHf8iIR//IiAh/yEf&#10;I/8gHSP/Ih4k/yQgI/8nIyH/EA0E/7Syov///un/9PTb//j23f/599//9vTe//v54//4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c//f33v/399//+Pbf//n23//59d//+vXf//v04P/79OL/9O7e///98P+zrqT/&#10;FREJ/yQiHf8jIh//Hx8e/yAgIP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kk/xoaGv8hISH/ICAg/x0d&#10;Hf8iIiL/Hh4e/x8fH/8gICD/ICAg/yAgIP8gICD/ICAg/yAgIP8gICD/ICAg/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v/59t3/+vbd//r23f/59t3/+fbd//j23v/39uD/9vbi//Hx3//+&#10;//H/rrCl/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H/8hIB7/IiEf/yIgIf8hHyL/IB4i/yEfI/8kISP/JiQh/w8OBf+zs6T//v7r//Tz3f/49t//+ffg&#10;//b03v/7+eP/+P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p&#10;JP8aGhr/ISEh/yAgIP8dHR3/IiIi/x4eHv8fHx//ICAg/yAgIP8gICD/ICAg/yAgIP8gICD/ICAg&#10;/yAgIP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&#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7/+fbe//r13v/69d7/+fbe//n23v/4&#10;9t//9/bg//b24v/x8eD//v/x/66wpf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SAf/yIgIP8iICH/IR8h/yAeIP8gICH/IiIh/yQlIf8PEAj/rrCk&#10;//3+7//19eP/9vTg//j24P/69uH/+vfg//j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iP/GhoZ/yEhIP8gIB//HR0c/yIiIf8eHh3/Hx8e/yAgH/8gIB//ICAf&#10;/yAgH/8gIB//ICAf/yAgH/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3//6&#10;9eD/+vXg//n14P/59uD/+Pbg//f24f/29uP/8fHh//7/8v+ur6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d//n43f/5+Nv/9/bY//b3&#10;2P/399v/9fXd//Dv3f8sKSD/HBkW/yMgIf8hHyL/Hhwf/yMhI/8fHR3/IB8e/yAgIP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oqG//u7Nf/+/jf//j12v/59dn/+/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49d3/+fTf//n04P/59OD/+/Xg//v13f/7&#10;9dv/+vbb//f13P/29t7/9/Xe//f13v/49t//+Pbf//j23//59t//+fXf//r13//69d//+vXf//v1&#10;3//79d//+/Xf//r13//389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f/5+N3/+fjb//f22P/299j/9/fb//X13f/w793/LCkg/xwZFv8jICH/IR8i/x4cH/8jISP/Hx0d&#10;/yAfHv8gICD/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3/+fjd//n42//39tj/9vfY//f32//19d3/8O/d/ywpIP8cGRb/IyAh&#10;/yEfIv8eHB//IyEj/x8dHf8gHx7/ICAg/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d//n43f/5+Nv/9/bY//b32P/399v/9fXd&#10;//Dv3f8sKSD/HBkW/yMgIf8hHyL/Hhwf/yMhI/8fHR3/IB8e/yAgIP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f/5+N3/+fjb&#10;//f22P/299j/9/fb//X13f/w793/LCkg/xwZFv8jICH/IR8i/x4cH/8jISP/Hx0d/yAfHv8gICD/&#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3/+fjd//n42//39tj/9vfY//f32//19d3/8O/d/ywpIP8cGRb/IyAh/yEfIv8eHB//&#10;IyEj/x8dHf8gHx7/ICAg/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d//n43f/5+Nv/9/bY//b32P/399v/9fXd//Dv3f8sKSD/&#10;HBkW/yMgIf8hHyL/Hhwf/yMhI/8fHR3/IB8e/yAgIP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f/5+N3/+fjb//f22P/299j/&#10;9/fb//X13f/w793/LCkg/xwZFv8jICH/IR8i/x4cH/8jISP/Hx0d/yAfHv8gICD/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qKhv/7uzX//v43//49dr/+fXZ//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v14P/79d3/+/Xb&#10;//r22//39dz/9vbe//f13v/39d7/+Pbf//j23//49t//+fbf//n13//69d//+vXf//r13//79d//&#10;+/Xf//v13//69d//9/P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3/&#10;+fjd//n42//39tj/9vfY//f32//19d3/8O/d/ywpIP8cGRb/IyAh/yEfIv8eHB//IyEj/x8dHf8g&#10;Hx7/ICAg/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d//n43f/5+Nv/9/bY//b32P/399v/9fXd//Dv3f8sKSD/HBkW/yMgIf8h&#10;HyL/Hhwf/yMhI/8fHR3/IB8e/yAgIP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f/5+N3/+fjb//f22P/299j/9/fb//X13f/w&#10;793/LCkg/xwZFv8jICH/IR8i/x4cH/8jISP/Hx0d/yAfHv8gICD/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3/+fjd//n42//3&#10;9tj/9vfY//f32//19d3/8O/d/ywpIP8cGRb/IyAh/yEfIv8eHB//IyEj/x8dHf8gHx7/ICAg/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d//n43f/5+Nv/9/bY//b32P/399v/9fXd//Dv3f8sKSD/HBkW/yMgIf8hHyL/Hhwf/yMh&#10;I/8fHR3/IB8e/yAgIP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f/5+N3/+fjb//f22P/299j/9/fb//X13f/w793/LCkg/xwZ&#10;Fv8jICH/IR8i/x4cH/8jISP/Hx0d/yAfHv8gICD/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SAf/yIgIP8iICH/IR8h/yAeIP8gICH/IiIh&#10;/yQlIf8PEAj/rrCk//3+7//19eP/9vTg//j24P/69uH/+vfg//j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&#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f/yEgHv8iIR//IiAh&#10;/yEfIv8gHiL/IR8j/yQhI/8mJCH/Dw4F/7OzpP/+/uv/9PPd//j23//59+D/9vTe//v54//49uD/&#10;+Pbg//j24P/49uD/+Pbg//j24P/49uD/+Pbg//j24P/49uD/+Pbg//j24P/49uD/+Pbg//j24P/4&#10;9uD/+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H/8hIB3/IiEf/yIgIf8hHyP/IB0j/yIeJP8kICP/JyMh/xANBP+0sqL///7p//T02//49t3/&#10;+fff//b03v/7+eP/+Pbg//j24P/49uD/+Pbg//j24P/49uD/+Pbg//j24P/49uD/+Pbg//j24P/4&#10;9uD/+Pbg//j24P/49uD/+Pbg//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B//ISAd/yIhH/8iICH/IR8j/yAdI/8iHiT/JCAj/ycjIf8QDQT/&#10;tLKi///+6f/09Nv/+Pbd//n33//29N7/+/nj//j24P/49uD/+Pbg//j24P/49uD/+Pbg//j24P/4&#10;9uD/+Pbg//j24P/49uD/+Pbg//j24P/49uD/+Pbg//j24P/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&#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f/yEgHf8iIR//IiAh/yEfI/8gHSP/&#10;Ih4k/yQgI/8nIyH/EA0E/7Syov///un/9PTb//j23f/599//9vTe//v54//49uD/+Pbg//j24P/4&#10;9uD/+Pbg//j24P/49uD/+Pbg//j24P/49uD/+Pbg//j24P/49uD/+Pbg//j24P/49uD/+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H/8hIB3/&#10;IiEf/yIgIf8hHyP/IB0j/yIeJP8kICP/JyMh/xANBP+0sqL///7p//T02//49t3/+fff//b03v/7&#10;+eP/+Pbf//j23//49t//+Pbf//j23//49t//+Pbf//j23//49t//+Pbf//j23//49t//+Pbf//j2&#10;3//49t//+Pbf//f13//39d//9/Xf//f13//39d//9/Xf//f13//39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B//ISAd/yIhH/8iICH/IR8j/yAdI/8iHiT/JCAj/ycjIf8QDQT/tLKi///+6f/0&#10;9Nv/+Pbd//n33//29N7/+/nj//j23//49t//+Pbf//j23//49t//+Pbf//j23//49t//+Pbf//j2&#10;3//49t//+Pbf//j23//49t//+Pbf//j23//39d//9/Xf//f13//39d//9/Xf//f13//39d//9/Xf&#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f/yEgHf8iIR//IiAh/yEfI/8gHSP/Ih4k/yQgI/8n&#10;IyH/EA0E/7Syov///un/9PTb//j23f/599//9vTe//v54//49t//+Pbf//j23//49t//+Pbf//j2&#10;3//49t//+Pbf//j23//49t//+Pbf//j23//49t//+Pbf//j23//49t//9/Xf//f13//39d//9/Xf&#10;//f13//39d//9/Xf//f13//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H/8hIB3/IiEf/yIgIf8h&#10;HyP/IB0j/yIeJP8kICP/JyMh/xANBP+0sqL///7p//T02//49t3/+fff//b03v/7+eP/+Pbf//j2&#10;3//49t//+Pbf//j23//49t//+Pbf//j23//49t//+Pbf//j23//49t//+Pbf//j23//49t//+Pbf&#10;//f13//39d//9/Xf//f13//39d//9/Xf//f13//39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f//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ERCv+wr6b//v3x//f05f/38+L/+/Xi//z0&#10;4P/79d7/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REQr/sK+m//79&#10;8f/39OX/9/Pi//v14v/89OD/+/Xe//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REQr/sK+m//798f/39OX/9/Pi&#10;//v14v/89OD/+/Xe//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fIP8iICH/ISEh/yAgIP8fHx//ICAg/yIiIf8kJCH/EREK/7Cvpv/+/fH/&#10;9/Tl//fz4v/79eL//PTg//v13v/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vXb//b02//49dz/+PXc//j13P/49d3/+PXe//n13//69d//+vXf//r13//69eD/&#10;+/Tg//v04P/79e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8UDwr/JCEh/yMhJP8eHyL/ICEj/x8hH/8fIR3/ICEc/yAhG/8hIBz/ISAd/yEfH/8hHyD/ICAg&#10;/yAgIP8gICD/ICAg/yAgIP8gICD/ICAg/yAgIP8fHx//Hx8f/x8fH/8fHx//Hx8f/yAgIP8gICD/&#10;ICAg/yEgH/8iISD/ISEh/yAgIf8fHyD/ICAh/yIiIf8kJCH/EREJ/7CvpP/+/e//9/Tj//fz4P/7&#10;9uH//PTg//v13//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c///97f+zrqP/FA8J/yQhIP8jISP/Hh8h/yAhIv8fIR//HyEe/yAhHf8gIB3/ISAe&#10;/yEfIP8hHyL/IR8j/yAgIf8gICD/ICAg/yAgIP8gICD/ICAg/yAgIP8gICD/Hx8f/x8fH/8fHx//&#10;Hx8f/x8fH/8gICD/ICAg/yAgH/8hIB7/IiEf/yEhIf8gICL/Hx4i/yAfI/8iIiP/JCQh/xERCP+w&#10;sKH//v7r//f13//39N3/+/bg//z04P/79N//9vTc//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g//Tw3P///e3/s66j/xQQCf8kISD/IyIi/x4fIP8gIiL/HyEf&#10;/x8hHv8gIR3/ICAd/yEgH/8hHyH/IR8k/yEfJP8gICH/ICAg/yAgIP8gICD/ICAg/yAgIP8gICD/&#10;ICAg/x8fH/8fHx//Hx8f/x8fH/8fHx//ICAg/yAgIP8gIB//ISAd/yIhH/8hISH/IB8j/x8eI/8g&#10;HyT/IiIj/yQkIf8REQf/sLCf//7+6f/39d3/9/Tb//v23//89OD/+/Tg//b03P/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4P/08Nz///3t/7Ouo/8UEAn/JCEg&#10;/yMiIv8eHyD/ICIi/x8hH/8fIR7/ICEd/yAgHf8hIB//IR8h/yEfJP8hHyT/ICAh/yAgIP8gICD/&#10;ICAg/yAgIP8gICD/ICAg/yAgIP8fHx//Hx8f/x8fH/8fHx//Hx8f/yAgIP8gICD/ICAf/yEgHf8i&#10;IR//ISEh/yAfI/8fHiP/IB8k/yIiI/8kJCH/EREH/7Cwn//+/un/9/Xd//f02//79t///PTg//v0&#10;4P/29Nz/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uD/9PDc&#10;///97f+zrqP/FBAJ/yQhIP8jIiL/Hh8g/yAiIv8fIR//HyEe/yAhHf8gIB3/ISAf/yEfIf8hHyT/&#10;IR8k/yAgIf8gICD/ICAg/yAgIP8gICD/ICAg/yAgIP8gICD/Hx8f/x8fH/8fHx//Hx8f/x8fH/8g&#10;ICD/ICAg/yAgH/8hIB3/IiEf/yEhIf8gHyP/Hx4j/yAfJP8iIiP/JCQh/xERB/+wsJ///v7p//f1&#10;3f/39Nv/+/bf//z04P/79OD/9vTc//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g//Tw3P///e3/s66j/xQQCf8kISD/IyIi/x4fIP8gIiL/HyEf/x8hHv8gIR3/&#10;ICAd/yEgH/8hHyH/IR8k/yEfJP8gICH/ICAg/yAgIP8gICD/ICAg/yAgIP8gICD/ICAg/x8fH/8f&#10;Hx//Hx8f/x8fH/8fHx//ICAg/yAgIP8gIB//ISAd/yIhH/8hISH/IB8j/x8eI/8gHyT/IiIj/yQk&#10;If8REQf/sLCf//7+6f/39d3/9/Tb//v23//89OD/+/Tg//b03P/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4P/08Nz///3t/7Ouo/8UEAn/JCEg/yMiIv8eHyD/&#10;ICIi/x8hH/8fIR7/ICEd/yAgHf8hIB//IR8h/yEfJP8hHyT/ICAh/yAgIP8gICD/ICAg/yAgIP8g&#10;ICD/ICAg/yAgIP8fHx//Hx8f/x8fH/8fHx//Hx8f/yAgIP8gICD/ICAf/yEgHf8iIR//ISEh/yAf&#10;I/8fHiP/IB8k/yIiI/8kJCH/EREH/7Cwn//+/un/9/Xd//f02//79t///PTg//v04P/29Nz/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uD/9PDc///97f+zrqP/&#10;FBAJ/yQhIP8jIiL/Hh8g/yAiIv8fIR//HyEe/yAhHf8gIB3/ISAf/yEfIf8hHyT/IR8k/yAgIf8g&#10;ICD/ICAg/yAgIP8gICD/ICAg/yAgIP8gICD/Hx8f/x8fH/8fHx//Hx8f/x8fH/8gICD/ICAg/yAg&#10;H/8hIB3/IiEf/yEhIf8gHyP/Hx4j/yAfJP8iIiP/JCQh/xERB/+wsJ///v7p//f13f/39Nv/+/bf&#10;//z04P/79OD/9vTc//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g//Tw3P///e3/s66j/xQQCf8kISD/IyIi/x4fIP8gIiL/HyEf/x8hHv8gIR3/ICAd/yEgH/8h&#10;HyH/IR8k/yEfJP8gICH/ICAg/yAgIP8gICD/ICAg/yAgIP8gICD/ICAg/x8fH/8fHx//Hx8f/x8f&#10;H/8fHx//ICAg/yAgIP8gIB//ISAd/yIhH/8hISH/IB8j/x8eI/8gHyT/IiIj/yQkIf8REQf/sLCf&#10;//7+6f/39d3/9/Tb//v23//89OD/+/Tg//b03P/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gH/8iISD/IiAh/yEfIf8fHyD/ICAh/yEiIf8jJSH/DhAH/62vo//9&#10;/u//9fTi//Xy3//49N//+fXg//r24P/49t7/+Pbe//j23v/49t7/+Pbe//j23v/49t7/+Pbe//j2&#10;3v/59t7/+fbe//n23v/59t7/+fbe//n23v/59t//+fXg//n14P/59eD/+fXg//n14P/59eD/+fX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0QCP+sr6X//f7x//T05P/18uH/+PTg//n14P/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&#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PXb//f13P/39dz/9/Xc//f13P/3&#10;9dz/9/Xd//f13v/49t//+Pbf//j23//49t//+Pbg//j24P/49uD/+fbg//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PXf//f13//39d//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rKxz/7+3Y//z54P/59tv/+vba//v13P/7&#10;9d7/+vXg//n14P/59t7/+Pfc//f32v/499r/+fbc//r23f/69t3/+vbd//n13P/59dz/+fTd//n0&#10;3v/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x8d3/9fXb//j32//49tn/+PXb//v23//79uL/9/Pf&#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NEAj/rK+l//3+8f/09OT/9fLh//j04P/59eD/+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j12//3&#10;9dz/9/Xc//f13P/39dz/9/Xc//f13f/39d7/+Pbf//j23//49t//+Pbf//j24P/49uD/+Pbg//n2&#10;4P/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j13//39d//9/Xf//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ysc/+/t2P/8&#10;+eD/+fbb//r22v/79dz/+/Xe//r14P/59eD/+fbe//j33P/399r/+Pfa//n23P/69t3/+vbd//r2&#10;3f/59dz/+fXc//n03f/59N7/+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fHd//X12//499v/+PbZ&#10;//j12//79t//+/bi//fz3//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RAI/6yvpf/9/vH/9PTk//Xy&#10;4f/49OD/+fXg//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49dv/9/Xc//f13P/39dz/9/Xc//f13P/39d3/9/Xe//j23//49t//+Pbf//j2&#10;3//49uD/+Pbg//j24P/59u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49d//&#10;9/Xf//f13//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srHP/v7dj//Png//n22//69tr/+/Xc//v13v/69eD/+fXg//n23v/499z/9/fa//j3&#10;2v/59tz/+vbd//r23f/69t3/+fXc//n13P/59N3/+fTe//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Hx3f/19dv/+Pfb//j22f/49dv/+/bf//v24v/389//+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0Q&#10;CP+sr6X//f7x//T05P/18uH/+PTg//n14P/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Pbg//j24P/49uD/+fbg//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PXf//f13//39d//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rKxz/7+3Y//z54P/59tv/+vba//v13P/79d7/+vXg//n1&#10;4P/59t7/+Pfc//f32v/499r/+fbc//r23f/69t3/+vbd//n13P/59dz/+fTd//n03v/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x8d3/9fXb//j32//49tn/+PXb//v23//79uL/9/Pf//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NEAj/rK+l//3+8f/09OT/9fLh//j04P/59eD/+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j24P/49uD/+Pbg//n24P/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j13//39d//9/Xf//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ysc/+/t2P/8+eD/+fbb//r2&#10;2v/79dz/+/Xe//r14P/59eD/+fbe//j33P/399r/+Pfa//n23P/69t3/+vbd//r23f/59dz/+fXc&#10;//n03f/59N7/+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fHd//X12//499v/+PbZ//j12//79t//&#10;+/bi//fz3//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RAI/6yvpf/9/vH/9PTk//Xy4f/49OD/+fXg&#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49uD/+Pbg&#10;//j24P/59u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49d//9/Xf//f13//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sr&#10;HP/v7dj//Png//n22//69tr/+/Xc//v13v/69eD/+fXg//n23v/499z/9/fa//j32v/59tz/+vbd&#10;//r23f/69t3/+fXc//n13P/59N3/+fTe//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Hx3f/19dv/&#10;+Pfb//j22f/49dv/+/bf//v24v/389//+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0QCP+sr6X//f7x&#10;//T05P/18uH/+PTg//n14P/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Pbg//j24P/49uD/+fbg//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PXf//f13//39d//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rKxz/7+3Y//z54P/59tv/+vba//v13P/79d7/+vXg//n14P/59t7/+Pfc&#10;//f32v/499r/+fbc//r23f/69t3/+vbd//n13P/59dz/+fTd//n03v/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59+D/+ffd//f22v/29tr/9/fd//X0&#10;3v/w797/LCkf/xwaFf8jIB//IR8g/x4cHf8jIiH/Hx4a/yAfG/8gIB//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ffg//n3&#10;3f/39tr/9vba//f33f/19N7/8O/e/ywpH/8cGhX/IyAf/yEfIP8eHB3/IyIh/x8eGv8gHxv/ICAf&#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Xg//v13f/79dv/+vbb//f13P/29t7/9/Xe//f13v/49t//+Pbf//j23//59t//+fXf&#10;//r13//69d//+vXf//v13//79d//+/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5&#10;9t//+fXg//r14P/69eD/+fXg//n14P/49uH/9/bi//b25P/w8OD//v/y/66vpv8REgv/IiMf/yIi&#10;If8eHyD/HyA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fbf//n14P/69eD/+vXg//n14P/59eD/+Pbh//f24v/29uT/8PDg//7/&#10;8v+ur6b/ERIL/yIjH/8iIiH/Hh8g/x8g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n23//59eD/+vXg//r14P/59eD/+fXg//j2&#10;4f/39uL/9vbk//Dw4P/+//L/rq+m/xESC/8iIx//IiIh/x4fIP8fIC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f//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IB//IiAg/yIgIf8hHyH/IB4g/yAgIf8iIiH/JCUh/w8QCP+usKT//f7v//X14//29OD/+Pbg//r2&#10;4f/69+D/+P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&#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j33f/59t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g/yEfIP8iICH/ISEh/yAgIP8fHx//ICAg&#10;/yIiIf8kJCH/EREK/7Cvpv/+/fH/9/Tl//fz4v/79eL//PTg//v13v/29Nv/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4993/+fb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IP8hHyD/IiAh&#10;/yEhIf8gICD/Hx8f/yAgIP8iIiH/JCQh/xERCv+wr6b//v3x//f05f/38+L/+/Xi//z04P/79d7/&#10;9vTb//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CD/IR8g/yIgIf8hISH/ICAg/x8fH/8gICD/IiIh/yQkIf8REQr/sK+m//798f/39OX/&#10;9/Pi//v14v/89OD/+/Xe//b02//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j33f/59t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g/yEfIP8iICH/ISEh/yAgIP8fHx//ICAg/yIiIf8kJCH/&#10;EREK/7Cvpv/+/fH/9/Tl//fz4v/79eL//PTg//v13v/29Nv/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499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IP8hHyD/IiAh/yEhIf8gICD/&#10;Hx8f/yAgIP8iIiH/JCQh/xERCv+wr6b//v3x//f05f/38+L/+/Xi//z04P/79d7/9vTb//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Pfd//n2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CD/&#10;IR8g/yIgIf8hISH/ICAg/x8fH/8gICD/IiIh/yQkIf8REQr/sK+m//798f/39OX/9/Pi//v14v/8&#10;9OD/+/Xe//b02//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g/yEfIP8iICH/ISEh/yAgIP8fHx//ICAg/yIiIf8kJCH/EREK/7Cvpv/+&#10;/fH/9/Tl//fz4v/79eL//PTg//v13v/29Nv/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69d3/+/Xf//v13//79d//+fTe//n03v/59N7/+PTe//n2&#10;3//49t//+Pbf//j23//39d7/9/Xe//b23v/39d7/+fXg//jz3v/79t//+vfd//bz2f/49t3/+Pfj&#10;/+7t3/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PDgL/sK+d///95v/39Nr/9vPZ//r23P/6&#10;9d7/+vff//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4993/+fb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IP8hHyD/IiAh/yEhIf8gICD/Hx8f/yAgIP8i&#10;IiH/JCQh/xERCv+wr6b//v3x//f05f/38+L/+/Xi//z04P/79d7/9vTb//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fbc//j23f/49t3/+Pbd//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Pfd//n2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CD/IR8g/yIgIf8h&#10;ISH/ICAg/x8fH/8gICD/IiIh/yQkIf8REQr/sK+m//798f/39OX/9/Pi//v14v/89OD/+/Xe//b0&#10;2//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g/yEfIP8iICH/ISEh/yAgIP8fHx//ICAg/yIiIf8kJCH/EREK/7Cvpv/+/fH/9/Tl//fz&#10;4v/79eL//PTg//v13v/29Nv/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IP8hHyD/IiAh/yEhIf8gICD/Hx8f/yAgIP8iIiH/JCQh/xER&#10;Cv+wr6b//v3x//f05f/38+L/+/Xi//z04P/79d7/9vTb//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R8g/yIgIf8hISH/ICAg/x8f&#10;H/8gICD/IiIh/yQkIf8REQr/sK+m//798f/39OX/9/Pi//v14v/89OD/+/Xe//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REK/7Cvpv/+/fH/9/Tl//fz4v/79eL//PTg&#10;//v13v/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ERCv+wr6b//v3x&#10;//f05f/38+L/+/Xi//z04P/79d7/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Xe//f13v/39d7/+Pbf//j23//49t//+Pbf//j13v/49N7/+PTe//n03v/6&#10;9d//+vXf//r13//69d7/+PXb//j12//59N3/+vTf//rz4P/78+D/+/Pf//vz3f/89t3/+PTa//r3&#10;3//y8Nz///7x/2RkXf8PDw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fd&#10;//j33f/4993/+Pfd//j33f/4993/+Pfd//j33f/4993/+Pfd//j33f/4993/+Pfd//j33f/4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Nr/9/fc//f33f/3993/9/fd//f33f/3993/9/fd//f33f/3993/9/fd//f33f/3993/&#10;9/fd//f33f/3993/+Pf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ja//f33P/3993/9/fd//f33f/3993/9/fd//f33f/3993/&#10;9/fd//f33f/3993/9/fd//f33f/3993/9/fd//j3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fd//j33f/4993/&#10;+Pfd//j33f/4993/+Pfd//j33f/4993/+Pfd//j33f/4993/+Pfd//j33f/4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&#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59t3/+fbd//n23f/59t3/+fbd//n23f/59t3/+fbd//n23f/59t3/+fbd//n2&#10;3f/59t3/+f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SAf/yIgIP8iICH/IR8h&#10;/yAeIP8gICH/IiIh/yQlIf8PEAj/rrCk//3+7//19eP/9vTg//j24P/69uH/+vfg//j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49d//9/Xd//b22//29tv/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CAg/yEgH/8fHBr/LSki//Dr3v/9+OT/+/bb&#10;//r22f/59tz/+Pbd//j23f/49t3/+Pbd//j23f/49t7/+Pbf//j23//49t//+Pbf//j23//49uD/&#10;+Pbg//j24P/59u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PXf//f13f/29tv/9vbb//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AgIP8hIB//Hxwa&#10;/y0pIv/w697//fjk//v22//69tn/+fbc//j23f/49t3/+Pbd//j23f/49t3/+Pbe//j23//49t//&#10;+Pbf//j23//49t//+Pbg//j24P/49uD/+fbg//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j13//39d3/9vbb//b22//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gICD/ISAf/x8cGv8tKSL/8Ove//345P/79tv/+vbZ//n23P/49t3/+Pbd//j23f/49t3/&#10;+Pbd//j23v/49t//+Pbf//j23//49t//+Pbf//j24P/49uD/+Pbg//n24P/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49d//&#10;9/Xd//b22//29tv/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CAg/yEgH/8fHBr/LSki//Dr3v/9+OT/+/bb//r22f/59tz/&#10;+Pbd//j23f/49t3/+Pbd//j23f/49t7/+Pbf//j23//49t//+Pbf//j23//49uD/+Pbg//j24P/5&#10;9u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5&#10;9t//+fXg//r14P/69eD/+fXg//n14P/49uH/9/bi//b25P/w8OD//v/y/66vpv8REgv/IiMf/yIi&#10;If8eHyD/HyA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PXf//f13f/29tv/9vbb//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AgIP8hIB//Hxwa/y0pIv/w697/&#10;/fjk//v22//69tn/+fbc//j23f/49t3/+Pbd//j23f/49t3/+Pbe//j23//49t//+Pbf//j23//4&#10;9t//+Pbg//j24P/49uD/+fbg//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fbf//n14P/69eD/+vXg//n14P/59eD/+Pbh//f24v/29uT/8PDg//7/&#10;8v+ur6b/ERIL/yIjH/8iIiH/Hh8g/x8g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j13//39d3/9vbb//b22//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gICD/&#10;ISAf/x8cGv8tKSL/8Ove//345P/79tv/+vbZ//n23P/49t3/+Pbd//j23f/49t3/+Pbd//j23v/4&#10;9t//+Pbf//j23//49t//+Pbf//j24P/49uD/+Pbg//n24P/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n23//59eD/+vXg//r14P/59eD/+fXg//j2&#10;4f/39uL/9vbk//Dw4P/+//L/rq+m/xESC/8iIx//IiIh/x4fIP8fIC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49d//9/Xd//b22//2&#10;9tv/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CAg/yEgH/8fHBr/LSki//Dr3v/9+OT/+/bb//r22f/59tz/+Pbd//j23f/4&#10;9t3/+Pbd//j23f/49t7/+Pbf//j23//49t//+Pbf//j23//49uD/+Pbg//j24P/59u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59t//+fXg//r1&#10;4P/69eD/+fXg//n14P/49uH/9/bi//b25P/w8OD//v/y/66vpv8REgv/IiMf/yIiIf8eHyD/HyA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fbf//n14P/69eD/+vXg//n14P/59eD/+Pbh//f24v/29uT/8PDg//7/8v+ur6b/ERIL&#10;/yIjH/8iIiH/Hh8g/x8g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n23//59eD/+vXg//r14P/59eD/+fXg//j24f/39uL/9vbk&#10;//Dw4P/+//L/rq+m/xESC/8iIx//IiIh/x4fIP8fIC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59t//+fXg//r14P/69eD/+fXg&#10;//n14P/49uH/9/bi//b25P/w8OD//v/y/66vpv8REgv/IiMf/yIiIf8eHyD/HyA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79eD/+/Xd//v12//69tv/9/Xc//b23v/39d7/9/Xe//j23//4&#10;9t//+Pbf//n23//59d//+vXf//r13//69d//+/Xf//v13//7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n23//59eD/+vXg//r14P/59eD/+fXg//j24f/39uL/9vbk//Dw4P/+//L/&#10;rq+m/xESC/8iIx//IiIh/x4fIP8fIC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59t//+fXg//r14P/69eD/+fXg//n14P/49uH/&#10;9/bi//b25P/w8OD//v/y/66vpv8REgv/IiMf/yIiIf8eHyD/HyA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fbf//n14P/69eD/&#10;+vXg//n14P/59eD/+Pbh//f24v/29uT/8PDg//7/8v+ur6b/ERIL/yIjH/8iIiH/Hh8g/x8g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f//n43f/39tr/9vba//f33P/19N7/8O/e/ywpH/8cGhX/IyAg/yEfIP8eHB3/IyEh&#10;/x8eG/8gHxz/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n23//59eD/+vXg//r14P/59eD/+fXg//j24f/39uL/9vbk//Dw4P/+//L/rq+m/xESC/8i&#10;Ix//IiIh/x4fIP8fIC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d//n33v/5+Nz/9/bZ//b22f/399z/9fXd//Dv3f8sKSD/HBoW&#10;/yMgIf8hHyH/Hhwe/yMhIv8fHhz/IB8d/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59t//+fXg//r14P/69eD/+fXg//n14P/49uH/9/bi//b25P/w&#10;8OD//v/y/66vpv8REgv/IiMf/yIiIf8eHyD/HyA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f/5+N3/+fjb//f22P/299j/9/fb&#10;//X13f/w793/LCkg/xwZFv8jICH/IR8i/x4cH/8jISP/Hx0d/yAfHv8gICD/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fbf//n14P/69eD/+vXg//n14P/5&#10;9eD/+Pbh//f24v/29uT/8PDg//7/8v+ur6b/ERIL/yIjH/8iIiH/Hh8g/x8g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3/+fjd&#10;//n42//39tj/9vfY//f32//19d3/8O/d/ywpIP8cGRb/IyAh/yEfIv8eHB//IyEj/x8dHf8gHx7/&#10;ICAg/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n23//5&#10;9eD/+vXg//r14P/59eD/+fXg//j24f/39uL/9vbk//Dw4P/+//L/rq+m/xESC/8iIx//IiIh/x4f&#10;IP8fIC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d//n43f/5+Nv/9/bY//b32P/399v/9fXd//Dv3f8sKSD/HBkW/yMgIf8hHyL/&#10;Hhwf/yMhI/8fHR3/IB8e/yAgIP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Xg//v13f/79dv/+vbb//f13P/29t7/9/Xe//f13v/49t//+Pbf&#10;//j23//59t//+fXf//r13//69d//+vXf//v13//79d//+/Xf//r13//389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j/ISEf/yAgHv8dHRv/IiIg/x4eHP8fHx3/ICAe/yAgHv8g&#10;IB7/ICAe/yAgHv8gIB7/ICAe/yAgH/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g&#10;//r14P/69eD/+fXg//n14P/49uH/9/bi//b25P/x8eH//v/y/66vpv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3/+fjd//n42//39tj/&#10;9vfY//f32//19d3/8O/d/ywpIP8cGRb/IyAh/yEfIv8eHB//IyEj/x8dHf8gHx7/ICAg/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79eD/+/Xd&#10;//v12//69tv/9/Xc//b23v/39d7/9/Xe//j23//49t//+Pbf//n23//59d//+vXf//r13//69d//&#10;+/Xf//v13//79d//+vXf//fz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d//n43f/5+Nv/9/bY//b32P/399v/9fXd//Dv3f8sKSD/HBkW/yMgIf8hHyL/Hhwf/yMhI/8f&#10;HR3/IB8e/yAgIP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Xg//v13f/79dv/+vbb//f13P/29t7/9/Xe//f13v/49t//+Pbf//j23//59t//&#10;+fXf//r13//69d//+vXf//v13//79d//+/Xf//r13//389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f/5+N3/+fjb//f22P/299j/9/fb//X13f/w793/LCkg/xwZFv8j&#10;ICH/IR8i/x4cH/8jISP/Hx0d/yAfHv8gICD/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v14P/79d3/+/Xb//r22//39dz/9vbe//f13v/39d7/&#10;+Pbf//j23//49t//+fbf//n13//69d//+vXf//r13//79d//+/Xf//v13//69d//9/P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g&#10;ICD/ISAf/x8cGv8tKSL/8Ove//345P/79tv/+vbZ//n23P/49t3/+Pbd//j23f/49t3/+Pbd//j2&#10;3v/49t//+Pbf//j23//49t//+Pbf//j24P/49uD/+Pbg//n24P/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j13//39d//9/Xf//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ysc/+/t2P/8+eD/+fbb//r22v/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CAg/yEgH/8fHBr/LSki//Dr3v/9+OT/+/bb//r22f/59tz/+Pbd//j2&#10;3f/49t3/+Pbd//j23f/49t7/+Pbf//j23//49t//+Pbf//j23//49uD/+Pbg//j24P/59u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49d//9/Xf//f13//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srHP/v7dj//Png//n2&#10;2//69tr/+/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AgIP8hIB//Hxwa/y0pIv/w697//fjk//v2&#10;2//69tn/+fbc//j23f/49t3/+Pbd//j23f/49t3/+Pbe//j23//49t//+Pbf//j23//49t//+Pbg&#10;//j24P/49uD/+fbg//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PXf//f13//3&#10;9d//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rKxz/7+3Y//z54P/59tv/+vba//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gICD/ISAf/x8c&#10;Gv8tKSL/8Ove//345P/79tv/+vbZ//n23P/49t3/+Pbd//j23f/49t3/+Pbd//j23v/49t//+Pbf&#10;//j23//49t//+Pbf//j24P/49uD/+Pbg//n24P/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j13//39d//9/Xf//f13//39d//9/Xf//f13//39d//9vTe//z65P/08tz/9/Xf//n3&#10;4f/39d//+vji/+/t3f8qKiP/GhoY/yEhH/8gIB7/HR0b/yIiIP8eHhz/Hx8d/yAgHv8gIB7/ICAe&#10;/yAgHv8gIB7/ICAe/yAgHv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4P/6&#10;9eD/+vXg//n14P/59eD/+Pbh//f24v/29uT/8fHh//7/8v+ur6b/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CAg/yEgH/8fHBr/LSki//Dr3v/9+OT/+/bb//r22f/49dv/9/Xc//f13P/39dz/9/Xc&#10;//f13P/39d3/9/Xe//j23//49t//+Pbf//j23//49uD/+Pbg//j24P/59u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49d//9/Xf//f13//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srHP/v7dj//Png//n22//69tr/+/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AgIP8hIB//Hxwa/y0pIv/w697//fjk//v22//69tn/+PXb&#10;//f13P/39dz/9/Xc//f13P/39dz/9/Xd//f13v/49t//+Pbf//j23//49t//+Pbg//j24P/49uD/&#10;+fbg//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PXf//f13//39d//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rKxz/7+3Y&#10;//z54P/59tv/+vba//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gICD/ISAf/x8cGv8tKSL/8Ove&#10;//345P/79tv/+vbZ//j12//39dz/9/Xc//f13P/39dz/9/Xc//f13f/39d7/+Pbf//j23//49t//&#10;+Pbf//j24P/49uD/+Pbg//n24P/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j1&#10;3//39d//9/Xf//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ysc/+/t2P/8+eD/+fbb//r22v/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fTf//rz3//689//+vPf//n03//4897/+PPe&#10;//fz3v/69uH/+ffh//f13//1893/9/Xf//n34f/19N7/7+/e/yoqJP8aGhr/ISEh/yAgIP8dHR3/&#10;IiIi/x4eHv8fHx//ICAg/yAgIP8gICD/ICAg/yAgIP8gICD/ICAg/yAgIP8gICD/ICAg/yAgIP8g&#10;ICD/ICAg/yAgIP8gICD/ICAg/yAgIP8gICD/ICAg/yAgIP8gICD/ICAg/yAgIP8gICD/HiAe/yAi&#10;IP8gICH/Hx8g/yYmJv8ODgz/Z2df//387//x8d3/9/fd//r53f/599r/+PXb//v23//79uL/+PTg&#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gH/8iISD/IiAh/yEfIP8gHyD/ICAg/yIiIf8kJSH/&#10;DxAI/66wpP/9/u//9fXk//b04P/49eH/+vbh//r24P/49t//+Pbe//j23v/49t7/+Pbe//j23v/4&#10;9t7/+Pbe//j23v/49t7/+Pbe//j23v/49t7/+Pbe//j23v/49t//+fXg//n14P/59eD/+fXg//n1&#10;4P/59eD/+fX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&#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ERCv+wr6b//v3x//f05f/38+L/+/Xi//z04P/79d7/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vXf//v04P/79OD/+/Tg//r1&#10;3//69d//+vXf//n13//59t//+Pbe//j23f/49t3/+Pbd//j33f/3993/+Pfd//n2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CD/IR8g/yIg&#10;If8hISH/ICAg/x8fH/8gICD/IiIh/yQkIf8REQr/sK+m//798f/39OX/9/Pi//v14v/89OD/+/Xe&#10;//b02//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REK/7Cvpv/+/fH/9/Tl&#10;//fz4v/79eL//PTg//v13v/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REK/7Cvpv/+/fH/9/Tl//fz4v/79eL/&#10;/PTg//v13v/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REK/7Cvpv/+/fH/9/Tl//fz4v/79eL//PTg//v13v/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d7/9/Xe//f13v/49t//+Pbf&#10;//j23//49t//+PXe//j03v/49N7/+fTe//r13//69d//+vXf//r13v/49dv/+PXb//n03f/69N//&#10;+vPg//vz4P/789//+/Pd//z23f/49Nr/+vff//Lw3P///vH/ZGRd/w8P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f//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IB//IiAg/yIgIf8hHyH/IB4g/yAgIf8iIiH/JCUh/w8QCP+usKT//f7v//X1&#10;4//29OD/+Pbg//r24f/69+D/+P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iob/+7s1//7+N//+PXa//n12f/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j13f/59N//+fTg//n04P/79eD/+/Xd//v12//69tv/&#10;9/Xc//b23v/39d7/9/Xe//j23//49t//+Pbf//n23//59d//+vXf//r13//69d//+/Xf//v13//7&#10;9d//+vXf//fz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oqG//u7Nf/+/jf//j1&#10;2v/59dn/+/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49d3/+fTf//n04P/59OD/&#10;+/Xg//v13f/79dv/+vbb//f13P/29t7/9/Xe//f13v/49t//+Pbf//j23//59t//+fXf//r13//6&#10;9d//+vXf//v13//79d//+/Xf//r13//389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59+D/+ffd//f22v/29tr/9/fd//X03v/w797/LCkf/xwaFf8jIB//IR8g/x4c&#10;Hf8jIiH/Hx4a/yAfG/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qKhv/7uzX//v43//49dr/+fXZ//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PXd//n03//59OD/+fTg//v14P/79d3/+/Xb//r22//39dz/9vbe//f13v/39d7/+Pbf//j23//4&#10;9t//+fbf//n13//69d//+vXf//r13//79d//+/Xf//v13//69d//9/P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iP/GhoY/yEhH/8gIB7/HR0b/yIiIP8eHhz/Hx8d/yAgHv8gIB7/ICAe&#10;/yAgHv8gIB7/ICAe/yAgHv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&#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4P/6&#10;9eD/+vXg//n14P/59eD/+Pbh//f24v/29uT/8fHh//7/8v+ur6b/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f//n34P/5993/9/ba//b2&#10;2v/3993/9fTe//Dv3v8sKR//HBoV/yMgH/8hHyD/Hhwd/yMiIf8fHhr/IB8b/yAgH/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oqG//u7Nf/+/jf//j12v/59dn/+/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49d3/+fTf//n04P/59OD/+/Xg//v13f/7&#10;9dv/+vbb//f13P/29t7/9/Xe//f13v/49t//+Pbf//j23//59t//+fXf//r13//69d//+vXf//v1&#10;3//79d//+/Xf//r13//389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f//n34P/5993/9/ba//b22v/3993/9fTe&#10;//Dv3v8sKR//HBoV/yMgH/8hHyD/Hhwd/yMiIf8fHhr/IB8b/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f//n34P/5993/9/ba//b22v/3993/9fTe//Dv3v8sKR//&#10;HBoV/yMgH/8hHyD/Hhwd/yMiIf8fHhr/IB8b/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59+D/+ffd//f22v/29tr/&#10;9/fd//X03v/w797/LCkf/xwaFf8jIB//IR8g/x4cHf8jIiH/Hx4a/yAfG/8gIB//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qKhv/7uzX//v43//49dr/+fXZ//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v14P/79d3/+/Xb&#10;//r22//39dz/9vbe//f13v/39d7/+Pbf//j23//49t//+fbf//n13//69d//+vXf//r13//79d//&#10;+/Xf//v13//69d//9/P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10;+ffg//n33f/39tr/9vba//f33f/19N7/8O/e/ywpH/8cGhX/IyAf/yEfIP8eHB3/IyIh/x8eGv8g&#10;Hxv/ICAf/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59+D/+ffd//f22v/29tr/9/fd//X03v/w&#10;797/LCkf/xwaFf8jIB//IR8g/x4cHf8jIiH/Hx4a/yAfG/8gIB//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Hx3f/19dv/+Pfb//j22f/49dv/+/bf//v2&#10;4v/389//+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9fPd//j23v/499z/9PTZ//j43v/49+P/7+3f&#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Pbg//j24P/4&#10;9uD/+fbg//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n13P/59dz/+fTd//n03v/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x8d3/9fXb//j3&#10;2//49tn/+PXb//v23//79uL/9/Pf//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Xz3f/49t7/+Pfc&#10;//T02f/4+N7/+Pfj/+/t3/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j24P/49uD/+Pbg//n24P/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59dz/+fXc//n03f/59N7/+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fHd//X12//499v/+PbZ//j12//79t//+/bi//fz3//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1893/+Pbe//j33P/09Nn/+Pje//j34//v7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49uD/+Pbg//j24P/59u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fXc//n13P/59N3/+fTe//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Hx3f/19dv/+Pfb//j22f/49dv/+/bf//v24v/389//+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9fPd//j23v/499z/9PTZ//j43v/49+P/7+3f/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Pbg//j24P/49uD/+fbg//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PXf//f13//39d//9/Xf//f13//39d//&#10;9/Xf//f13//29N7//Prk//Ty3P/39d//+ffh//f13//6+OL/7+3d/yoqI/8aGhj/ISEf/yAgHv8d&#10;HRv/IiIg/x4eHP8fHx3/ICAe/yAgHv8gIB7/ICAe/yAgHv8gIB7/ICAe/yAgH/8gICD/ICAg/yAg&#10;IP8gICD/ICAg/yAgIP8gICD/ICAg/yAgIP8gICD/ICAg/yAgIP8gICD/ICAg/yAgIP8gICD/HyEf&#10;/x4gHv8eHh//Hx8g/yYmJv8MDAr/ZWVd//798P/y8t7/9vbc//j32//49tn/+PXb//z34P/89+P/&#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n1&#10;3P/59dz/+fTd//n03v/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x8d3/9fXb//j32//49tn/+PXb&#10;//v23//79uL/9/Pf//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Xz3f/49t7/+Pfc//T02f/4+N7/&#10;+Pfj/+/t3/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j12//39dz/9/Xc//f13P/39dz/9/Xc//f13f/39d7/+Pbf//j23//49t//+Pbf//j2&#10;4P/49uD/+Pbg//n24P/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59dz/+fXc//n03f/59N7/+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fHd&#10;//X12//499v/+PbZ//j12//79t//+/bi//fz3//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1893/&#10;+Pbe//j33P/09Nn/+Pje//j34//v7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49dv/9/Xc//f13P/39dz/9/Xc//f13P/39d3/9/Xe//j2&#10;3//49t//+Pbf//j23//49uD/+Pbg//j24P/59u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fXc//n13P/59N3/+fTe//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Hx3f/19dv/+Pfb//j22f/49dv/+/bf//v24v/389//+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9fPd//j23v/499z/9PTZ//j43v/49+P/7+3f/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PXb//f13P/39dz/9/Xc//f1&#10;3P/39dz/9/Xd//f13v/49t//+Pbf//j23//49t//+Pbg//j24P/49uD/+fbg//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n13P/59dz/+fTd&#10;//n03v/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jg&#10;//jz3P/69tz/+fbb//b02P/5+N7/+fji/+7u3f8oJx7/ISAd/x0dHv8fHiP/ISAl/yAgI/8eHyD/&#10;HiAf/x8fH/8fHx//Hx8f/x8fH/8fHx//Hx8f/x8fH/8fHx//Hx8f/x8fH/8fHx//Hx8f/x8fH/8f&#10;Hx//Hx8f/x8fH/8eHyD/HiAg/x4gHv8eIBz/HiEb/x4gG/8fIBz/Hx8f/x8fIf8cGyD/IyEm/x0b&#10;Hv8lJCL/EhEL/2RkWf///+7/8/Hb//j23f/6+N//+Pbd//f13P/5997/+ffe//f13P/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7+OD/+PPc//r23P/59tv/9vTY//n43v/5+OL/&#10;7u7d/ygnHv8hIB3/HR0e/x8eI/8hICX/ICAj/x4fIP8eIB//Hx8f/x8fH/8fHx//Hx8f/x8fH/8f&#10;Hx//Hx8f/x8fH/8fHx//Hx8f/x8fH/8fHx//Hx8f/x8fH/8fHx//Hx8f/x4fIP8eICD/HiAe/x4g&#10;HP8eIRv/HiAb/x8gHP8fHx//Hx8h/xwbIP8jISb/HRse/yUkIv8SEQv/ZGRZ////7v/z8dv/+Pbd&#10;//r43//49t3/9/Xc//n33v/5997/9/Xc//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jg//jz3P/69tz/&#10;+fbb//b02P/5+N7/+fji/+7u3f8oJx7/ISAd/x0dHv8fHiP/ISAl/yAgI/8eHyD/HiAf/x8fH/8f&#10;Hx//Hx8f/x8fH/8fHx//Hx8f/x8fH/8fHx//Hx8f/x8fH/8fHx//Hx8f/x8fH/8fHx//Hx8f/x8f&#10;H/8eHyD/HiAg/x4gHv8eIBz/HiEb/x4gG/8fIBz/Hx8f/x8fIf8cGyD/IyEm/x0bHv8lJCL/EhEL&#10;/2RkWf///+7/8/Hb//j23f/6+N//+Pbd//f13P/5997/+ffe//f13P/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59t//+vXg//r14P/6&#10;9eD/+vXf//r13//69d//+vXf//r13//69d7/+vbd//r23f/69t3/+vbd//r23f/69t3/+vX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H/8h&#10;IB3/IiEf/yEhIf8gHyP/Hx4j/yAfJP8iIiP/JCQh/xERB/+wsJ///v7p//f13f/39Nv/+/bf//z0&#10;4P/79OD/9vTc//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fbf//r14P/69eD/+vXg//r13//69d//+vXf//r13//69d//+vXe//r23f/69t3/+vbd//r2&#10;3f/69t3/+vbd//r1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B//ISAd/yIhH/8hISH/IB8j/x8eI/8gHyT/IiIj/yQkIf8REQf/sLCf//7+&#10;6f/39d3/9/Tb//v23//89OD/+/Tg//b03P/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n23//69eD/+vXg//r14P/69d//+vXf//r13//69d//+vXf//r1&#10;3v/69t3/+vbd//r23f/69t3/+vbd//r23f/69d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f/yEgHf8iIR//ISEh/yAfI/8fHiP/IB8k/yIi&#10;I/8kJCH/EREH/7Cwn//+/un/9/Xd//f02//79t///PTg//v04P/29Nz/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59t//+vXg//r14P/69eD/+vXf//r1&#10;3//69d//+vXf//r13//69d7/+vbd//r23f/69t3/+vbd//r23f/69t3/+vX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H/8hIB3/IiEf/yEh&#10;If8gHyP/Hx4j/yAfJP8iIiP/JCQh/xERB/+wsJ///v7p//f13f/39Nv/+/bf//z04P/79OD/9vTc&#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fbf//r1&#10;4P/69eD/+vXg//r13//69d//+vXf//r13//69d//+vXe//r23f/69t3/+vbd//r23f/69t3/+vbd&#10;//r1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B//ISAd/yIhH/8hISH/IB8j/x8eI/8gHyT/IiIj/yQkIf8REQf/sLCf//7+6f/39d3/9/Tb&#10;//v23//89OD/+/Tg//b03P/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n23//69eD/+vXg//r14P/69d//+vXf//r13//69d//+vXf//r13v/69t3/+vbd&#10;//r23f/69t3/+vbd//r23f/69d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f/yEgHf8iIR//ISEh/yAfI/8fHiP/IB8k/yIiI/8kJCH/EREH&#10;/7Cwn//+/un/9/Xd//f02//79t///PTg//v04P/29Nz/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H/8hIB3/IiEf/yEhIf8gHyP/Hx4j&#10;/yAfJP8iIiP/JCQh/xERB/+wsJ///v7p//f13f/39Nv/+/bf//z04P/79OD/9vTc//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fXf//r14P/69eD/+vXg&#10;//r13//69d//+vXf//r13//59d//+fbe//n23f/59t3/+fbd//n23f/59t3/+fbd//n1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B//ISAe&#10;/yIhH/8hISH/ICAi/x8eIv8gHyP/IiIj/yQkIf8REQj/sLCh//7+6//39d//9/Td//v24P/89OD/&#10;+/Tf//b03P/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r14P/69d//+vXf//r13//59d//+fbf//n23v/59t3/+fbd//n23f/49t3/&#10;+Pfd//j2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gH/8iISD/ISEh/yAgIf8fHyD/ICAh/yIiIf8kJCH/EREJ/7CvpP/+/e//&#10;9/Tj//fz4P/79uH//PTg//v13//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j33f/5&#10;9t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g/yEfIP8iICH/ISEh/yAgIP8fHx//ICAg/yIiIf8kJCH/EREK/7Cvpv/+/fH/9/Tl//fz4v/7&#10;9eL//PTg//v13v/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499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IP8hHyD/IiAh/yEhIf8gICD/Hx8f/yAgIP8iIiH/JCQh/xERCv+w&#10;r6b//v3x//f05f/38+L/+/Xi//z04P/79d7/9vTb//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Pfd//n2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CD/IR8g/yIgIf8hISH/ICAg/x8fH/8g&#10;ICD/IiIh/yQkIf8REQr/sK+m//798f/39OX/9/Pi//v14v/89OD/+/Xe//b02//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g/yEfIP8i&#10;ICH/ISEh/yAgIP8fHx//ICAg/yIiIf8kJCH/EREK/7Cvpv/+/fH/9/Tl//fz4v/79eL//PTg//v1&#10;3v/29Nv/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IP8hHyD/IiAh/yEhIf8gICD/Hx8f/yAgIP8iIiH/JCQh/xERCv+wr6b//v3x//f0&#10;5f/38+L/+/Xi//z04P/79d7/9vTb//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Pfd//n2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CD/IR8g/yIgIf8hISH/ICAg/x8fH/8gICD/IiIh/yQk&#10;If8REQr/sK+m//798f/39OX/9/Pi//v14v/89OD/+/Xe//b02//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j33f/59t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g/yEfIP8iICH/ISEh/yAg&#10;IP8fHx//ICAg/yIiIf8kJCH/EREK/7Cvpv/+/fH/9/Tl//fz4v/79eL//PTg//v13v/29Nv/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69d//+/Tg//v0&#10;4P/79OD/+vXf//r13//69d//+fXf//n23//49t7/+Pbd//j23f/49t3/+Pfd//f33f/4993/+fb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IP8hHyD/IiAh/yEhIf8gICD/Hx8f/yAgIP8iIiH/JCQh/xERCv+wr6b//v3x//f05f/38+L/+/Xi&#10;//z04P/79d7/9vTb//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Pfd//n2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CD/IR8g/yIgIf8hISH/ICAg/x8fH/8gICD/IiIh/yQkIf8REQr/sK+m&#10;//798f/39OX/9/Pi//v14v/89OD/+/Xe//b02//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j33f/59t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g/yEfIP8iICH/ISEh/yAgIP8fHx//ICAg&#10;/yIiIf8kJCH/EREK/7Cvpv/+/fH/9/Tl//fz4v/79eL//PTg//v13v/29Nv/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4993/+fb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IP8hHyD/IiAh&#10;/yEhIf8gICD/Hx8f/yAgIP8iIiH/JCQh/xERCv+wr6b//v3x//f05f/38+L/+/Xi//z04P/79d7/&#10;9vTb//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CD/IR8g/yIgIf8hISH/ICAg/x8fH/8gICD/IiIh/yQkIf8REQr/sK+m//798f/39OX/&#10;9/Pi//v14v/89OD/+/Xe//b02//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13v/39d7/9/Xe//j23//49t//+Pbf//j23//49d7/+PTe//j03v/59N7/+vXf//r1&#10;3//69d//+vXe//j12//49dv/+fTd//r03//68+D/+/Pg//vz3//7893//Pbd//j02v/699//8vDc&#10;///+8f9kZF3/Dw8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&#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H/8hIB3/IiEf/yIgIf8hHyP/IB0j/yIeJP8kICP/JyMh/xAN&#10;BP+0sqL///7p//T02//49t3/+fff//b03v/7+eP/+P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B//ISAd/yIhH/8iICH/IR8j/yAd&#10;I/8iHiT/JCAj/ycjIf8QDQT/tLKi///+6f/09Nv/+Pbd//n33//29N7/+/nj//j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f/yEg&#10;Hf8iIR//IiAh/yEfI/8gHSP/Ih4k/yQgI/8nIyH/EA0E/7Syov///un/9PTb//j23f/599//9vTe&#10;//v54//4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H/8hIB3/IiEf/yIgIf8hHyP/IB0j/yIeJP8kICP/JyMh/xANBP+0sqL///7p&#10;//T02//49t3/+fff//b03v/7+eP/+P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B//ISAd/yIhH/8iICH/IR8j/yAdI/8iHiT/JCAj&#10;/ycjIf8QDQT/tLKi///+6f/09Nv/+Pbd//n33//29N7/+/nj//j24P/49uD/+Pbg//j24P/49uD/&#10;+Pbg//j24P/49uD/+Pbg//j24P/49uD/+Pbg//j24P/49uD/+Pbg//j24P/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&#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f/yEgHf8iIR//IiAh&#10;/yEfI/8gHSP/Ih4k/yQgI/8nIyH/EA0E/7Syov///un/9PTb//j23f/599//9vTe//v54//49uD/&#10;+Pbg//j24P/49uD/+Pbg//j24P/49uD/+Pbg//j24P/49uD/+Pbg//j24P/49uD/+Pbg//j24P/4&#10;9uD/+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H/8hIB3/IiEf/yIgIf8hHyP/IB0j/yIeJP8kICP/JyMh/xANBP+0sqL///7p//T02//49t3/&#10;+fff//b03v/7+eP/+Pbg//j24P/49uD/+Pbg//j24P/49uD/+Pbg//j24P/49uD/+Pbg//j24P/4&#10;9uD/+Pbg//j24P/49uD/+Pbg//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B//ISAe/yIhH/8iICH/IR8i/yAeIv8hHyP/JCEj/yYkIf8PDgX/&#10;s7Ok//7+6//0893/+Pbf//n34P/29N7/+/nj//j24P/49uD/+Pbg//j24P/49uD/+Pbg//j24P/4&#10;9uD/+Pbg//j24P/49uD/+Pbg//j24P/49uD/+Pbg//j24P/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gH/8iICD/IiAh/yEfIf8gHiD/&#10;ICAh/yIiIf8kJSH/DxAI/66wpP/9/u//9fXj//b04P/49uD/+vbh//r34P/4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&#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49t//+Pbg//j24P/4&#10;9uD/+Pbg//f24P/39uH/9/bi//f25P/x7+D///7y/7Cvpv8SEQv/IyIf/yMhIf8gHiD/IR8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Pbf//j24P/49uD/+Pbg//j24P/39uD/9/bh//f24v/39uT/8e/g///+8v+wr6b/EhEL/yMi&#10;H/8jISH/IB4g/yEf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j23//49uD/+Pbg//j24P/49uD/9/bg//f24f/39uL/9/bk//Hv&#10;4P///vL/sK+m/xIRC/8jIh//IyEh/yAeIP8hHy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49t//+Pbg//j24P/49uD/+Pbg//f2&#10;4P/39uH/9/bi//f25P/x7+D///7y/7Cvpv8SEQv/IyIf/yMhIf8gHiD/IR8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Pbf//j2&#10;4P/49uD/+Pbg//j24P/39uD/9/bh//f24v/39uT/8e/g///+8v+wr6b/EhEL/yMiH/8jISH/IB4g&#10;/yEf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j23//49uD/+Pbg//j24P/49uD/9/bg//f24f/39uL/9/bk//Hv4P///vL/sK+m&#10;/xIRC/8jIh//IyEh/yAeIP8hHy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49t//+Pbg//j24P/49uD/+Pbg//f24P/39uH/9/bi&#10;//f25P/x7+D///7y/7Cvpv8SEQv/IyIf/yMhIf8gHiD/IR8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Pbf//j24P/49uD/+Pbg&#10;//j24P/39uD/9/bh//f24v/39uT/8e/g///+8v+wr6b/EhEL/yMiH/8jISH/IB4g/yEf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j23//49uD/+Pbg//j24P/49uD/9/bg//f24f/39uL/9/bk//Hv4P///vL/sK+m/xIRC/8jIh//&#10;IyEh/yAeIP8hHy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49t//+Pbg//j24P/49uD/+Pbg//f24P/39uH/9/bi//f25P/x7+D/&#10;//7y/7Cvpv8SEQv/IyIf/yMhIf8gHiD/IR8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59+D/+ffd//f22v/29tr/9/fd//X0&#10;3v/w797/LCkf/xwaFf8jIB//IR8g/x4cHf8jIiH/Hx4a/yAfG/8gIB//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Pbf//j24P/49uD/+Pbg//j24P/39uD/&#10;9/bh//f24v/39uT/8e/g///+8v+wr6b/EhEL/yMiH/8jISH/IB4g/yEf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ffg//n3&#10;3f/39tr/9vba//f33f/19N7/8O/e/ywpH/8cGhX/IyAf/yEfIP8eHB3/IyIh/x8eGv8gHxv/ICAf&#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j23//49uD/&#10;+Pbg//j24P/49uD/9/bg//f24f/39uL/9/bk//Hv4P///vL/sK+m/xIRC/8jIh//IyEh/yAeIP8h&#10;Hy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49t//+Pbg//j24P/49uD/+Pbg//f24P/39uH/9/bi//f25P/x7+D///7y/7Cvpv8S&#10;EQv/IyIf/yMhIf8gHiD/IR8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Pbf//j24P/49uD/+Pbg//j24P/39uD/9/bh//f24v/3&#10;9uT/8e/g///+8v+wr6b/EhEL/yMiH/8jISH/IB4g/yEf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gH/8iICD/&#10;IiAh/yEfIf8gHiD/ICAh/yIiIf8kJSH/DxAI/66wpP/9/u//9fXj//b04P/49uD/+vbh//r34P/4&#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v/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d//+vXg//r14P/59eD/+fbg//j24P/39uH/9vbj&#10;//Hx4f/+//L/rq+l/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H/8hIB7/IiEf/yIgIf8hHyL/IB4i/yEfI/8kISP/JiQh/w8OBf+zs6T//v7r//Tz3f/4&#10;9t//+ffg//b03v/7+eP/+P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d//j23v/49t7/+Pbe//j23v/49t7/+Pbf//j23//49t//+Pbf//j23//4&#10;9t//9/Xe//f13v/39d7/+PXe//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7/+fbe//r13v/69d7/+fbe&#10;//n23v/49t//9/bg//b24v/x8eD//v/x/66wpf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B//ISAd/yIhH/8iICH/IR8j/yAdI/8iHiT/JCAj/ycjIf8Q&#10;DQT/tLKi///+6f/09Nv/+Pbd//n33//29N7/+/nj//j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f/49t//+Pbf//j23//49t//+Pbf//j23//4&#10;9t//+Pbf//j23//49t//+Pbf//f13v/39d7/9/Xe//j13v/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e&#10;//n23f/69t3/+vbd//n23f/59t3/+Pbe//f24P/29uL/8fHf//7/8f+usKX/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f/yEgHf8iIR//IiAh/yEfI/8g&#10;HSP/Ih4k/yQgI/8nIyH/EA0E/7Syov///un/9PTb//j23f/599//9vTe//v54//4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3/+Pbf//j23//4&#10;9t//+Pbf//j23//49t//+Pbf//j23//49t//+Pbf//j23//39d7/9/Xe//f13v/49d7/+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v/59t3/+vbd//r23f/59t3/+fbd//j23v/39uD/9vbi//Hx3//+//H/&#10;rrCl/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H/8h&#10;IB3/IiEf/yIgIf8hHyP/IB0j/yIeJP8kICP/JyMh/xANBP+0sqL///7p//T02//49t3/+fff//b0&#10;3v/7+eP/+P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d//j23//49t//+Pbf//j23//49t//+Pbf//j23//49t//+Pbf//j23//49t//9/Xe//f1&#10;3v/39d7/+PXe//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7/+fbd//r23f/69t3/+fbd//n23f/49t7/&#10;9/bg//b24v/x8d///v/x/66wpf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B//ISAd/yIhH/8iICH/IR8j/yAdI/8iHiT/JCAj/ycjIf8QDQT/tLKi///+&#10;6f/09Nv/+Pbd//n33//29N7/+/nj//j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f/49t//+Pbf//j23//49t//+Pbf//j23//49t//+Pbf//j2&#10;3//49t//+Pbf//f13v/39d7/9/Xe//j13v/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e//n23f/69t3/&#10;+vbd//n23f/59t3/+Pbe//f24P/29uL/8fHf//7/8f+usKX/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f/yEgHf8iIR//IiAh/yEfI/8gHSP/Ih4k/yQg&#10;I/8nIyH/EA0E/7Syov///un/9PTb//j23f/599//9vTe//v54//4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3/+Pbf//j23//49t//+Pbf//j2&#10;3//49t//+Pbf//j23//49t//+Pbf//j23//39d7/9/Xe//f13v/49d7/+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v/59t3/+vbd//r23f/59t3/+fbd//j23v/39uD/9vbi//Hx3//+//H/rrCl/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H/8hIB3/IiEf/yIg&#10;If8hHyP/IB0j/yIeJP8kICP/JyMh/xANBP+0sqL///7p//T02//49t3/+fff//b03v/7+eP/+P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d//j2&#10;3//49t//+Pbf//j23//49t//+Pbf//j23//49t//+Pbf//j23//49t//9/Xe//f13v/39d7/+PXe&#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7/+fbd//r23f/69t3/+fbd//n23f/49t7/9/bg//b24v/x&#10;8d///v/x/66wpf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B//ISAd/yIhH/8iICH/IR8j/yAdI/8iHiT/JCAj/ycjIf8QDQT/tLKi///+6f/09Nv/+Pbd&#10;//n33//29N7/+/nj//j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f/49t//+Pbf//j23//49t//+Pbf//j23//49t//+Pbf//j23//49t//+Pbf&#10;//f13v/39d7/9/Xe//j13v/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e//n23f/69t3/+vbd//n23f/5&#10;9t3/+Pbe//f24P/29uL/8fHf//7/8f+usKX/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f/yEgHf8iIR//IiAh/yEfI/8gHSP/Ih4k/yQgI/8nIyH/EA0E&#10;/7Syov///un/9PTb//j23f/599//9vTe//v54//49t//+Pbf//j23//49t//+Pbf//j23//49t//&#10;+Pbf//j23//49t//+Pbf//j23//39d7/9/Xe//f13v/39d7/+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H/8hIB3/IiEf/yIgIf8hHyP/IB0j&#10;/yIeJP8kICP/JyMh/xANBP+0sqL///7p//T02//49t3/+fff//b03v/7+eP/+Pbf//j23//49t//&#10;+Pbf//j23//49t//+Pbf//j23//49t//+Pbf//j23//49t//9/Xe//f13v/39d7/9/Xe//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B//ISAd&#10;/yIhH/8iICH/IR8j/yAdI/8iHiT/JCAj/ycjIf8QDQT/tLKi///+6f/09Nv/+Pbd//n33//29N7/&#10;+/nj//j23//49t//+Pbf//j23//49t//+Pbf//j23//49t//+Pbf//j23//49t//+Pbf//f13v/3&#10;9d7/9/Xe//f13v/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f/yEgHf8iIR//IiAh/yEfI/8gHSP/Ih4k/yQgI/8nIyH/EA0E/7Syov///un/&#10;9PTb//j23f/599//9vTe//v54//49t//+Pbf//j23//49t//+Pbf//j23//49t//+Pbf//j23//4&#10;9t//+Pbf//j23//39d7/9/Xe//f13v/39d7/+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H/8hIB3/IiEf/yIgIf8hHyP/IB0j/yIeJP8kICP/&#10;JyMh/xANBP+0sqL///7p//T02//49t3/+fff//b03v/7+eP/+Pbf//j23//49t//+Pbf//j23//4&#10;9t//+Pbf//j23//49t//+Pbf//j23//49t//9/Xe//f13v/39d7/9/Xe//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B//ISAd/yIhH/8iICH/&#10;IR8j/yAdI/8iHiT/JCAj/ycjIf8QDQT/tLKi///+6f/09Nv/+Pbd//n33//29N7/+/nj//j23//4&#10;9t//+Pbf//j23//49t//+Pbf//j23//49t//+Pbf//j23//49t//+Pbf//f13v/39d7/9/Xe//f1&#10;3v/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f/yEgHf8iIR//IiAh/yEfI/8gHSP/Ih4k/yQgI/8nIyH/EA0E/7Syov///un/9PTb//j23f/5&#10;99//9vTe//v54//49t//+Pbf//j23//49t//+Pbf//j23//49t//+Pbf//j23//49t//+Pbf//j2&#10;3//39d7/9/Xe//f13v/39d7/+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9/Xe//f13v/39d7/9/Xe//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fTc//r03v/69N7/+vTe//n03v/4893/+PPd//fz3f/59t//+Pbf&#10;//j23//49t//9/Xe//f13v/29t7/9/Xe//n14P/79uH/9/Lb//v43v/49dv/9vTb//z75//s693/&#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ERAE/7Cvnf///eb/9/Ta//f02v/69tz/+vXe//n2&#10;3v/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39d7/&#10;9/Xe//f13v/39d7/9/Xe//f13f/39dz/9/Xc//j23f/49t3/+Pbd//j33P/3+Nn/9/jZ//j33f/5&#10;9uD/+PTg//nz4f/68+H/+vPg//r14P/69uD/9vPd//Pw3v////L/YWFZ/xISEP8iIiL/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699//9/Lb//r23P/59tv/9vTY//n43v/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j12//39dz/9/Xc//f13P/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n23f/x79r////w/2RkW/8ODgv/IiIi&#10;/x8fH/8fHx//Hx8f/x8fH/8fHx//Hx8f/x8fH/8fHx//Hx8f/x8fH/8fHx//Hx8f/x8fH/8fHx//&#10;Hx8f/x8fH/8fHx//Hx8f/x8fH/8fHx//Hx8f/x8fH/8fHx//Hx8f/x8fH/8fHx//Hx8f/x8fH/8f&#10;Hx//Hx8f/x8fH/8fHx//Hx8f/x8fHP8dHRT/Kiob/+7s1//7+N//+PXa//n12f/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f13v/39d7/9/Xe//f13v/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n03P/69N7/+vTe//r03v/59N7/+PPd&#10;//jz3f/3893/+fbf//j23//49t//+Pbf//f13v/39d7/9vbe//f13v/59eD/+/bh//fy2//7+N7/&#10;+PXb//b02//8++f/7Ovd/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xEQBP+wr53///3m//f0&#10;2v/39Nr/+vbc//r13v/59t7/+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vff//fy2//6&#10;9tz/+fbb//b02P/5+N7/+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49dv/9/Xc//f1&#10;3P/39dz/+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59t3/8e/a&#10;////8P9kZFv/Dg4L/yIiIv8fHx//Hx8f/x8fH/8fHx//Hx8f/x8fH/8fHx//Hx8f/x8fH/8fHx//&#10;Hx8f/x8fH/8fHx//Hx8f/x8fH/8fHx//Hx8f/x8fH/8fHx//Hx8f/x8fH/8fHx//Hx8f/x8fH/8f&#10;Hx//Hx8f/x8fH/8fHx//Hx8f/x8fH/8fHx//Hx8f/x8fH/8fHxz/HR0U/yoqG//u7Nf/+/jf//j1&#10;2v/59dn/+/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39d7/9/Xe//f1&#10;3v/39d7/+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59Nz/+vTe&#10;//r03v/69N7/+fTe//jz3f/4893/9/Pd//n23//49t//+Pbf//j23//39d7/9/Xe//b23v/39d7/&#10;+fXg//v24f/38tv/+/je//j12//29Nv//Pvn/+zr3f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REAT/sK+d///95v/39Nr/9/Ta//r23P/69d7/+fbe//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f13v/39d7/9/Xe//f13v/39d7/9/Xd//f13P/3&#10;9dz/+Pbd//j23f/49t3/+Pfc//f42f/3+Nn/+Pfd//n24P/49OD/+fPh//rz4f/68+D/+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r33//38tv/+vbc//n22//29Nj/+fje//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PXb//f13P/39dz/9/Xc//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fbd//Hv2v////D/ZGRb/w4OC/8iIiL/Hx8f/x8fH/8fHx//Hx8f/x8fH/8fHx//&#10;Hx8f/x8fH/8fHx//Hx8f/x8fH/8fHx//Hx8f/x8fH/8fHx//Hx8f/x8fH/8fHx//Hx8f/x8fH/8f&#10;Hx//Hx8f/x8fH/8fHx//Hx8f/x8fH/8fHx//Hx8f/x8fH/8fHx//Hx8f/x8fH/8fHx//Hx8c/x0d&#10;FP8qKhv/7uzX//v43//49dr/+fXZ//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9/Xe//f13v/39d7/9/Xe//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fTc//r03v/69N7/+vTe//n03v/4893/+PPd//fz3f/59t//+Pbf//j23//49t//&#10;9/Xe//f13v/29t7/9/Xe//n14P/79uH/9/Lb//v43v/49dv/9vTb//z75//s693/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ERAE/7Cvnf///eb/9/Ta//f02v/69tz/+vXe//n23v/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39d7/9/Xe//f13v/3&#10;9d7/9/Xe//f13f/39dz/9/Xc//j23f/49t3/+Pbd//j33P/3+Nn/9/jZ//j33f/59uD/+PTg//nz&#10;4f/68+H/+vPg//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699//9/Lb//r23P/59tv/9vTY//n43v/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j12//39dz/9/Xc//f13P/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n23f/x79r////w/2RkW/8ODgv/IiIi/x8fH/8fHx//&#10;Hx8f/x8fH/8fHx//Hx8f/x8fH/8fHx//Hx8f/x8fH/8fHx//Hx8f/x8fH/8fHx//Hx8f/x8fH/8f&#10;Hx//Hx8f/x8fH/8fHx//Hx8f/x8fH/8fHx//Hx8f/x8fH/8fHx//Hx8f/x8fH/8fHx//Hx8f/x8f&#10;H/8fHx//Hx8f/x8fHP8dHRT/Kiob/+7s1//7+N//+PXa//n12f/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f13v/39d7/9/Xe//f13v/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n03P/69N7/+vTe//r03v/59N7/+PPd//jz3f/3893/&#10;+fbf//j23//49t//+Pbf//f13v/39d7/9vbe//f13v/59eD/+/bh//fy2//7+N7/+PXb//b02//8&#10;++f/7Ovd/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xEQBP+wr53///3m//f02v/39Nr/+vbc&#10;//r13v/59t7/+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9/Xe//f13v/39d7/9/Xe//f13v/39d3/9/Xc//f13P/49t3/+Pbd//j23f/499z/9/jZ//f4&#10;2f/4993/+fbg//j04P/58+H/+vPh//rz4P/69eD/+vbg//bz3f/z8N7////y/2FhWf8SEhD/IiIi&#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vff//fy2//69tz/+fbb//b0&#10;2P/5+N7/+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49dv/9/Xc//f13P/39dz/+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59t3/8e/a////8P9kZFv/&#10;Dg4L/yIiIv8fHx//Hx8f/x8fH/8fHx//Hx8f/x8fH/8fHx//Hx8f/x8fH/8fHx//Hx8f/x8fH/8f&#10;Hx//Hx8f/x8fH/8fHx//Hx8f/x8fH/8fHx//Hx8f/x8fH/8fHx//Hx8f/x8fH/8fHx//Hx8f/x8f&#10;H/8fHx//Hx8f/x8fH/8fHx//Hx8f/x8fH/8fHxz/HR0U/yoqG//u7Nf/+/jf//j12v/59dn/+/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39d7/9/Xe//f13v/39d7/+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59Nz/+vTe//r03v/69N7/&#10;+fTe//jz3f/4893/9/Pd//n23//49t//+Pbf//j23//39d7/9/Xe//b23v/39d7/+fXg//v24f/3&#10;8tv/+/je//j12//29Nv//Pvn/+zr3f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REAT/sK+d&#10;///95v/39Nr/9/Ta//r23P/69d7/+fbe//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f13v/39d7/9/Xe//f13v/39d7/9/Xd//f13P/39dz/+Pbd//j2&#10;3f/49t3/+Pfc//f42f/3+Nn/+Pfd//n24P/49OD/+fPh//rz4f/68+D/+vXg//r24P/2893/8/De&#10;////8v9hYVn/EhIQ/yIiIv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r3&#10;3//38tv/+vbc//n22//29Nj/+fje//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PXb&#10;//f13P/39dz/9/Xc//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fbd//Hv2v////D/ZGRb/w4OC/8iIiL/Hx8f/x8fH/8fHx//Hx8f/x8fH/8fHx//Hx8f/x8fH/8f&#10;Hx//Hx8f/x8fH/8fHx//Hx8f/x8fH/8fHx//Hx8f/x8fH/8fHx//Hx8f/x8fH/8fHx//Hx8f/x8f&#10;H/8fHx//Hx8f/x8fH/8fHx//Hx8f/x8fH/8fHx//Hx8f/x8fH/8fHx//Hx8c/x0dFP8qKhv/7uzX&#10;//v43//49dr/+fXZ//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9/Xe&#10;//f13v/39d7/9/Xe//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fTc//r03v/69N7/+vTe//n03v/4893/+PPd//fz3f/59t//+Pbf//j23//49t//9/Xe//f13v/2&#10;9t7/9/Xe//n14P/79uH/9/Lb//v43v/49dv/9vTb//z75//s693/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ERAE/7Cvnf///eb/9/Ta//f02v/69tz/+vXe//n23v/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699//9/Lb//r23P/59tv/9vTY//n43v/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j12//39dz/9/Xc//f13P/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n23f/x79r////w/2RkW/8ODgv/IiIi/x8fH/8fHx//Hx8f/x8fH/8f&#10;Hx//Hx8f/x8fH/8fHx//Hx8f/x8fH/8fHx//Hx8f/x8fH/8fHx//Hx8f/x8fH/8fHx//Hx8f/x8f&#10;H/8fHx//Hx8f/x8fH/8fHx//Hx8f/x8fH/8fHx//Hx8f/x8fH/8fHx//Hx8f/x8fH/8fHx//Hx8f&#10;/x8fHP8dHRT/Kiob/+7s1//7+N//+PXa//n12f/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n23//69eD/+vXg//r14P/69d//+vXf//r13//69d//+vXf//r13v/69t3/&#10;+vbd//r23f/69t3/+vbd//r23f/69d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f/yEgHf8iIR//ISEh/yAfI/8fHiP/IB8k/yIiI/8kJCH/&#10;EREH/7Cwn//+/un/9/Xd//f02//79t///PTg//v04P/29Nz/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59t//+vXg//r14P/69eD/+vXf//r13//69d//&#10;+vXf//r13//69d7/+vbd//r23f/69t3/+vbd//r23f/69t3/+vX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H/8hIB3/IiEf/yEhIf8gHyP/&#10;Hx4j/yAfJP8iIiP/JCQh/xERB/+wsJ///v7p//f13f/39Nv/+/bf//z04P/79OD/9vTc//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fbf//r14P/69eD/&#10;+vXg//r13//69d//+vXf//r13//69d//+vXe//r23f/69t3/+vbd//r23f/69t3/+vbd//r1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B//&#10;ISAd/yIhH/8hISH/IB8j/x8eI/8gHyT/IiIj/yQkIf8REQf/sLCf//7+6f/39d3/9/Tb//v23//8&#10;9OD/+/Tg//b03P/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n23//69eD/+vXg//r14P/69d//+vXf//r13//69d//+vXf//r13v/69t3/+vbd//r23f/6&#10;9t3/+vbd//r23f/69d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f/yEgHf8iIR//ISEh/yAfI/8fHiP/IB8k/yIiI/8kJCH/EREH/7Cwn//+&#10;/un/9/Xd//f02//79t///PTg//v04P/29Nz/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69d3/+/Xf//v13//79d//+fTe//n03v/59N7/+PTe//n2&#10;3//49t//+Pbf//j23//39d7/9/Xe//b23v/39d7/+fXg//jz3v/79t//+vfd//bz2f/49t3/+Pfj&#10;/+7t3/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PDgL/sK+d///95v/39Nr/9vPZ//r23P/6&#10;9d7/+vff//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59t//+vXg//r14P/69eD/+vXf//r13//69d//+vXf//r13//6&#10;9d7/+vbd//r23f/69t3/+vbd//r23f/69t3/+vX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H/8hIB3/IiEf/yEhIf8gHyP/Hx4j/yAfJP8i&#10;IiP/JCQh/xERB/+wsJ///v7p//f13f/39Nv/+/bf//z04P/79OD/9vTc//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fbc//j23f/49t3/+Pbd//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fbf//r14P/69eD/+vXg//r13//6&#10;9d//+vXf//r13//69d//+vXe//r23f/69t3/+vbd//r23f/69t3/+vbd//r1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B//ISAd/yIhH/8h&#10;ISH/IB8j/x8eI/8gHyT/IiIj/yQkIf8REQf/sLCf//7+6f/39d3/9/Tb//v23//89OD/+/Tg//b0&#10;3P/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n23//6&#10;9eD/+vXg//r14P/69d//+vXf//r13//69d//+vXf//r13v/69t3/+vbd//r23f/69t3/+vbd//r2&#10;3f/69d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f/yEgHf8iIR//ISEh/yAfI/8fHiP/IB8k/yIiI/8kJCH/EREH/7Cwn//+/un/9/Xd//f0&#10;2//79t///PTg//v04P/29Nz/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59d//+vXg//r14P/69eD/+vXf//r13//69d//+vXf//n13//59t7/+fbd//n2&#10;3f/59t3/+fbd//n23f/59t3/+fX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H/8hIB7/IiEf/yEhIf8gICL/Hx4i/yAfI/8iIiP/JCQh/xER&#10;CP+wsKH//v7r//f13//39N3/+/bg//z04P/79N//9vTc//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vXg//r13//69d//+vXf//n1&#10;3//59t//+fbe//n23f/59t3/+fbd//j23f/4993/+Pb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SAf/yIhIP8hISH/ICAh/x8f&#10;IP8gICH/IiIh/yQkIf8REQn/sK+k//797//39OP/9/Pg//v24f/89OD/+/Xf//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REK/7Cvpv/+/fH/9/Tl//fz4v/79eL//PTg&#10;//v13v/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ERCv+wr6b//v3x&#10;//f05f/38+L/+/Xi//z04P/79d7/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vXd//v13//79d//+/Xf//n03v/59N7/+fTe//j03v/59t//&#10;+Pbf//j23//49t//9/Xe//f13v/29t7/9/Xe//n14P/4897/+/bf//r33f/289n/+Pbd//j34//u&#10;7d//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Dw4C/7Cvnf///eb/9/Ta//bz2f/69tz/+vXe&#10;//r33//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CD/IR8g/yIgIf8hISH/ICAg/x8fH/8gICD/IiIh&#10;/yQkIf8REQr/sK+m//798f/39OX/9/Pi//v14v/89OD/+/Xe//b02//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n23P/49t3/+Pbd//j23f/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r13f/79d//+/Xf//v13//59N7/&#10;+fTe//n03v/49N7/+fbf//j23//49t//+Pbf//f13v/39d7/9vbe//f13v/59eD/+PPe//v23//6&#10;993/9vPZ//j23f/49+P/7u3f/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w8OAv+wr53///3m&#10;//f02v/289n/+vbc//r13v/699//+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j33f/59t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g/yEfIP8iICH/ISEh&#10;/yAgIP8fHx//ICAg/yIiIf8kJCH/EREK/7Cvpv/+/fH/9/Tl//fz4v/79eL//PTg//v13v/29Nv/&#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59tz/+Pbd&#10;//j23f/49t3/+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ERCv+wr6b//v3x//f05f/38+L/&#10;+/Xi//z04P/79d7/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REQr/&#10;sK+m//798f/39OX/9/Pi//v14v/89OD/+/Xe//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g/yEfIP8iICH/ISEh/yAgIP8fHx//&#10;ICAg/yIiIf8kJCH/EREK/7Cvpv/+/fH/9/Tl//fz4v/79eL//PTg//v13v/29Nv/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39d7/9/Xe//f13v/39d7/&#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59Nz/+vTe//r03v/6&#10;9N7/+fTe//n03v/59N7/+PTe//n23//49t//+Pbf//j23//39d7/9/Xe//b23v/39d7/+fXg//v2&#10;4f/38tv/+/je//j12//29Nv//Pvn/+zr3f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REAT/&#10;sK+d///95v/39Nr/9/Ta//r23P/69d7/+fbe//f23P/29tz/9/bc//f13P/49t3/+Pbd//j23f/5&#10;9t3/+fbd//r23f/69t3/+vXd//v13f/79d3/+/Xd//v13v/79OD/+/Tg//v04P/79OD/+vXg//r1&#10;4P/69eD/+fXg//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&#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HyD/&#10;IiAh/yEhIf8gICD/Hx8f/yAgIP8iIiH/JCQh/xAQCf+wr6b//v3x//f05f/38+L/+vTh//314f/8&#10;9t//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r33//38tv/+vbc//n22//29Nj/+fje//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PXb//f13P/39dz/9/Xc//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9/Xe//f13v/39d7/9/Xe//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fTc//r03v/69N7/+vTe//n03v/59N7/+fTe//j03v/59t//+Pbf//j23//49t//9/Xe//f1&#10;3v/29t7/9/Xe//n14P/79uH/9/Lb//v43v/49dv/9vTb//z75//s693/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ERAE/7Cvnf///eb/9/Ta//f02v/69tz/+vXe//n23v/39tz/9vbc//f23P/3&#10;9dz/+Pbd//j23f/49t3/+fbd//n23f/69t3/+vbd//r13f/79d3/+/Xd//v13f/79d7/+/Tg//v0&#10;4P/79OD/+/Tg//r14P/69eD/+vXg//n14P/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PTg//nz4f/68+H/&#10;+vPg//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QEAn/sK+m//798f/3&#10;9OX/9/Pi//r04f/99eH//Pbf//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&#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699//9/Lb//r23P/59tv/9vTY//n43v/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j12//39dz/9/Xc//f13P/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f13v/39d7/9/Xe//f13v/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n03P/69N7/+vTe//r03v/59N7/+fTe//n03v/49N7/+fbf//j2&#10;3//49t//+Pbf//f13v/39d7/9vbe//f13v/59eD/+/bh//fy2//7+N7/+PXb//b02//8++f/7Ovd&#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xEQBP+wr53///3m//f02v/39Nr/+vbc//r13v/5&#10;9t7/9/bc//b23P/39tz/9/Xc//j23f/49t3/+Pbd//n23f/59t3/+vbd//r23f/69d3/+/Xd//v1&#10;3f/79d3/+/Xe//v04P/79OD/+/Tg//v04P/69eD/+vXg//r14P/59eD/+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j04P/58+H/+vPh//rz4P/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BAJ/7Cvpv/+/fH/9/Tl//fz4v/69OH//fXh//z23//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vff//fy2//69tz/+fbb//b02P/5+N7/&#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49dv/9/Xc//f13P/39dz/+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39d7/9/Xe//f13v/39d7/+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59Nz/+vTe//r03v/69N7/+fTe//n0&#10;3v/59N7/+PTe//n23//49t//+Pbf//j23//39d7/9/Xe//b23v/39d7/+fXg//v24f/38tv/+/je&#10;//j12//29Nv//Pvn/+zr3f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REAT/sK+d///95v/3&#10;9Nr/9/Ta//r23P/69d7/+fbe//f23P/29tz/9/bc//f13P/49t3/+Pbd//j23f/59t3/+fbd//r2&#10;3f/69t3/+vXd//v13f/79d3/+/Xd//v13v/79OD/+/Tg//v04P/79OD/+vXg//r14P/69eD/+fXg&#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49OD/+fPh//rz4f/68+D/+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AQCf+wr6b//v3x//f05f/38+L/+vTh//314f/89t//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r33//38tv/&#10;+vbc//n22//29Nj/+fje//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PXb//f13P/3&#10;9dz/9/Xc//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9/Xe//f13v/3&#10;9d7/9/Xe//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fTc//r0&#10;3v/69N7/+vTe//n03v/59N7/+fTe//j03v/59t//+Pbf//j23//49t//9/Xe//f13v/29t7/9/Xe&#10;//n14P/79uH/9/Lb//v43v/49dv/9vTb//z75//s693/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ERAE/7Cvnf///eb/9/Ta//f02v/69tz/+vXe//n23v/39tz/9vbc//f23P/39dz/+Pbd//j2&#10;3f/49t3/+fbd//n23f/69t3/+vbd//r13f/79d3/+/Xd//v13f/79d7/+/Tg//v04P/79OD/+/Tg&#10;//r14P/69eD/+vXg//n14P/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PTg//nz4f/68+H/+vPg//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QEAn/sK+m//798f/39OX/9/Pi//r0&#10;4f/99eH//Pbf//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699//9/Lb//r23P/59tv/9vTY//n43v/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j12//39dz/9/Xc//f13P/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f13v/39d7/9/Xe//f13v/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n03P/69N7/+vTe//r03v/59N7/+fTe//n03v/49N7/+fbf//j23//49t//+Pbf&#10;//f13v/39d7/9vbe//f13v/59eD/+/bh//fy2//7+N7/+PXb//b02//8++f/7Ovd/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xEQBP+wr53///3m//f02v/39Nr/+vbc//r13v/59t7/9/bc//b2&#10;3P/39tz/9/Xc//j23f/49t3/+Pbd//n23f/59t3/+vbd//r23f/69d3/+/Xd//v13f/79d3/+/Xe&#10;//v04P/79OD/+/Tg//v04P/69eD/+vXg//r14P/59eD/+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j04P/5&#10;8+H/+vPh//rz4P/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BAJ/7Cv&#10;pv/+/fH/9/Tl//fz4v/69OH//fXh//z23//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vff//fy2//69tz/+fbb//b02P/5+N7/+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49dv/9/Xc//f13P/39dz/+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39d7/9/Xe//f13v/39d7/+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59Nz/+vTe//r03v/69N7/+fTe//n03v/59N7/+PTe&#10;//n23//49t//+Pbf//j23//39d7/9/Xe//b23v/39d7/+fXg//v24f/38tv/+/je//j12//29Nv/&#10;/Pvn/+zr3f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REAT/sK+d///95v/39Nr/9/Ta//r2&#10;3P/69d7/+fbe//f23P/29tz/9/bc//f13P/49t3/+Pbd//j23f/59t3/+fbd//r23f/69t3/+vXd&#10;//v13f/79d3/+/Xd//v13v/79OD/+/Tg//v04P/79OD/+vXg//r14P/69eD/+fXg//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49OD/+fPh//rz4f/68+D/+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AQCf+wr6b//v3x//f05f/38+L/+vTh//314f/89t//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r33//38tv/+vbc//n22//2&#10;9Nj/+fje//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PXb//f13P/39dz/9/Xc//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3/&#10;+Pbf//j23//49t//+Pbf//j23//49t//+Pbf//j23//49t//+Pbf//j23//39d7/9/Xe//f13v/4&#10;9d7/+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v/59t3/+vbd//r23f/59t3/+fbd//j23v/39uD/9vbi&#10;//Hx3//+//H/rrCl/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d//j23//49t//+Pbf//j23//49t//+Pbf//j23//49t//+Pbf//j23//4&#10;9t//9/Xe//f13v/39d7/+PXe//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7/+fbd//r23f/69t3/+fbd&#10;//n23f/49t7/9/bg//b24v/x8d///v/x/66wpf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f/49t//+Pbf//j23//49t//+Pbf//j23//4&#10;9t//+Pbf//j23//49t//+Pbf//f13v/39d7/9/Xe//j13v/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e&#10;//n23f/69t3/+vbd//n23f/59t3/+Pbe//f24P/29uL/8fHf//7/8f+usKX/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3/+Pbf//j23//4&#10;9t//+Pbf//j23//49t//+Pbf//j23//49t//+Pbf//j23//39d7/9/Xe//f13v/49d7/+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v/59t3/+vbd//r23f/59t3/+fbd//j23v/39uD/9vbi//Hx3//+//H/&#10;rrCl/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d//j23//49t//+Pbf//j23//49t//+Pbf//j23//49t//+Pbf//j23//49t//9/Xe//f1&#10;3v/39d7/+PXe//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7/+fbd//r23f/69t3/+fbd//n23f/49t7/&#10;9/bg//b24v/x8d///v/x/66wpf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f/49t//+Pbf//j23//49t//+Pbf//j23//49t//+Pbf//j2&#10;3//49t//+Pbf//f13v/39d7/9/Xe//j13v/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e//n23f/69t3/&#10;+vbd//n23f/59t3/+Pbe//f24P/29uL/8fHf//7/8f+usKX/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3/+Pbf//j23//49t//+Pbf//j2&#10;3//49t//+Pbf//j23//49t//+Pbf//j23//39d7/9/Xe//f13v/49d7/+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v/59t3/+vbd//r23f/59t3/+fbd//j23v/39uD/9vbi//Hx3//+//H/rrCl/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d//j2&#10;3v/49t7/+Pbe//j23v/49t7/+Pbf//j23//49t//+Pbf//j23//49t//9/Xe//f13v/39d7/+PXe&#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7/+fbe//r13v/69d7/+fbe//n23v/49t//9/bg//b24v/x&#10;8eD//v/x/66wpf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e//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3//69eD/+vXg//n14P/5&#10;9uD/+Pbg//f24f/29uP/8fHh//7/8v+ur6X/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j23//49uD/+Pbg//j24P/49uD/9/bg//f24f/39uL/9/bk//Hv4P///vL/&#10;sK+m/xIRC/8jIh//IyEh/yAeIP8hHy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49t//+Pbg//j24P/49uD/+Pbg//f24P/39uH/&#10;9/bi//f25P/x7+D///7y/7Cvpv8SEQv/IyIf/yMhIf8gHiD/IR8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Pbf//j24P/49uD/&#10;+Pbg//j24P/39uD/9/bh//f24v/39uT/8e/g///+8v+wr6b/EhEL/yMiH/8jISH/IB4g/yEf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j23//49uD/+Pbg//j24P/49uD/9/bg//f24f/39uL/9/bk//Hv4P///vL/sK+m/xIRC/8j&#10;Ih//IyEh/yAeIP8hHy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49t//+Pbg//j24P/49uD/+Pbg//f24P/39uH/9/bi//f25P/x&#10;7+D///7y/7Cvpv8SEQv/IyIf/yMhIf8gHiD/IR8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Pbf//j24P/49uD/+Pbg//j24P/3&#10;9uD/9/bh//f24v/39uT/8e/g///+8v+wr6b/EhEL/yMiH/8jISH/IB4g/yEf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j23//4&#10;9uD/+Pbg//j24P/49uD/9/bg//f24f/39uL/9/bk//Hv4P///vL/sK+m/xIRC/8jIh//IyEh/yAe&#10;IP8hHy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Xg//v13f/79dv/+vbb//f13P/29t7/9/Xe//f13v/49t//+Pbf&#10;//j23//59t//+fXf//r13//69d//+vXf//v13//79d//+/Xf//r13//389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49t//+Pbg//j24P/49uD/+Pbg//f24P/39uH/9/bi//f25P/x7+D///7y/7Cv&#10;pv8SEQv/IyIf/yMhIf8gHiD/IR8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j/ISEf/yAgHv8dHRv/IiIg/x4eHP8fHx3/ICAe/yAgHv8g&#10;IB7/ICAe/yAgHv8gIB7/ICAe/yAgH/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g&#10;//r14P/69eD/+fXg//n14P/49uH/9/bi//b25P/x8eH//v/y/66vpv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Pbf//j24P/49uD/+Pbg//j24P/39uD/9/bh//f2&#10;4v/39uT/8e/g///+8v+wr6b/EhEL/yMiH/8jISH/IB4g/yEf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79eD/+/Xd&#10;//v12//69tv/9/Xc//b23v/39d7/9/Xe//j23//49t//+Pbf//n23//59d//+vXf//r13//69d//&#10;+/Xf//v13//79d//+vXf//fz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j23//49uD/+Pbg//j2&#10;4P/49uD/9/bg//f24f/39uL/9/bk//Hv4P///vL/sK+m/xIRC/8jIh//IyEh/yAeIP8hHy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Xg//v13f/79dv/+vbb//f13P/29t7/9/Xe//f13v/49t//+Pbf//j23//59t//&#10;+fXf//r13//69d//+vXf//v13//79d//+/Xf//r13//389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49t//+Pbg//j24P/49uD/+Pbg//f24P/39uH/9/bi//f25P/x7+D///7y/7Cvpv8SEQv/IyIf&#10;/yMhIf8gHiD/IR8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v14P/79d3/+/Xb//r22//39dz/9vbe//f13v/39d7/&#10;+Pbf//j23//49t//+fbf//n13//69d//+vXf//r13//79d//+/Xf//v13//69d//9/P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Pbf//j24P/49uD/+Pbg//j24P/39uD/9/bh//f24v/39uT/8e/g&#10;///+8v+wr6b/EhEL/yMiH/8jISH/IB4g/yEf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iob/+7s1//7+N//+PXa//n12f/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j13f/59N//+fTg//n04P/79eD/+/Xd//v12//69tv/&#10;9/Xc//b23v/39d7/9/Xe//j23//49t//+Pbf//n23//59d//+vXf//r13//69d//+/Xf//v13//7&#10;9d//+vXf//fz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j23//49uD/+Pbg//j24P/49uD/9/bg&#10;//f24f/39uL/9/bk//Hv4P///vL/sK+m/xIRC/8jIh//IyEh/yAeIP8hHy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oqG//u7Nf/+/jf//j1&#10;2v/59dn/+/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49d3/+fTf//n04P/59OD/&#10;+/Xg//v13f/79dv/+vbb//f13P/29t7/9/Xe//f13v/49t//+Pbf//j23//59t//+fXf//r13//6&#10;9d//+vXf//v13//79d//+/Xf//r13//389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49t//+Pbg&#10;//j24P/49uD/+Pbg//f24P/39uH/9/bi//f25P/x7+D///7y/7Cvpv8SEQv/IyIf/yMhIf8gHiD/&#10;IR8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59+D/+ffd//f22v/29tr/9/fd//X03v/w797/LCkf/xwaFf8jIB//IR8g/x4c&#10;Hf8jIiH/Hx4a/yAfG/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qKhv/7uzX//v43//49dr/+fXZ//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PXd//n03//59OD/+fTg//v14P/79d3/+/Xb//r22//39dz/9vbe//f13v/39d7/+Pbf//j23//4&#10;9t//+fbf//n13//69d//+vXf//r13//79d//+/Xf//v13//69d//9/P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SAf/yIgIP8iICH/IR8h/yAeIP8gICH/IiIh/yQlIf8PEAj/rrCk&#10;//3+7//19eP/9vTg//j24P/69uH/+vfg//j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3//6&#10;9eD/+vXg//n14P/59uD/+Pbg//f24f/29uP/8fHh//7/8v+ur6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f/yEgHv8iIR//IiAh/yEfIv8gHiL/IR8j&#10;/yQhI/8mJCH/Dw4F/7OzpP/+/uv/9PPd//j23//59+D/9vTe//v54//49uD/+Pbg//j24P/49uD/&#10;+Pbg//j24P/49uD/+Pbg//j24P/49uD/+Pbg//j24P/49uD/+Pbg//j24P/49uD/+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v/59t7/+vXe//r13v/59t7/+fbe//j23//39uD/9vbi//Hx4P/+//H/rrCl/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H/8hIB3/IiEf&#10;/yIgIf8hHyP/IB0j/yIeJP8kICP/JyMh/xANBP+0sqL///7p//T02//49t3/+fff//b03v/7+eP/&#10;+Pbg//j24P/49uD/+Pbg//j24P/49uD/+Pbg//j24P/49uD/+Pbg//j24P/49uD/+Pbg//j24P/4&#10;9uD/+Pbg//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7/+fbd//r23f/69t3/+fbd//n23f/49t7/9/bg//b2&#10;4v/x8d///v/x/66wpf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B//ISAd/yIhH/8iICH/IR8j/yAdI/8iHiT/JCAj/ycjIf8QDQT/tLKi///+6f/09Nv/&#10;+Pbd//n33//29N7/+/nj//j24P/49uD/+Pbg//j24P/49uD/+Pbg//j24P/49uD/+Pbg//j24P/4&#10;9uD/+Pbg//j24P/49uD/+Pbg//j24P/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e//n23f/69t3/+vbd//n2&#10;3f/59t3/+Pbe//f24P/29uL/8fHf//7/8f+usKX/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f/yEgHf8iIR//IiAh/yEfI/8gHSP/Ih4k/yQgI/8nIyH/&#10;EA0E/7Syov///un/9PTb//j23f/599//9vTe//v54//49uD/+Pbg//j24P/49uD/+Pbg//j24P/4&#10;9uD/+Pbg//j24P/49uD/+Pbg//j24P/49uD/+Pbg//j24P/49uD/+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v/59t3/+vbd//r23f/59t3/+fbd//j23v/39uD/9vbi//Hx3//+//H/rrCl/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H/8hIB3/IiEf/yIgIf8hHyP/&#10;IB0j/yIeJP8kICP/JyMh/xANBP+0sqL///7p//T02//49t3/+fff//b03v/7+eP/+P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7/+fbd//r23f/69t3/+fbd//n23f/49t7/9/bg//b24v/x8d///v/x&#10;/66wpf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B//&#10;ISAd/yIhH/8iICH/IR8j/yAdI/8iHiT/JCAj/ycjIf8QDQT/tLKi///+6f/09Nv/+Pbd//n33//2&#10;9N7/+/nj//j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&#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e//n23f/69t3/+vbd//n23f/59t3/+Pbe&#10;//f24P/29uL/8fHf//7/8f+usKX/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f/yEgHf8iIR//IiAh/yEfI/8gHSP/Ih4k/yQgI/8nIyH/EA0E/7Syov//&#10;/un/9PTb//j23f/599//9vTe//v54//4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v/59t3/+vbd&#10;//r23f/59t3/+fbd//j23v/39uD/9vbi//Hx3//+//H/rrCl/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H/8hIB3/IiEf/yIgIf8hHyP/IB0j/yIeJP8k&#10;ICP/JyMh/xANBP+0sqL///7p//T02//49t3/+fff//b03v/7+eP/+P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7/+fbd//r23f/69t3/+fbd//n23f/49t7/9/bg//b24v/x8d///v/x/66wpf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69d//+/Tg//v04P/79OD/&#10;+vXf//r13//69d//+fXf//n23//49t7/+Pbd//j23f/49t3/+Pfd//f33f/4993/+fb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HyD/&#10;IiAh/yEhIf8gICD/Hx8f/yAgIP8iIiH/JCQh/xERCv+wr6b//v3x//f05f/38+L/+/Xi//z04P/7&#10;9d7/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REQr/sK+m//798f/3&#10;9OX/9/Pi//v14v/89OD/+/Xe//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ERCv+wr6b//v3x//f05f/38+L/+/Xi//z04P/79d7/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ERCv+wr6b//v3x//f05f/38+L/+/Xi//z04P/79d7/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vXf//v04P/79OD/+/Tg//r1&#10;3//69d//+vXf//n13//59t//+Pbe//j23f/49t3/+Pbd//j33f/3993/+Pfd//n2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CD/IR8g/yIg&#10;If8hISH/ICAg/x8fH/8gICD/IiIh/yQkIf8REQr/sK+m//798f/39OX/9/Pi//v14v/89OD/+/Xe&#10;//b02//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REK/7Cvpv/+/fH/9/Tl&#10;//fz4v/79eL//PTg//v13v/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REK/7Cvpv/+/fH/9/Tl//fz4v/79eL/&#10;/PTg//v13v/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r14P/69d//&#10;+vXf//r13//59d//+fbf//n23v/59t3/+fbd//n23f/49t3/+Pfd//j2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gH/8iISD/&#10;ISEh/yAgIf8fHyD/ICAh/yIiIf8kJCH/EREJ/7CvpP/+/e//9/Tj//fz4P/79uH//PTg//v13//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59d//&#10;+vXg//r14P/69eD/+vXf//r13//69d//+vXf//n13//59t7/+fbd//n23f/59t3/+fbd//n23f/5&#10;9t3/+fX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H/8hIB7/IiEf/yEhIf8gICL/Hx4i/yAfI/8iIiP/JCQh/xERCP+wsKH//v7r//f13//3&#10;9N3/+/bg//z04P/79N//9vTc//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fbf//r14P/69eD/+vXg//r13//69d//+vXf//r13//69d//+vXe//r23f/6&#10;9t3/+vbd//r23f/69t3/+vbd//r1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B//ISAd/yIhH/8hISH/IB8j/x8eI/8gHyT/IiIj/yQkIf8R&#10;EQf/sLCf//7+6f/39d3/9/Tb//v23//89OD/+/Tg//b03P/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n23//69eD/+vXg//r14P/69d//+vXf//r13//6&#10;9d//+vXf//r13v/69t3/+vbd//r23f/69t3/+vbd//r23f/69d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f/yEgHf8iIR//ISEh/yAfI/8f&#10;HiP/IB8k/yIiI/8kJCH/EREH/7Cwn//+/un/9/Xd//f02//79t///PTg//v04P/29Nz/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59t//+vXg//r14P/6&#10;9eD/+vXf//r13//69d//+vXf//r13//69d7/+vbd//r23f/69t3/+vbd//r23f/69t3/+vX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H/8h&#10;IB3/IiEf/yEhIf8gHyP/Hx4j/yAfJP8iIiP/JCQh/xERB/+wsJ///v7p//f13f/39Nv/+/bf//z0&#10;4P/79OD/9vTc//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fbf//r14P/69eD/+vXg//r13//69d//+vXf//r13//69d//+vXe//r23f/69t3/+vbd//r2&#10;3f/69t3/+vbd//r1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B//ISAd/yIhH/8hISH/IB8j/x8eI/8gHyT/IiIj/yQkIf8REQf/sLCf//7+&#10;6f/39d3/9/Tb//v23//89OD/+/Tg//b03P/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n23//69eD/+vXg//r14P/69d//+vXf//r13//69d//+vXf//r1&#10;3v/69t3/+vbd//r23f/69t3/+vbd//r23f/69d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f/yEgHf8iIR//ISEh/yAfI/8fHiP/IB8k/yIi&#10;I/8kJCH/EREH/7Cwn//+/un/9/Xd//f02//79t///PTg//v04P/29Nz/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59t//+vXg//r14P/69eD/+vXf//r1&#10;3//69d//+vXf//r13//69d7/+vbd//r23f/69t3/+vbd//r23f/69t3/+vX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H/8hIB3/IiEf/yEh&#10;If8gHyP/Hx4j/yAfJP8iIiP/JCQh/xERB/+wsJ///v7p//f13f/39Nv/+/bf//z04P/79OD/9vTc&#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fbf//r1&#10;4P/69eD/+vXg//r13//69d//+vXf//r13//69d//+vXe//r23f/69t3/+vbd//r23f/69t3/+vbd&#10;//r1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B//ISAd/yIhH/8hISH/IB8j/x8eI/8gHyT/IiIj/yQkIf8REQf/sLCf//7+6f/39d3/9/Tb&#10;//v23//89OD/+/Tg//b03P/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xEQBP+wr53///3m//f02v/39Nr/+vbc//r13v/59t7/+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vff//fy2//69tz/+fbb//b02P/5+N7/+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49dv/9/Xc//f13P/39dz/+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oqG//u7Nf/+/jf//j12v/59dn/+/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REAT/sK+d///95v/39Nr/9/Ta&#10;//r23P/69d7/+fbe//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f13v/39d7/9/Xe//f13v/39d7/9/Xd//f13P/39dz/+Pbd//j23f/49t3/+Pfc//f4&#10;2f/3+Nn/+Pfd//n24P/49OD/+fPh//rz4f/68+D/+vXg//r24P/2893/8/De////8v9hYVn/EhIQ&#10;/yIiIv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r33//38tv/+vbc//n2&#10;2//29Nj/+fje//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PXb//f13P/39dz/9/Xc&#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qKhv/7uzX//v43//49dr/+fXZ&#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ERAE&#10;/7Cvnf///eb/9/Ta//f02v/69tz/+vXe//n23v/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699//9/Lb//r23P/59tv/9vTY//n43v/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j12//39dz/9/Xc//f13P/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iob&#10;/+7s1//7+N//+PXa//n12f/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xEQBP+wr53///3m//f02v/39Nr/+vbc//r13v/59t7/+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&#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vff//fy2//69tz/+fbb//b02P/5+N7/+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49dv/9/Xc//f13P/39dz/+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oqG//u7Nf/+/jf//j12v/59dn/+/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REAT/sK+d///95v/39Nr/9/Ta//r23P/69d7/&#10;+fbe//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r33//38tv/+vbc//n22//29Nj/+fje&#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PXb//f13P/39dz/9/Xc//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qKhv/7uzX//v43//49dr/+fXZ//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ERAE/7Cvnf///eb/&#10;9/Ta//f02v/69tz/+vXe//n23v/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&#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699//9/Lb&#10;//r23P/59tv/9vTY//n43v/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j12//39dz/&#10;9/Xc//f13P/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iob/+7s1//7+N//&#10;+PXa//n12f/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xEQBP+wr53///3m//f02v/39Nr/+vbc//r13v/59t7/+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9/Xe//f13v/39d7/9/Xe//f13v/39d3/9/Xc&#10;//f13P/49t3/+Pbd//j23f/499z/9/jZ//f42f/4993/+fbg//j04P/58+H/+vPh//rz4P/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vff//fy2//69tz/+fbb//b02P/5+N7/+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49dv/9/Xc//f13P/39dz/+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H/8hIB3/IiEf/yIgIf8hHyP/IB0j/yIeJP8kICP/JyMh/xANBP+0&#10;sqL///7p//T02//49t3/+fff//b03v/7+eP/+P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B//ISAd/yIhH/8iICH/IR8j/yAdI/8i&#10;HiT/JCAj/ycjIf8QDQT/tLKi///+6f/09Nv/+Pbd//n33//29N7/+/nj//j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1893/+Pbe//j33P/09Nn/+Pje//j34//v7d//&#10;LCkh/xwZFv8jICH/IR8i/x4cH/8jISL/Hx4c/yAfHP8gIB//ICAg/yAgIP8gICD/ICAg/yAgIP8g&#10;ICD/ICAg/yAgIP8gICD/ICAg/yAgIP8gICD/ICAg/yAgIP8gICD/ICAh/yAgIf8gIB//ICEd/yAh&#10;HP8gIRz/ICEd/yAgIP8eHiD/IB8k/yAfJP8fHyH/JCQi/w0OB/9lZ1v//f7t//Tz3v/39d7/+ffg&#10;//n34P/49t//9/Xe//f13v/49t//9/Xe//f13v/39d7/9/Xe//f13v/39d7/9/Xe//f13v/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f/yEgHf8i&#10;IR//IiAh/yEfI/8gHSP/Ih4k/yQgI/8nIyH/EA0E/7Syov///un/9PTb//j23f/599//9vTe//v5&#10;4//4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9fPd//j23v/499z/&#10;9PTZ//j43v/49+P/7+3f/ywpIf8cGRb/IyAh/yEfIv8eHB//IyEi/x8eHP8gHxz/ICAf/yAgIP8g&#10;ICD/ICAg/yAgIP8gICD/ICAg/yAgIP8gICD/ICAg/yAgIP8gICD/ICAg/yAgIP8gICD/ICAg/yAg&#10;If8gICH/ICAf/yAhHf8gIRz/ICEc/yAhHf8gICD/Hh4g/yAfJP8gHyT/Hx8h/yQkIv8NDgf/ZWdb&#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H/8hIB3/IiEf/yIgIf8hHyP/IB0j/yIeJP8kICP/JyMh/xANBP+0sqL///7p//T0&#10;2//49t3/+fff//b03v/7+eP/+P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Xz3f/49t7/+Pfc//T02f/4+N7/+Pfj/+/t3/8sKSH/HBkW/yMgIf8hHyL/Hhwf/yMhIv8f&#10;Hhz/IB8c/yAgH/8gICD/ICAg/yAgIP8gICD/ICAg/yAgIP8gICD/ICAg/yAgIP8gICD/ICAg/yAg&#10;IP8gICD/ICAg/yAgIP8gICH/ICAh/yAgH/8gIR3/ICEc/yAhHP8gIR3/ICAg/x4eIP8gHyT/IB8k&#10;/x8fIf8kJCL/DQ4H/2VnW//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B//ISAd/yIhH/8iICH/IR8j/yAdI/8iHiT/JCAj/ycj&#10;If8QDQT/tLKi///+6f/09Nv/+Pbd//n33//29N7/+/nj//j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1893/+Pbe//j33P/09Nn/+Pje//j34//v7d//LCkh/xwZFv8j&#10;ICH/IR8i/x4cH/8jISL/Hx4c/yAfHP8gIB//ICAg/yAgIP8gICD/ICAg/yAgIP8gICD/ICAg/yAg&#10;IP8gICD/ICAg/yAgIP8gICD/ICAg/yAgIP8gICD/ICAh/yAgIf8gIB//ICEd/yAhHP8gIRz/ICEd&#10;/yAgIP8eHiD/IB8k/yAfJP8fHyH/JCQi/w0OB/9lZ1v//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f/yEgHf8iIR//IiAh/yEf&#10;I/8gHSP/Ih4k/yQgI/8nIyH/EA0E/7Syov///un/9PTb//j23f/599//9vTe//v54//4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Hx3f/19dv/+Pfb//j22f/49dv/&#10;+/bf//v24v/389//+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9fPd//j23v/499z/9PTZ//j43v/4&#10;9+P/7+3f/ywpIf8cGRb/IyAh/yEfIv8eHB//IyEi/x8eHP8gHxz/ICAf/yAgIP8gICD/ICAg/yAg&#10;IP8gICD/ICAg/yAgIP8gICD/ICAg/yAgIP8gICD/ICAg/yAgIP8gICD/ICAg/yAgIf8gICH/ICAf&#10;/yAhHf8gIRz/ICEc/yAhHf8gICD/Hh4g/yAfJP8gHyT/Hx8h/yQkIv8NDgf/ZWdb//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H/8hIB3/IiEf/yIgIf8hHyP/IB0j/yIeJP8kICP/JyMh/xANBP+0sqL///7p//T02//49t3/+fff&#10;//b03v/7+eP/+P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B//ISAd/yIhH/8iICH/IR8j/yAdI/8iHiT/JCAj/ycjIf8QDQT/tLKi&#10;///+6f/09Nv/+Pbd//n33//29N7/+/nj//j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ST/Ghoa/yEhIf8gICD/HR0d/yIiIv8eHh7/Hx8f/yAgIP8gICD/ICAg&#10;/yAgIP8gICD/ICAg/yAgIP8gICD/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&#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e//n23f/6&#10;9t3/+vbd//n23f/59t3/+Pbe//f24P/29uL/8fHf//7/8f+usK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f/yEgHf8iIR//IiAh/yEfI/8gHSP/Ih4k&#10;/yQgI/8nIyH/EA0E/7Syov///un/9PTb//j23f/599//9vTe//v54//4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kk/xoaGv8hISH/ICAg/x0dHf8iIiL/Hh4e&#10;/x8fH/8gICD/ICAg/yAgIP8gICD/ICAg/yAgIP8gICD/ICAg/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v/59t3/+vbd//r23f/59t3/+fbd//j23v/39uD/9vbi//Hx3//+//H/rrCl/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H/8hIB3/IiEf&#10;/yIgIf8hHyP/IB0j/yIeJP8kICP/JyMh/xANBP+0sqL///7p//T02//49t3/+fff//b03v/7+eP/&#10;+P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P/3997/9/ff//j23//59t//+fXf//r13//79OD/+/Ti//Tu3v//&#10;/fD/s66k/xURCf8kIh3/IyIf/x8fHv8gICD/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pJP8aGhr/ISEh&#10;/yAgIP8dHR3/IiIi/x4eHv8fHx//ICAg/yAgIP8gICD/ICAg/yAgIP8gICD/ICAg/yAgIP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7/+fbd//r23f/69t3/+fbd//n23f/49t7/9/bg//b2&#10;4v/x8d///v/x/66wpf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B//ISAd/yIhH/8iICH/IR8j/yAdI/8iHiT/JCAj/ycjIf8QDQT/tLKi///+6f/09Nv/&#10;+Pbd//n33//29N7/+/nj//j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z/9/fe//f33//49t//+fbf//n13//6&#10;9d//+/Tg//v04v/07t7///3w/7OupP8VEQn/JCId/yMiH/8fHx7/ICAg/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ST/Ghoa/yEhIf8gICD/HR0d/yIiIv8eHh7/Hx8f/yAgIP8gICD/ICAg/yAgIP8gICD/&#10;ICAg/yAgIP8gICD/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e//n23f/69t3/+vbd//n2&#10;3f/59t3/+Pbe//f24P/29uL/8fHf//7/8f+usKX/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f/yEgHf8iIR//IiAh/yEfI/8gHSP/Ih4k/yQgI/8nIyH/&#10;EA0E/7Syov///un/9PTb//j23f/599//9vTe//v54//4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kk/xoaGv8hISH/ICAg/x0dHf8iIiL/Hh4e/x8fH/8gICD/&#10;ICAg/yAgIP8gICD/ICAg/yAgIP8gICD/ICAg/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v/59t3/+vbd//r23f/59t3/+fbd//j23v/39uD/9vbi//Hx3//+//H/rrCl/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H/8hIB3/IiEf/yIgIf8hHyP/&#10;IB0j/yIeJP8kICP/JyMh/xANBP+0sqL///7p//T02//49t3/+fff//b03v/7+eP/+P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P/3997/9/ff//j23//59t//+fXf//r13//79OD/+/Ti//Tu3v///fD/s66k/xUR&#10;Cf8kIh3/IyIf/x8fHv8gICD/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pJP8aGhr/ISEh/yAgIP8dHR3/&#10;IiIi/x4eHv8fHx//ICAg/yAgIP8gICD/ICAg/yAgIP8gICD/ICAg/yAgIP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7/+fbd//r23f/69t3/+fbd//n23f/49t7/9/bg//b24v/x8d///v/x&#10;/66wpf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B//&#10;ISAd/yIhH/8iICH/IR8j/yAdI/8iHiT/JCAj/ycjIf8QDQT/tLKi///+6f/09Nv/+Pbd//n33//2&#10;9N7/+/nj//j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z/9/fe//f33//49t//+fbf//n13//69d//+/Tg//v0&#10;4v/07t7///3w/7OupP8VEQn/JCId/yMiH/8fHx7/ICAg/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ST/&#10;Ghoa/yEhIf8gICD/HR0d/yIiIv8eHh7/Hx8f/yAgIP8gICD/ICAg/yAgIP8gICD/ICAg/yAgIP8g&#10;ICD/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e//n23f/69t3/+vbd//n23f/59t3/+Pbe&#10;//f24P/29uL/8fHf//7/8f+usKX/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f/yEgHv8iIR//IiAh/yEfIv8gHiL/IR8j/yQhI/8mJCH/Dw4F/7OzpP/+&#10;/uv/9PPd//j23//59+D/9vTe//v54//4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kk/xoaGv8hISH/ICAg/x0dHf8iIiL/Hh4e/x8fH/8gICD/ICAg/yAgIP8g&#10;ICD/ICAg/yAgIP8gICD/ICAg/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v/59t7/+vXe&#10;//r13v/59t7/+fbe//j23//39uD/9vbi//Hx4P/+//H/rrCl/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IB//IiAg/yIgIf8hHyH/IB4g/yAgIf8i&#10;IiH/JCUh/w8QCP+usKT//f7v//X14//29OD/+Pbg//r24f/69+D/+P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n/ISEg/yAgH/8dHRz/IiIh/x4eHf8f&#10;Hx7/ICAf/yAgH/8gIB//ICAf/yAgH/8gIB//ICAf/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r14P/69d//+vXf//r13//59d//+PXe//j13f/49d3/+PXc//j13P/29Nv/9vT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d//X12//29Nv/9/Xc//f13P/39d3/9/Xd//j13v/5&#10;9d//+vXf//r13//69d//+/Xg//v04P/79OD/+vXe//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f//r14P/69eD/+fXg//n24P/49uD/9/bh//b24//x8eH//v/y/66vpf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3/&#10;+fjd//n42//39tj/9vfY//f32//19d3/8O/d/ywpIP8cGRb/IyAh/yEfIv8eHB//IyEj/x8dHf8g&#10;Hx7/ICAg/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d//n43f/5+Nv/9/bY//b32P/399v/9fXd//Dv3f8sKSD/HBkW/yMgIf8h&#10;HyL/Hhwf/yMhI/8fHR3/IB8e/yAgIP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f/5+N3/+fjb//f22P/299j/9/fb//X13f/w&#10;793/LCkg/xwZFv8jICH/IR8i/x4cH/8jISP/Hx0d/yAfHv8gICD/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3/+fjd//n42//3&#10;9tj/9vfY//f32//19d3/8O/d/ywpIP8cGRb/IyAh/yEfIv8eHB//IyEj/x8dHf8gHx7/ICAg/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d//n43f/5+Nv/9/bY//b32P/399v/9fXd//Dv3f8sKSD/HBkW/yMgIf8hHyL/Hhwf/yMh&#10;I/8fHR3/IB8e/yAgIP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f/5+N3/+fjb//f22P/299j/9/fb//X13f/w793/LCkg/xwZ&#10;Fv8jICH/IR8i/x4cH/8jISP/Hx0d/yAfHv8gICD/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3/+fjd//n42//39tj/9vfY//f3&#10;2//19d3/8O/d/ywpIP8cGRb/IyAh/yEfIv8eHB//IyEj/x8dHf8gHx7/ICAg/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d//n4&#10;3f/5+Nv/9/bY//b32P/399v/9fXd//Dv3f8sKSD/HBkW/yMgIf8hHyL/Hhwf/yMhI/8fHR3/IB8e&#10;/yAgIP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f/5+N3/+fjb//f22P/299j/9/fb//X13f/w793/LCkg/xwZFv8jICH/IR8i&#10;/x4cH/8jISP/Hx0d/yAfHv8gICD/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3/+fjd//n42//39tj/9vfY//f32//19d3/8O/d&#10;/ywpIP8cGRb/IyAh/yEfIv8eHB//IyEj/x8dHf8gHx7/ICAg/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d//n43f/5+Nv/9/bY&#10;//b32P/399v/9fXd//Dv3f8sKSD/HBkW/yMgIf8hHyL/Hhwf/yMhI/8fHR3/IB8e/yAgIP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f/5+N3/+fjb//f22P/299j/9/fb//X13f/w793/LCkg/xwZFv8jICH/IR8i/x4cH/8jISP/&#10;Hx0d/yAfHv8gICD/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3/+fjd//n42//39tj/9vfY//f32//19d3/8O/d/ywpIP8cGRb/&#10;IyAh/yEfIv8eHB//IyEj/x8dHf8gHx7/ICAg/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d//n43f/5+Nv/9/bY//b32P/399v/&#10;9fXd//Dv3f8sKSD/HBkW/yMgIf8hHyL/Hhwf/yMhI/8fHR3/IB8e/yAgIP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IB//IiAg/yIgIf8h&#10;HyH/IB4g/yAgIf8iIiH/JCUh/w8QCP+usKT//f7v//X14//29OD/+Pbg//r24f/69+D/+P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B//ISAe/yIhH/8iICH/IR8i/yAeIv8hHyP/JCEj/yYkIf8PDgX/s7Ok//7+6//0893/+Pbf//n3&#10;4P/29N7/+/nj//j24P/49uD/+Pbg//j24P/49uD/+Pbg//j24P/49uD/+Pbg//j24P/49uD/+Pbg&#10;//j24P/49uD/+Pbg//j24P/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f/yEgHf8iIR//IiAh/yEfI/8gHSP/Ih4k/yQgI/8nIyH/EA0E/7Sy&#10;ov///un/9PTb//j23f/599//9vTe//v54//49uD/+Pbg//j24P/49uD/+Pbg//j24P/49uD/+Pbg&#10;//j24P/49uD/+Pbg//j24P/49uD/+Pbg//j24P/49uD/+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H/8hIB3/IiEf/yIgIf8hHyP/IB0j/yIe&#10;JP8kICP/JyMh/xANBP+0sqL///7p//T02//49t3/+fff//b03v/7+eP/+Pbg//j24P/49uD/+Pbg&#10;//j24P/49uD/+Pbg//j24P/49uD/+Pbg//j24P/49uD/+Pbg//j24P/49uD/+Pbg//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B//ISAd/yIh&#10;H/8iICH/IR8j/yAdI/8iHiT/JCAj/ycjIf8QDQT/tLKi///+6f/09Nv/+Pbd//n33//29N7/+/nj&#10;//j24P/49uD/+Pbg//j24P/49uD/+Pbg//j24P/49uD/+Pbg//j24P/49uD/+Pbg//j24P/49uD/&#10;+Pbg//j24P/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f/yEgHf8iIR//IiAh/yEfI/8gHSP/Ih4k/yQgI/8nIyH/EA0E/7Syov///un/9PTb&#10;//j23f/599//9vTe//v54//49t//+Pbf//j23//49t//+Pbf//j23//49t//+Pbf//j23//49t//&#10;+Pbf//j23//49t//+Pbf//j23//49t//9/Xf//f13//39d//9/Xf//f13//39d//9/Xf//f13//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H/8hIB3/IiEf/yIgIf8hHyP/IB0j/yIeJP8kICP/JyMh&#10;/xANBP+0sqL///7p//T02//49t3/+fff//b03v/7+eP/+Pbf//j23//49t//+Pbf//j23//49t//&#10;+Pbf//j23//49t//+Pbf//j23//49t//+Pbf//j23//49t//+Pbf//f13//39d//9/Xf//f13//3&#10;9d//9/Xf//f13//39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B//ISAd/yIhH/8iICH/IR8j&#10;/yAdI/8iHiT/JCAj/ycjIf8QDQT/tLKi///+6f/09Nv/+Pbd//n33//29N7/+/nj//j23//49t//&#10;+Pbf//j23//49t//+Pbf//j23//49t//+Pbf//j23//49t//+Pbf//j23//49t//+Pbf//j23//3&#10;9d//9/Xf//f13//39d//9/Xf//f13//39d//9/Xf//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f&#10;/yEgHf8iIR//IiAh/yEfI/8gHSP/Ih4k/yQgI/8nIyH/EA0E/7Syov///un/9PTb//j23f/599//&#10;9vTe//v54//49t//+Pbf//j23//49t//+Pbf//j23//49t//+Pbf//j23//49t//+Pbf//j23//4&#10;9t//+Pbf//j23//49t//9/Xf//f13//39d//9/Xf//f13//39d//9/Xf//f13//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fIP8iICH/ISEh/yAgIP8fHx//ICAg/yIiIf8kJCH/EREK/7Cvpv/+/fH/&#10;9/Tl//fz4v/79eL//PTg//v13v/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j33f/5&#10;9t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g/yEfIP8iICH/ISEh/yAgIP8fHx//ICAg/yIiIf8kJCH/EREK/7Cvpv/+/fH/9/Tl//fz4v/7&#10;9eL//PTg//v13v/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499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IP8hHyD/IiAh/yEhIf8gICD/Hx8f/yAgIP8iIiH/JCQh/xERCv+w&#10;r6b//v3x//f05f/38+L/+/Xi//z04P/79d7/9vTb//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Pfd//n2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CD/IR8g/yIgIf8hISH/ICAg/x8fH/8g&#10;ICD/IiIh/yQkIf8REQr/sK+m//798f/39OX/9/Pi//v14v/89OD/+/Xe//b02//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g/yEfIP8i&#10;ICH/ISEh/yAgIP8fHx//ICAg/yIiIf8kJCH/EREK/7Cvpv/+/fH/9/Tl//fz4v/79eL//PTg//v1&#10;3v/29Nv/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IP8hHyD/IiAh/yEhIf8gICD/Hx8f/yAgIP8iIiH/JCQh/xERCv+wr6b//v3x//f0&#10;5f/38+L/+/Xi//z04P/79d7/9vTb//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Pfd//n2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CD/IR8g/yIgIf8hISH/ICAg/x8fH/8gICD/IiIh/yQk&#10;If8REQr/sK+m//798f/39OX/9/Pi//v14v/89OD/+/Xe//b02//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j33f/59t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g/yEfIP8iICH/ISEh/yAg&#10;IP8fHx//ICAg/yIiIf8kJCH/EREK/7Cvpv/+/fH/9/Tl//fz4v/79eL//PTg//v13v/29Nv/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69d//+/Tg//v0&#10;4P/79OD/+vXf//r13//69d//+fXf//n23//49t7/+Pbd//j23f/49t3/+Pfd//f33f/4993/+fb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IP8hHyD/IiAh/yEhIf8gICD/Hx8f/yAgIP8iIiH/JCQh/xERCv+wr6b//v3x//f05f/38+L/+/Xi&#10;//z04P/79d7/9vTb//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29dv/9vTb//j13P/49dz/+PXc//j13f/49d7/+fXf//r1&#10;3//69d//+vXf//r14P/79OD/+/Tg//v1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j/xQPCv8kISH/IyEk/x4fIv8gISP/HyEf/x8hHf8gIRz/ICEb/yEgHP8h&#10;IB3/IR8f/yEfIP8gICD/ICAg/yAgIP8gICD/ICAg/yAgIP8gICD/ICAg/x8fH/8fHx//Hx8f/x8f&#10;H/8fHx//ICAg/yAgIP8gICD/ISAf/yIhIP8hISH/ICAh/x8fIP8gICH/IiIh/yQkIf8REQn/sK+k&#10;//797//39OP/9/Pg//v24f/89OD/+/Xf//b02//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z///3t/7Ouo/8UDwn/JCEg/yMhI/8eHyH/ICEi/x8hH/8f&#10;IR7/ICEd/yAgHf8hIB7/IR8g/yEfIv8hHyP/ICAh/yAgIP8gICD/ICAg/yAgIP8gICD/ICAg/yAg&#10;IP8fHx//Hx8f/x8fH/8fHx//Hx8f/yAgIP8gICD/ICAf/yEgHv8iIR//ISEh/yAgIv8fHiL/IB8j&#10;/yIiI/8kJCH/EREI/7Cwof/+/uv/9/Xf//f03f/79uD//PTg//v03//29Nz/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uD/9PDc///97f+zrqP/FBAJ/yQhIP8j&#10;IiL/Hh8g/yAiIv8fIR//HyEe/yAhHf8gIB3/ISAf/yEfIf8hHyT/IR8k/yAgIf8gICD/ICAg/yAg&#10;IP8gICD/ICAg/yAgIP8gICD/Hx8f/x8fH/8fHx//Hx8f/x8fH/8gICD/ICAg/yAgH/8hIB3/IiEf&#10;/yEhIf8gHyP/Hx4j/yAfJP8iIiP/JCQh/xERB/+wsJ///v7p//f13f/39Nv/+/bf//z04P/79OD/&#10;9vTc//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g//Tw3P//&#10;/e3/s66j/xQQCf8kISD/IyIi/x4fIP8gIiL/HyEf/x8hHv8gIR3/ICAd/yEgH/8hHyH/IR8k/yEf&#10;JP8gICH/ICAg/yAgIP8gICD/ICAg/yAgIP8gICD/ICAg/x8fH/8fHx//Hx8f/x8fH/8fHx//ICAg&#10;/yAgIP8gIB//ISAd/yIhH/8hISH/IB8j/x8eI/8gHyT/IiIj/yQkIf8REQf/sLCf//7+6f/39d3/&#10;9/Tb//v23//89OD/+/Tg//b03P/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4P/08Nz///3t/7Ouo/8UEAn/JCEg/yMiIv8eHyD/ICIi/x8hH/8fIR7/ICEd/yAg&#10;Hf8hIB//IR8h/yEfJP8hHyT/ICAh/yAgIP8gICD/ICAg/yAgIP8gICD/ICAg/yAgIP8fHx//Hx8f&#10;/x8fH/8fHx//Hx8f/yAgIP8gICD/ICAf/yEgHf8iIR//ISEh/yAfI/8fHiP/IB8k/yIiI/8kJCH/&#10;EREH/7Cwn//+/un/9/Xd//f02//79t///PTg//v04P/29Nz/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uD/9PDc///97f+zrqP/FBAJ/yQhIP8jIiL/Hh8g/yAi&#10;Iv8fIR//HyEe/yAhHf8gIB3/ISAf/yEfIf8hHyT/IR8k/yAgIf8gICD/ICAg/yAgIP8gICD/ICAg&#10;/yAgIP8gICD/Hx8f/x8fH/8fHx//Hx8f/x8fH/8gICD/ICAg/yAgH/8hIB3/IiEf/yEhIf8gHyP/&#10;Hx4j/yAfJP8iIiP/JCQh/xERB/+wsJ///v7p//f13f/39Nv/+/bf//z04P/79OD/9vTc//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g//Tw3P///e3/s66j/xQQ&#10;Cf8kISD/IyIi/x4fIP8gIiL/HyEf/x8hHv8gIR3/ICAd/yEgH/8hHyH/IR8k/yEfJP8gICH/ICAg&#10;/yAgIP8gICD/ICAg/yAgIP8gICD/ICAg/x8fH/8fHx//Hx8f/x8fH/8fHx//ICAg/yAgIP8gIB//&#10;ISAd/yIhH/8hISH/IB8j/x8eI/8gHyT/IiIj/yQkIf8REQf/sLCf//7+6f/39d3/9/Tb//v23//8&#10;9OD/+/Tg//b03P/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4P/08Nz///3t/7Ouo/8UEAn/JCEg/yMiIv8eHyD/ICIi/x8hH/8fIR7/ICEd/yAgHf8hIB//IR8h&#10;/yEfJP8hHyT/ICAh/yAgIP8gICD/ICAg/yAgIP8gICD/ICAg/yAgIP8fHx//Hx8f/x8fH/8fHx//&#10;Hx8f/yAgIP8gICD/ICAf/yEgHf8iIR//ISEh/yAfI/8fHiP/IB8k/yIiI/8kJCH/EREH/7Cwn//+&#10;/un/9/Xd//f02//79t///PTg//v04P/29Nz/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uD/9PDc///97f+zrqP/FBAJ/yQhIP8jIiL/Hh8g/yAiIv8fIR//HyEe&#10;/yAhHf8gIB3/ISAf/yEfIf8hHyT/IR8k/yAgIf8gICD/ICAg/yAgIP8gICD/ICAg/yAgIP8gICD/&#10;Hx8f/x8fH/8fHx//Hx8f/x8fH/8gICD/ICAg/yAgH/8hIB3/IiEf/yEhIf8gHyP/Hx4j/yAfJP8i&#10;IiP/JCQh/xERB/+wsJ///v7p//f13f/39Nv/+/bf//z04P/79OD/9vTc//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&#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&#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SAf/yIhIP8iICH/IR8h/x8fIP8gICH/ISIh&#10;/yMlIf8OEAf/ra+j//3+7//19OL/9fLf//j03//59eD/+vbg//j23v/49t7/+Pbe//j23v/49t7/&#10;+Pbe//j23v/49t7/+Pbe//n23v/59t7/+fbe//n23v/59t7/+fbe//n23//59eD/+fXg//n14P/5&#10;9eD/+fXg//n14P/59e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RAI/6yvpf/9/vH/9PTk//Xy4f/49OD/+fXg//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49dv/9/Xc&#10;//f13P/39dz/9/Xc//f13P/39d3/9/Xe//j23//49t//+Pbf//j23//49uD/+Pbg//j24P/59u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49d//9/Xf//f13//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srHP/v7dj//Png&#10;//n22//69tr/+/Xc//v13v/69eD/+fXg//n23v/499z/9/fa//j32v/59tz/+vbd//r23f/69t3/&#10;+fXc//n13P/59N3/+fTe//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Hx3f/19dv/+Pfb//j22f/4&#10;9dv/+/bf//v24v/389//+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0QCP+sr6X//f7x//T05P/18uH/&#10;+PTg//n14P/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PXb//f13P/39dz/9/Xc//f13P/39dz/9/Xd//f13v/49t//+Pbf//j23//49t//&#10;+Pbg//j24P/49uD/+fbg//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PXf//f1&#10;3//39d//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rKxz/7+3Y//z54P/59tv/+vba//v13P/79d7/+vXg//n14P/59t7/+Pfc//f32v/499r/&#10;+fbc//r23f/69t3/+vbd//n13P/59dz/+fTd//n03v/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x&#10;8d3/9fXb//j32//49tn/+PXb//v23//79uL/9/Pf//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NEAj/&#10;rK+l//3+8f/09OT/9fLh//j04P/59eD/+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j12//39dz/9/Xc//f13P/39dz/9/Xc//f13f/39d7/&#10;+Pbf//j23//49t//+Pbf//j24P/49uD/+Pbg//n24P/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j13//39d//9/Xf//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ysc/+/t2P/8+eD/+fbb//r22v/79dz/+/Xe//r14P/59eD/&#10;+fbe//j33P/399r/+Pfa//n23P/69t3/+vbd//r23f/59dz/+fXc//n03f/59N7/+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fHd//X12//499v/+PbZ//j12//79t//+/bi//fz3//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RAI/6yvpf/9/vH/9PTk//Xy4f/49OD/+fXg//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49uD/+Pbg//j24P/59u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49d//9/Xf//f13//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srHP/v7dj//Png//n22//69tr/&#10;+/Xc//v13v/69eD/+fXg//n23v/499z/9/fa//j32v/59tz/+vbd//r23f/69t3/+fXc//n13P/5&#10;9N3/+fTe//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&#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Hx3f/19dv/+Pfb//j22f/49dv/+/bf//v2&#10;4v/389//+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0QCP+sr6X//f7x//T05P/18uH/+PTg//n14P/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Pbg//j24P/4&#10;9uD/+fbg//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PXf//f13//39d//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rKxz/&#10;7+3Y//z54P/59tv/+vba//v13P/79d7/+vXg//n14P/59t7/+Pfc//f32v/499r/+fbc//r23f/6&#10;9t3/+vbd//n13P/59dz/+fTd//n03v/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x8d3/9fXb//j3&#10;2//49tn/+PXb//v23//79uL/9/Pf//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NEAj/rK+l//3+8f/0&#10;9OT/9fLh//j04P/59eD/+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j24P/49uD/+Pbg//n24P/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j13//39d//9/Xf//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ysc/+/t2P/8+eD/+fbb//r22v/79dz/+/Xe//r14P/59eD/+fbe//j33P/3&#10;99r/+Pfa//n23P/69t3/+vbd//r23f/59dz/+fXc//n03f/59N7/+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fHd//X12//499v/+PbZ//j12//79t//+/bi//fz3//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RAI/6yvpf/9/vH/9PTk//Xy4f/49OD/+fXg//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49uD/+Pbg//j24P/59u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49d//9/Xf//f13//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srHP/v7dj//Png//n22//69tr/+/Xc//v13v/6&#10;9eD/+fXg//n23v/499z/9/fa//j32v/59tz/+vbd//r23f/69t3/+fXc//n13P/59N3/+fTe//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59+D/+ffd//f22v/29tr/9/fd//X0&#10;3v/w797/LCkf/xwaFf8jIB//IR8g/x4cHf8jIiH/Hx4a/yAfG/8gIB//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ffg//n3&#10;3f/39tr/9vba//f33f/19N7/8O/e/ywpH/8cGhX/IyAf/yEfIP8eHB3/IyIh/x8eGv8gHxv/ICAf&#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Xg//v13f/79dv/+vbb//f13P/29t7/9/Xe//f13v/49t//+Pbf//j23//59t//+fXf&#10;//r13//69d//+vXf//v13//79d//+/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5&#10;9t//+fXg//r14P/69eD/+fXg//n14P/49uH/9/bi//b25P/w8OD//v/y/66vpv8REgv/IiMf/yIi&#10;If8eHyD/HyA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fbf//n14P/69eD/+vXg//n14P/59eD/+Pbh//f24v/29uT/8PDg//7/&#10;8v+ur6b/ERIL/yIjH/8iIiH/Hh8g/x8g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n23//59eD/+vXg//r14P/59eD/+fXg//j2&#10;4f/39uL/9vbk//Dw4P/+//L/rq+m/xESC/8iIx//IiIh/x4fIP8fIC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59t//+fXg//r1&#10;4P/69eD/+fXg//n14P/49uH/9/bi//b25P/w8OD//v/y/66vpv8REgv/IiMf/yIiIf8eHyD/HyA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fbf//n14P/69eD/+vXg//n14P/59eD/+Pbh//f24v/29uT/8PDg//7/8v+ur6b/ERIL&#10;/yIjH/8iIiH/Hh8g/x8g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n23//59eD/+vXg//r14P/59eD/+fXg//j24f/39uL/9vbk&#10;//Dw4P/+//L/rq+m/xESC/8iIx//IiIh/x4fIP8fIC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59t//+fXg//r14P/69eD/+fXg&#10;//n14P/49uH/9/bi//b25P/w8OD//v/y/66vpv8REgv/IiMf/yIiIf8eHyD/HyA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79eD/+/Xd//v12//69tv/9/Xc//b23v/39d7/9/Xe//j23//4&#10;9t//+Pbf//n23//59d//+vXf//r13//69d//+/Xf//v13//7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n23//59eD/+vXg//r14P/59eD/+fXg//j24f/39uL/9vbk//Dw4P/+//L/&#10;rq+m/xESC/8iIx//IiIh/x4fIP8fIC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59t//+fXg//r14P/69eD/+fXg//n14P/49uH/&#10;9/bi//b25P/w8OD//v/y/66vpv8REgv/IiMf/yIiIf8eHyD/HyA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fbf//n14P/69eD/&#10;+vXg//n14P/59eD/+Pbh//f24v/29uT/8PDg//7/8v+ur6b/ERIL/yIjH/8iIiH/Hh8g/x8g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gH/8iICD/IiAh/yEfIf8gHiD/ICAh/yIiIf8kJSH/DxAI/66wpP/9/u//&#10;9fXj//b04P/49uD/+vbh//r34P/4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&#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Pfd//n2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CD/IR8g/yIgIf8h&#10;ISH/ICAg/x8fH/8gICD/IiIh/yQkIf8REQr/sK+m//798f/39OX/9/Pi//v14v/89OD/+/Xe//b0&#10;2//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g/yEfIP8iICH/ISEh/yAgIP8fHx//ICAg/yIiIf8kJCH/EREK/7Cvpv/+/fH/9/Tl//fz&#10;4v/79eL//PTg//v13v/29Nv/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IP8hHyD/IiAh/yEhIf8gICD/Hx8f/yAgIP8iIiH/JCQh/xER&#10;Cv+wr6b//v3x//f05f/38+L/+/Xi//z04P/79d7/9vTb//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R8g/yIgIf8hISH/ICAg/x8f&#10;H/8gICD/IiIh/yQkIf8REQr/sK+m//798f/39OX/9/Pi//v14v/89OD/+/Xe//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REK/7Cvpv/+/fH/9/Tl//fz4v/79eL//PTg&#10;//v13v/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ERCv+wr6b//v3x&#10;//f05f/38+L/+/Xi//z04P/79d7/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vXd//v13//79d//+/Xf//n03v/59N7/+fTe//j03v/59t//&#10;+Pbf//j23//49t//9/Xe//f13v/29t7/9/Xe//n14P/4897/+/bf//r33f/289n/+Pbd//j34//u&#10;7d//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Dw4C/7Cvnf///eb/9/Ta//bz2f/69tz/+vXe&#10;//r33//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CD/IR8g/yIgIf8hISH/ICAg/x8fH/8gICD/IiIh&#10;/yQkIf8REQr/sK+m//798f/39OX/9/Pi//v14v/89OD/+/Xe//b02//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n23P/49t3/+Pbd//j23f/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r13f/79d//+/Xf//v13//59N7/&#10;+fTe//n03v/49N7/+fbf//j23//49t//+Pbf//f13v/39d7/9vbe//f13v/59eD/+PPe//v23//6&#10;993/9vPZ//j23f/49+P/7u3f/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w8OAv+wr53///3m&#10;//f02v/289n/+vbc//r13v/699//+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j33f/59t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g/yEfIP8iICH/ISEh&#10;/yAgIP8fHx//ICAg/yIiIf8kJCH/EREK/7Cvpv/+/fH/9/Tl//fz4v/79eL//PTg//v13v/29Nv/&#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59tz/+Pbd&#10;//j23f/49t3/+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ERCv+wr6b//v3x//f05f/38+L/&#10;+/Xi//z04P/79d7/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REQr/&#10;sK+m//798f/39OX/9/Pi//v14v/89OD/+/Xe//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g/yEfIP8iICH/ISEh/yAgIP8fHx//&#10;ICAg/yIiIf8kJCH/EREK/7Cvpv/+/fH/9/Tl//fz4v/79eL//PTg//v13v/29Nv/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69d//+/Tg//v04P/79OD/&#10;+vXf//r13//69d//+fXf//n23//49t7/+Pbd//j23f/49t3/+Pfd//f33f/4993/+fb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HyD/&#10;IiAh/yEhIf8gICD/Hx8f/yAgIP8iIiH/JCQh/xERCv+wr6b//v3x//f05f/38+L/+/Xi//z04P/7&#10;9d7/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REQr/sK+m//798f/3&#10;9OX/9/Pi//v14v/89OD/+/Xe//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d7/9/Xe//f13v/49t//+Pbf//j23//49t//+PXe&#10;//j03v/49N7/+fTe//r13//69d//+vXf//r13v/49dv/+PXb//n03f/69N//+vPg//vz4P/789//&#10;+/Pd//z23f/49Nr/+vff//Lw3P///vH/ZGRd/w8P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93/+Pfd//j33f/4993/+Pfd//j33f/4993/+Pfd//j33f/4993/+Pfd//j3&#10;3f/4993/+Pfd//j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42v/399z/9/fd//f33f/3993/9/fd//f33f/3993/9/fd//f3&#10;3f/3993/9/fd//f33f/3993/9/fd//f33f/499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Nr/9/fc//f33f/3993/9/fd//f3&#10;3f/3993/9/fd//f33f/3993/9/fd//f33f/3993/9/fd//f33f/3993/+Pf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93/+Pfd//j33f/4993/+Pfd//j33f/4993/+Pfd//j33f/4993/+Pfd//j33f/4993/+Pfd&#10;//j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n23f/59t3/+fbd//n23f/59t3/+fbd//n23f/59t3/&#10;+fbd//n23f/59t3/+fbd//n23f/5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IB//IiAg/yIgIf8hHyH/IB4g/yAgIf8iIiH/JCUh/w8QCP+usKT//f7v//X14//29OD/+Pbg//r2&#10;4f/69+D/+P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&#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fbf//n14P/69eD/+vXg//n14P/59eD/+Pbh//f24v/29uT/8PDg//7/8v+ur6b/ERIL&#10;/yIjH/8iIiH/Hh8g/x8g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j13//39d3/9vbb//b22//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gICD/ISAf/x8cGv8t&#10;KSL/8Ove//345P/79tv/+vbZ//n23P/49t3/+Pbd//j23f/49t3/+Pbd//j23v/49t//+Pbf//j2&#10;3//49t//+Pbf//j24P/49uD/+Pbg//n24P/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n23//59eD/+vXg//r14P/59eD/+fXg//j24f/39uL/9vbk&#10;//Dw4P/+//L/rq+m/xESC/8iIx//IiIh/x4fIP8fIC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49d//9/Xd//b22//29tv/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CAg/yEgH/8fHBr/LSki//Dr3v/9+OT/+/bb//r22f/59tz/+Pbd//j23f/49t3/+Pbd//j2&#10;3f/49t7/+Pbf//j23//49t//+Pbf//j23//49uD/+Pbg//j24P/59u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59t//+fXg//r14P/69eD/+fXg&#10;//n14P/49uH/9/bi//b25P/w8OD//v/y/66vpv8REgv/IiMf/yIiIf8eHyD/HyA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PXf//f1&#10;3f/29tv/9vbb//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AgIP8hIB//Hxwa/y0pIv/w697//fjk//v22//69tn/+fbc//j2&#10;3f/49t3/+Pbd//j23f/49t3/+Pbe//j23//49t//+Pbf//j23//49t//+Pbg//j24P/49uD/+fbg&#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j13//39d3/9vbb//b22//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gICD/ISAf/x8cGv8tKSL/8Ove//34&#10;5P/79tv/+vbZ//n23P/49t3/+Pbd//j23f/49t3/+Pbd//j23v/49t//+Pbf//j23//49t//+Pbf&#10;//j24P/49uD/+Pbg//n24P/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n23//59eD/+vXg//r14P/59eD/+fXg//j24f/39uL/9vbk//Dw4P/+//L/&#10;rq+m/xESC/8iIx//IiIh/x4fIP8fIC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49d//9/Xd//b22//29tv/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CAg/yEg&#10;H/8fHBr/LSki//Dr3v/9+OT/+/bb//r22f/59tz/+Pbd//j23f/49t3/+Pbd//j23f/49t7/+Pbf&#10;//j23//49t//+Pbf//j23//49uD/+Pbg//j24P/59u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59t//+fXg//r14P/69eD/+fXg//n14P/49uH/&#10;9/bi//b25P/w8OD//v/y/66vpv8REgv/IiMf/yIiIf8eHyD/HyA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PXf//f13f/29tv/9vbb&#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AgIP8hIB//Hxwa/y0pIv/w697//fjk//v22//69tn/+fbc//j23f/49t3/+Pbd&#10;//j23f/49t3/+Pbe//j23//49t//+Pbf//j23//49t//+Pbg//j24P/49uD/+fbg//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&#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fbf//n14P/69eD/&#10;+vXg//n14P/59eD/+Pbh//f24v/29uT/8PDg//7/8v+ur6b/ERIL/yIjH/8iIiH/Hh8g/x8g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j13//39d3/9vbb//b22//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gICD/ISAf/x8cGv8tKSL/8Ove//345P/79tv/+vbZ&#10;//n23P/49t3/+Pbd//j23f/49t3/+Pbd//j23v/49t//+Pbf//j23//49t//+Pbf//j24P/49uD/&#10;+Pbg//n24P/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&#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n23//59eD/+vXg//r14P/59eD/+fXg//j24f/39uL/9vbk//Dw4P/+//L/rq+m/xESC/8i&#10;Ix//IiIh/x4fIP8fIC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59t//+fXg//r14P/69eD/+fXg//n14P/49uH/9/bi//b25P/w&#10;8OD//v/y/66vpv8REgv/IiMf/yIiIf8eHyD/HyA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fbf//n14P/69eD/+vXg//n14P/5&#10;9eD/+Pbh//f24v/29uT/8PDg//7/8v+ur6b/ERIL/yIjH/8iIiH/Hh8g/x8g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n23//5&#10;9eD/+vXg//r14P/59eD/+fXg//j24f/39uL/9vbk//Dw4P/+//L/rq+m/xESC/8iIx//IiIh/x4f&#10;IP8fIC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Xg//v13f/79dv/+vbb//f13P/29t7/9/Xe//f13v/49t//+Pbf&#10;//j23//59t//+fXf//r13//69d//+vXf//v13//79d//+/Xf//r13//389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j/ISEf/yAgHv8dHRv/IiIg/x4eHP8fHx3/ICAe/yAgHv8g&#10;IB7/ICAe/yAgHv8gIB7/ICAe/yAgH/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g&#10;//r14P/69eD/+fXg//n14P/49uH/9/bi//b25P/x8eH//v/y/66vpv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79eD/+/Xd&#10;//v12//69tv/9/Xc//b23v/39d7/9/Xe//j23//49t//+Pbf//n23//59d//+vXf//r13//69d//&#10;+/Xf//v13//79d//+vXf//fz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Xg//v13f/79dv/+vbb//f13P/29t7/9/Xe//f13v/49t//+Pbf//j23//59t//&#10;+fXf//r13//69d//+vXf//v13//79d//+/Xf//r13//389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9//+fjd//f22v/29tr/9/fc//X03v/w797/LCkf/xwaFf8j&#10;ICD/IR8g/x4cHf8jISH/Hx4b/yAfHP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v14P/79d3/+/Xb//r22//39dz/9vbe//f13v/39d7/&#10;+Pbf//j23//49t//+fbf//n13//69d//+vXf//r13//79d//+/Xf//v13//69d//9/P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3/+ffe//n43P/39tn/9vbZ//f33P/1&#10;9d3/8O/d/ywpIP8cGhb/IyAh/yEfIf8eHB7/IyEi/x8eHP8gHx3/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iob/+7s1//7+N//+PXa//n12f/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j13f/59N//+fTg//n04P/79eD/+/Xd//v12//69tv/&#10;9/Xc//b23v/39d7/9/Xe//j23//49t//+Pbf//n23//59d//+vXf//r13//69d//+/Xf//v13//7&#10;9d//+vXf//fz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d//n43f/5&#10;+Nv/9/bY//b32P/399v/9fXd//Dv3f8sKSD/HBkW/yMgIf8hHyL/Hhwf/yMhI/8fHR3/IB8e/yAg&#10;IP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oqG//u7Nf/+/jf//j1&#10;2v/59dn/+/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49d3/+fTf//n04P/59OD/&#10;+/Xg//v13f/79dv/+vbb//f13P/29t7/9/Xe//f13v/49t//+Pbf//j23//59t//+fXf//r13//6&#10;9d//+vXf//v13//79d//+/Xf//r13//389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f/5+N3/+fjb//f22P/299j/9/fb//X13f/w793/LCkg/xwZFv8jICH/IR8i/x4c&#10;H/8jISP/Hx0d/yAfHv8gICD/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qKhv/7uzX//v43//49dr/+fXZ//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PXd//n03//59OD/+fTg//v14P/79d3/+/Xb//r22//39dz/9vbe//f13v/39d7/+Pbf//j23//4&#10;9t//+fbf//n13//69d//+vXf//r13//79d//+/Xf//v13//69d//9/P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iP/GhoY/yEhH/8gIB7/HR0b/yIiIP8eHhz/Hx8d/yAgHv8gIB7/ICAe&#10;/yAgHv8gIB7/ICAe/yAgHv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&#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4P/6&#10;9eD/+vXg//n14P/59eD/+Pbh//f24v/29uT/8fHh//7/8v+ur6b/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d//n43f/5+Nv/9/bY//b3&#10;2P/399v/9fXd//Dv3f8sKSD/HBkW/yMgIf8hHyL/Hhwf/yMhI/8fHR3/IB8e/yAgIP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oqG//u7Nf/+/jf//j12v/59dn/+/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49d3/+fTf//n04P/59OD/+/Xg//v13f/7&#10;9dv/+vbb//f13P/29t7/9/Xe//f13v/49t//+Pbf//j23//59t//+fXf//r13//69d//+vXf//v1&#10;3//79d//+/Xf//r13//389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f/5+N3/+fjb//f22P/299j/9/fb//X13f/w793/LCkg/xwZFv8jICH/IR8i/x4cH/8jISP/Hx0d&#10;/yAfHv8gICD/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3/+fjd//n42//39tj/9vfY//f32//19d3/8O/d/ywpIP8cGRb/IyAh&#10;/yEfIv8eHB//IyEj/x8dHf8gHx7/ICAg/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d//n43f/5+Nv/9/bY//b32P/399v/9fXd&#10;//Dv3f8sKSD/HBkW/yMgIf8hHyL/Hhwf/yMhI/8fHR3/IB8e/yAgIP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&#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AgIP8hIB//Hxwa/y0pIv/w697//fjk//v22//69tn/+fbc//j23f/49t3/&#10;+Pbd//j23f/49t3/+Pbe//j23//49t//+Pbf//j23//49t//+Pbg//j24P/49uD/+fbg//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PXf//f13//39d//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rKxz/7+3Y//z54P/59tv/&#10;+vba//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gICD/ISAf/x8cGv8tKSL/8Ove//345P/79tv/&#10;+vbZ//n23P/49t3/+Pbd//j23f/49t3/+Pbd//j23v/49t//+Pbf//j23//49t//+Pbf//j24P/4&#10;9uD/+Pbg//n24P/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j13//39d//9/Xf&#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ysc/+/t2P/8+eD/+fbb//r22v/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CAg/yEgH/8fHBr/&#10;LSki//Dr3v/9+OT/+/bb//r22f/59tz/+Pbd//j23f/49t3/+Pbd//j23f/49t7/+Pbf//j23//4&#10;9t//+Pbf//j23//49uD/+Pbg//j24P/59u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49d//9/Xf//f13//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srHP/v7dj//Png//n22//69tr/+/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AgIP8hIB//Hxwa/y0pIv/w697//fjk//v22//69tn/+fbc//j23f/49t3/+Pbd//j23f/4&#10;9t3/+Pbe//j23//49t//+Pbf//j23//49t//+Pbg//j24P/49uD/+fbg//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PXf//f13//39d//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rKxz/7+3Y//z54P/59tv/+vba//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gICD/ISAf/x8cGv8tKSL/8Ove//345P/79tv/+vbZ//j12//3&#10;9dz/9/Xc//f13P/39dz/9/Xc//f13f/39d7/+Pbf//j23//49t//+Pbf//j24P/49uD/+Pbg//n2&#10;4P/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j13//39d//9/Xf//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ysc/+/t2P/8&#10;+eD/+fbb//r22v/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CAg/yEgH/8fHBr/LSki//Dr3v/9&#10;+OT/+/bb//r22f/49dv/9/Xc//f13P/39dz/9/Xc//f13P/39d3/9/Xe//j23//49t//+Pbf//j2&#10;3//49uD/+Pbg//j24P/59u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49d//&#10;9/Xf//f13//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srHP/v7dj//Png//n22//69tr/+/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n03//689//+vPf//rz3//59N//+PPe//jz3v/3&#10;897/+vbh//n34f/39d//9fPd//f13//59+H/9fTe/+/v3v8qKiT/Ghoa/yEhIf8gICD/HR0d/yIi&#10;Iv8eHh7/Hx8f/yAgIP8gICD/ICAg/yAgIP8gICD/ICAg/yAgIP8gICD/ICAg/yAgIP8gICD/ICAg&#10;/yAgIP8gICD/ICAg/yAgIP8gICD/ICAg/yAgIP8gICD/ICAg/yAgIP8gICD/ICAg/x4gHv8gIiD/&#10;ICAh/x8fIP8mJib/Dg4M/2dnX//9/O//8fHd//f33f/6+d3/+ffa//j12//79t//+/bi//j04P/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AgIP8h&#10;IB//Hxwa/y0pIv/w697//fjk//v22//69tn/+PXb//f13P/39dz/9/Xc//f13P/39dz/9/Xd//f1&#10;3v/49t//+Pbf//j23//49t//+Pbg//j24P/49uD/+fbg//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PXf//f13//39d//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rKxz/7+3Y//z54P/59tv/+vba//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SAf/yIhIP8iICH/IR8g/yAf&#10;IP8gICD/IiIh/yQlIf8PEAj/rrCk//3+7//19eT/9vTg//j14f/69uH/+vbg//j23//49t7/+Pbe&#10;//j23v/49t7/+Pbe//j23v/49t7/+Pbe//j23v/49t7/+Pbe//j23v/49t7/+Pbe//j23//59eD/&#10;+fXg//n14P/59eD/+fXg//n14P/59e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&#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REK/7Cvpv/+/fH/9/Tl//fz4v/79eL//PTg//v13v/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ERCv+wr6b//v3x//f05f/38+L/+/Xi//z0&#10;4P/79d7/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REQr/sK+m//79&#10;8f/39OX/9/Pi//v14v/89OD/+/Xe//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REQr/sK+m//798f/39OX/9/Pi&#10;//v14v/89OD/+/Xe//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13v/3&#10;9d7/9/Xe//j23//49t//+Pbf//j23//49d7/+PTe//j03v/59N7/+vXf//r13//69d//+vXe//j1&#10;2//49dv/+fTd//r03//68+D/+/Pg//vz3//7893//Pbd//j02v/699//8vDc///+8f9kZF3/Dw8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&#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Hx3f/3993/+vnd//n32v/49dv/+/bf//v24v/4&#10;9OD/+fbg//j23//49t//+Pbf//j23//49t//+Pbf//j23//49t//+Pbf//j23//49t//+Pbf//j2&#10;3//49t//+Pbe//f33P/399z/+Pbe//n24P/59eH/+vXh//v14P/79d7/+vbc//bz2f/699//8vDc&#10;////8v9lZV7/Dw8O/yQkJf8gICD/ICAg/yAgIP8gICD/ICAg/yAgIP8gICD/ICAg/yAgIP8gICD/&#10;ICAg/yAgIP8gICD/ICAg/yAgIP8gICD/ICAg/yAgIP8gICD/ICAg/yAgIP8gICD/ICAg/yAgIP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gH/8iICD/IiAh/yEfIf8gHiD/ICAh/yIiIf8kJSH/&#10;DxAI/66wpP/9/u//9fXj//b04P/49uD/+vbh//r34P/4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f//n34P/5993/9/ba//b22v/3993/9fTe//Dv3v8sKR//&#10;HBoV/yMgH/8hHyD/Hhwd/yMiIf8fHhr/IB8b/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59+D/+ffd//f22v/29tr/&#10;9/fd//X03v/w797/LCkf/xwaFf8jIB//IR8g/x4cHf8jIiH/Hx4a/yAfG/8gIB//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qKhv/7uzX//v43//49dr/+fXZ//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v14P/79d3/+/Xb&#10;//r22//39dz/9vbe//f13v/39d7/+Pbf//j23//49t//+fbf//n13//69d//+vXf//r13//79d//&#10;+/Xf//v13//69d//9/P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10;+ffg//n33f/39tr/9vba//f33f/19N7/8O/e/ywpH/8cGhX/IyAf/yEfIP8eHB3/IyIh/x8eGv8g&#10;Hxv/ICAf/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59+D/+ffd//f22v/29tr/9/fd//X03v/w&#10;797/LCkf/xwaFf8jIB//IR8g/x4cHf8jIiH/Hx4a/yAfG/8gIB//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fHd//X12//499v/&#10;+PbZ//j12//79t//+/bi//fz3//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1893/+Pbe//j33P/0&#10;9Nn/+Pje//j34//v7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49uD/+Pbg//j24P/59u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fXc//n13P/59N3/+fTe//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Hx3f/19dv/+Pfb//j22f/49dv/+/bf//v24v/389//+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9fPd//j23v/499z/9PTZ//j43v/49+P/7+3f/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Pbg//j24P/49uD/+fbg//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n13P/59dz/+fTd//n03v/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x8d3/9fXb//j32//49tn/+PXb//v23//79uL/9/Pf//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Xz3f/49t7/+Pfc//T02f/4+N7/+Pfj/+/t3/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j24P/49uD/+Pbg//n24P/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j13//39d//9/Xf//f13//39d//9/Xf//f1&#10;3//39d//9vTe//z65P/08tz/9/Xf//n34f/39d//+vji/+/t3f8qKiP/GhoY/yEhH/8gIB7/HR0b&#10;/yIiIP8eHhz/Hx8d/yAgHv8gIB7/ICAe/yAgHv8gIB7/ICAe/yAgHv8gIB//ICAg/yAgIP8gICD/&#10;ICAg/yAgIP8gICD/ICAg/yAgIP8gICD/ICAg/yAgIP8gICD/ICAg/yAgIP8gICD/ICAg/x8hH/8e&#10;IB7/Hh4f/x8fIP8mJib/DAwK/2VlXf/+/fD/8vLe//b23P/499v/+PbZ//j12//89+D//Pfj//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59dz/&#10;+fXc//n03f/59N7/+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fHd//X12//499v/+PbZ//j12//7&#10;9t//+/bi//fz3//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1893/+Pbe//j33P/09Nn/+Pje//j3&#10;4//v7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49uD/&#10;+Pbg//j24P/59u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fXc//n13P/59N3/+fTe//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Hx3f/1&#10;9dv/+Pfb//j22f/49dv/+/bf//v24v/389//+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9fPd//j2&#10;3v/499z/9PTZ//j43v/49+P/7+3f/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PXb//f13P/39dz/9/Xc//f13P/39dz/9/Xd//f13v/49t//&#10;+Pbf//j23//49t//+Pbg//j24P/49uD/+fbg//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n13P/59dz/+fTd//n03v/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x8d3/9fXb//j32//49tn/+PXb//v23//79uL/9/Pf//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Xz3f/49t7/+Pfc//T02f/4+N7/+Pfj/+/t3/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j12//39dz/9/Xc//f13P/39dz/&#10;9/Xc//f13f/39d7/+Pbf//j23//49t//+Pbf//j24P/49uD/+Pbg//n24P/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59dz/+fXc//n03f/5&#10;9N7/+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fHd//X12//499v/+PbZ//j12//79t//+/bi//fz&#10;3//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1893/+Pbe//j33P/09Nn/+Pje//j34//v7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49dv/&#10;9/Xc//f13P/39dz/9/Xc//f13P/39d3/9/Xe//j23//49t//+Pbf//j23//49uD/+Pbg//j24P/5&#10;9u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fXc//n13P/59N3/+fTe//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jg//jz3P/69tz/+fbb//b02P/5+N7/+fji/+7u&#10;3f8oJx7/ISAd/x0dHv8fHiP/ISAl/yAgI/8eHyD/HiAf/x8fH/8fHx//Hx8f/x8fH/8fHx//Hx8f&#10;/x8fH/8fHx//Hx8f/x8fH/8fHx//Hx8f/x8fH/8fHx//Hx8f/x8fH/8eHyD/HiAg/x4gHv8eIBz/&#10;HiEb/x4gG/8fIBz/Hx8f/x8fIf8cGyD/IyEm/x0bHv8lJCL/EhEL/2RkWf///+7/8/Hb//j23f/6&#10;+N//+Pbd//f13P/5997/+ffe//f13P/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f13v/39d7/9/Xe//f13v/39d7/9/Xd//f13P/39dz/+Pbd//j23f/49t3/+Pfc//f4&#10;2f/3+Nn/+Pfd//n24P/49OD/+fPh//rz4f/68+D/+vXg//r24P/2893/8/De////8v9hYVn/EhIQ&#10;/yIiIv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v44P/489z/+vbc//n2&#10;2//29Nj/+fje//n44v/u7t3/KCce/yEgHf8dHR7/Hx4j/yEgJf8gICP/Hh8g/x4gH/8fHx//Hx8f&#10;/x8fH/8fHx//Hx8f/x8fH/8fHx//Hx8f/x8fH/8fHx//Hx8f/x8fH/8fHx//Hx8f/x8fH/8fHx//&#10;Hh8g/x4gIP8eIB7/HiAc/x4hG/8eIBv/HyAc/x8fH/8fHyH/HBsg/yMhJv8dGx7/JSQi/xIRC/9k&#10;ZFn////u//Px2//49t3/+vjf//j23f/39dz/+ffe//n33v/39dz/+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&#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7+OD/+PPc//r23P/59tv/9vTY//n43v/5+OL/7u7d/ygnHv8hIB3/HR0e/x8eI/8hICX/ICAj&#10;/x4fIP8eIB//Hx8f/x8fH/8fHx//Hx8f/x8fH/8fHx//Hx8f/x8fH/8fHx//Hx8f/x8fH/8fHx//&#10;Hx8f/x8fH/8fHx//Hx8f/x4fIP8eICD/HiAe/x4gHP8eIRv/HiAb/x8gHP8fHx//Hx8h/xwbIP8j&#10;ISb/HRse/yUkIv8SEQv/ZGRZ////7v/z8dv/+Pbd//r43//49t3/9/Xc//n33v/5997/9/Xc//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n23//69eD/+vXg//r14P/69d//+vXf//r13//69d//+vXf//r13v/69t3/+vbd//r23f/69t3/&#10;+vbd//r23f/69d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f/yEgHf8iIR//ISEh/yAfI/8fHiP/IB8k/yIiI/8kJCH/EREH/7Cwn//+/un/&#10;9/Xd//f02//79t///PTg//v04P/29Nz/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59t//+vXg//r14P/69eD/+vXf//r13//69d//+vXf//r13//69d7/&#10;+vbd//r23f/69t3/+vbd//r23f/69t3/+vX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H/8hIB3/IiEf/yEhIf8gHyP/Hx4j/yAfJP8iIiP/&#10;JCQh/xERB/+wsJ///v7p//f13f/39Nv/+/bf//z04P/79OD/9vTc//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fbf//r14P/69eD/+vXg//r13//69d//&#10;+vXf//r13//69d//+vXe//r23f/69t3/+vbd//r23f/69t3/+vbd//r1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B//ISAd/yIhH/8hISH/&#10;IB8j/x8eI/8gHyT/IiIj/yQkIf8REQf/sLCf//7+6f/39d3/9/Tb//v23//89OD/+/Tg//b03P/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6&#10;9d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f/yEgHf8iIR//ISEh/yAfI/8fHiP/IB8k/yIiI/8kJCH/EREH/7Cwn//+/un/9/Xd//f02//7&#10;9t///PTg//v04P/29Nz/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59t//+vXg//r14P/69eD/+vXf//r13//69d//+vXf//r13//69d7/+vbd//r23f/6&#10;9t3/+vbd//r23f/69t3/+vX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H/8hIB3/IiEf/yEhIf8gHyP/Hx4j/yAfJP8iIiP/JCQh/xERB/+w&#10;sJ///v7p//f13f/39Nv/+/bf//z04P/79OD/9vTc//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B//ISAd/yIhH/8hISH/IB8j/x8eI/8g&#10;HyT/IiIj/yQkIf8REQf/sLCf//7+6f/39d3/9/Tb//v23//89OD/+/Tg//b03P/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f/yEgHf8i&#10;IR//ISEh/yAfI/8fHiP/IB8k/yIiI/8kJCH/EREH/7Cwn//+/un/9/Xd//f02//79t///PTg//v0&#10;4P/29Nz/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5&#10;9d//+vXg//r14P/69eD/+vXf//r13//69d//+vXf//n13//59t7/+fbd//n23f/59t3/+fbd//n2&#10;3f/59t3/+fX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H/8hIB7/IiEf/yEhIf8gICL/Hx4i/yAfI/8iIiP/JCQh/xERCP+wsKH//v7r//f1&#10;3//39N3/+/bg//z04P/79N//9vTc//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vXg//r13//69d//+vXf//n13//59t//+fbe//n2&#10;3f/59t3/+fbd//j23f/4993/+Pbd//n2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CD/ISAf/yIhIP8hISH/ICAh/x8fIP8gICH/IiIh/yQk&#10;If8REQn/sK+k//797//39OP/9/Pg//v24f/89OD/+/Xf//b02//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j33f/59t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g/yEfIP8iICH/ISEh/yAg&#10;IP8fHx//ICAg/yIiIf8kJCH/EREK/7Cvpv/+/fH/9/Tl//fz4v/79eL//PTg//v13v/29Nv/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69d//+/Tg//v0&#10;4P/79OD/+vXf//r13//69d//+fXf//n23//49t7/+Pbd//j23f/49t3/+Pfd//f33f/4993/+fb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IP8hHyD/IiAh/yEhIf8gICD/Hx8f/yAgIP8iIiH/JCQh/xERCv+wr6b//v3x//f05f/38+L/+/Xi&#10;//z04P/79d7/9vTb//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Pfd//n2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CD/IR8g/yIgIf8hISH/ICAg/x8fH/8gICD/IiIh/yQkIf8REQr/sK+m&#10;//798f/39OX/9/Pi//v14v/89OD/+/Xe//b02//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j33f/59t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g/yEfIP8iICH/ISEh/yAgIP8fHx//ICAg&#10;/yIiIf8kJCH/EREK/7Cvpv/+/fH/9/Tl//fz4v/79eL//PTg//v13v/29Nv/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4993/+fb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IP8hHyD/IiAh&#10;/yEhIf8gICD/Hx8f/yAgIP8iIiH/JCQh/xERCv+wr6b//v3x//f05f/38+L/+/Xi//z04P/79d7/&#10;9vTb//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CD/IR8g/yIgIf8hISH/ICAg/x8fH/8gICD/IiIh/yQkIf8REQr/sK+m//798f/39OX/&#10;9/Pi//v14v/89OD/+/Xe//b02//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j33f/59t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g/yEfIP8iICH/ISEh/yAgIP8fHx//ICAg/yIiIf8kJCH/&#10;EREK/7Cvpv/+/fH/9/Tl//fz4v/79eL//PTg//v13v/29Nv/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499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IP8hHyD/IiAh/yEhIf8gICD/&#10;Hx8f/yAgIP8iIiH/JCQh/xERCv+wr6b//v3x//f05f/38+L/+/Xi//z04P/79d7/9vTb//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Pfd//n2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CD/&#10;IR8g/yIgIf8hISH/ICAg/x8fH/8gICD/IiIh/yQkIf8REQr/sK+m//798f/39OX/9/Pi//v14v/8&#10;9OD/+/Xe//b02//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g/yEfIP8iICH/ISEh/yAgIP8fHx//ICAg/yIiIf8kJCH/EREK/7Cvpv/+&#10;/fH/9/Tl//fz4v/79eL//PTg//v13v/29Nv/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69d3/+/Xf//v13//79d//+fTe//n03v/59N7/+PTe//n2&#10;3//49t//+Pbf//j23//39d7/9/Xe//b23v/39d7/+fXg//jz3v/79t//+vfd//bz2f/49t3/+Pfj&#10;/+7t3/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PDgL/sK+d///95v/39Nr/9vPZ//r23P/6&#10;9d7/+vff//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4993/+fb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IP8hHyD/IiAh/yEhIf8gICD/Hx8f/yAgIP8i&#10;IiH/JCQh/xERCv+wr6b//v3x//f05f/38+L/+/Xi//z04P/79d7/9vTb//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fbc//j23f/49t3/+Pbd//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Pfd//n2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CD/IR8g/yIgIf8h&#10;ISH/ICAg/x8fH/8gICD/IiIh/yQkIf8REQr/sK+m//798f/39OX/9/Pi//v14v/89OD/+/Xe//b0&#10;2//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g/yEfIP8iICH/ISEh/yAgIP8fHx//ICAg/yIiIf8kJCH/EREK/7Cvpv/+/fH/9/Tl//fz&#10;4v/79eL//PTg//v13v/29Nv/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IP8hHyD/IiAh/yEhIf8gICD/Hx8f/yAgIP8iIiH/JCQh/xER&#10;Cv+wr6b//v3x//f05f/38+L/+/Xi//z04P/79d7/9vTb//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Xe//f13v/39d7/+Pbf//j23//49t//+Pbf//j13v/49N7/&#10;+PTe//n03v/69d//+vXf//r13//69d7/+PXb//j12//59N3/+vTf//rz4P/78+D/+/Pf//vz3f/8&#10;9t3/+PTa//r33//y8Nz///7x/2RkXf8PDw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f/yEgHf8iIR//IiAh/yEfI/8gHSP/&#10;Ih4k/yQgI/8nIyH/EA0E/7Syov///un/9PTb//j23f/599//9vTe//v54//4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H/8hIB3/&#10;IiEf/yIgIf8hHyP/IB0j/yIeJP8kICP/JyMh/xANBP+0sqL///7p//T02//49t3/+fff//b03v/7&#10;+eP/+P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B//ISAd/yIhH/8iICH/IR8j/yAdI/8iHiT/JCAj/ycjIf8QDQT/tLKi///+6f/0&#10;9Nv/+Pbd//n33//29N7/+/nj//j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f/yEgHf8iIR//IiAh/yEfI/8gHSP/Ih4k/yQgI/8n&#10;IyH/EA0E/7Syov///un/9PTb//j23f/599//9vTe//v54//4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H/8hIB3/IiEf/yIgIf8h&#10;HyP/IB0j/yIeJP8kICP/JyMh/xANBP+0sqL///7p//T02//49t3/+fff//b03v/7+eP/+Pbg//j2&#10;4P/49uD/+Pbg//j24P/49uD/+Pbg//j24P/49uD/+Pbg//j24P/49uD/+Pbg//j24P/49uD/+Pbg&#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B//ISAd/yIhH/8iICH/IR8j/yAdI/8iHiT/JCAj/ycjIf8QDQT/tLKi///+6f/09Nv/+Pbd//n3&#10;3//29N7/+/nj//j24P/49uD/+Pbg//j24P/49uD/+Pbg//j24P/49uD/+Pbg//j24P/49uD/+Pbg&#10;//j24P/49uD/+Pbg//j24P/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f/yEgHf8iIR//IiAh/yEfI/8gHSP/Ih4k/yQgI/8nIyH/EA0E/7Sy&#10;ov///un/9PTb//j23f/599//9vTe//v54//49uD/+Pbg//j24P/49uD/+Pbg//j24P/49uD/+Pbg&#10;//j24P/49uD/+Pbg//j24P/49uD/+Pbg//j24P/49uD/+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H/8hIB7/IiEf/yIgIf8hHyL/IB4i/yEf&#10;I/8kISP/JiQh/w8OBf+zs6T//v7r//Tz3f/49t//+ffg//b03v/7+eP/+Pbg//j24P/49uD/+Pbg&#10;//j24P/49uD/+Pbg//j24P/49uD/+Pbg//j24P/49uD/+Pbg//j24P/49uD/+Pbg//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SAf/yIg&#10;IP8iICH/IR8h/yAeIP8gICH/IiIh/yQlIf8PEAj/rrCk//3+7//19eP/9vTg//j24P/69uH/+vfg&#10;//j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j23//49uD/+Pbg//j24P/49uD/9/bg//f24f/39uL/9/bk//Hv4P///vL/sK+m/xIRC/8jIh//&#10;IyEh/yAeIP8hHy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49t//+Pbg//j24P/49uD/+Pbg//f24P/39uH/9/bi//f25P/x7+D/&#10;//7y/7Cvpv8SEQv/IyIf/yMhIf8gHiD/IR8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59+D/+ffd//f22v/29tr/9/fd//X0&#10;3v/w797/LCkf/xwaFf8jIB//IR8g/x4cHf8jIiH/Hx4a/yAfG/8gIB//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Pbf//j24P/49uD/+Pbg//j24P/39uD/&#10;9/bh//f24v/39uT/8e/g///+8v+wr6b/EhEL/yMiH/8jISH/IB4g/yEf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ffg//n3&#10;3f/39tr/9vba//f33f/19N7/8O/e/ywpH/8cGhX/IyAf/yEfIP8eHB3/IyIh/x8eGv8gHxv/ICAf&#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j23//49uD/&#10;+Pbg//j24P/49uD/9/bg//f24f/39uL/9/bk//Hv4P///vL/sK+m/xIRC/8jIh//IyEh/yAeIP8h&#10;Hy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49t//+Pbg//j24P/49uD/+Pbg//f24P/39uH/9/bi//f25P/x7+D///7y/7Cvpv8S&#10;EQv/IyIf/yMhIf8gHiD/IR8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Pbf//j24P/49uD/+Pbg//j24P/39uD/9/bh//f24v/3&#10;9uT/8e/g///+8v+wr6b/EhEL/yMiH/8jISH/IB4g/yEf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j23//49uD/+Pbg//j24P/4&#10;9uD/9/bg//f24f/39uL/9/bk//Hv4P///vL/sK+m/xIRC/8jIh//IyEh/yAeIP8hHy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Xg//v13f/79dv/+vbb//f13P/29t7/9/Xe//f13v/49t//+Pbf//j23//59t//+fXf&#10;//r13//69d//+vXf//v13//79d//+/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4&#10;9t//+Pbg//j24P/49uD/+Pbg//f24P/39uH/9/bi//f25P/x7+D///7y/7Cvpv8SEQv/IyIf/yMh&#10;If8gHiD/IR8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Pbf//j24P/49uD/+Pbg//j24P/39uD/9/bh//f24v/39uT/8e/g///+&#10;8v+wr6b/EhEL/yMiH/8jISH/IB4g/yEf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j23//49uD/+Pbg//j24P/49uD/9/bg//f2&#10;4f/39uL/9/bk//Hv4P///vL/sK+m/xIRC/8jIh//IyEh/yAeIP8hHy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49t//+Pbg//j2&#10;4P/49uD/+Pbg//f24P/39uH/9/bi//f25P/x7+D///7y/7Cvpv8SEQv/IyIf/yMhIf8gHiD/IR8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Pbf//j24P/49uD/+Pbg//j24P/39uD/9/bh//f24v/39uT/8e/g///+8v+wr6b/EhEL&#10;/yMiH/8jISH/IB4g/yEf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j23//49uD/+Pbg//j24P/49uD/9/bg//f24f/39uL/9/bk&#10;//Hv4P///vL/sK+m/xIRC/8jIh//IyEh/yAeIP8hHy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49t//+Pbg//j24P/49uD/+Pbg&#10;//f24P/39uH/9/bi//f25P/x7+D///7y/7Cvpv8SEQv/IyIf/yMhIf8gHiD/IR8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SAf/yIgIP8iICH/IR8h/yAeIP8gICH/IiIh/yQlIf8PEAj/rrCk//3+7//19eP/9vTg&#10;//j24P/69uH/+vfg//j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e//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3//69eD/+vXg//n14P/5&#10;9uD/+Pbg//f24f/29uP/8fHh//7/8v+ur6X/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f/yEgHv8iIR//IiAh/yEfIv8gHiL/IR8j/yQhI/8mJCH/Dw4F&#10;/7OzpP/+/uv/9PPd//j23//59+D/9vTe//v54//4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3/+Pbe//j23v/49t7/+Pbe//j23v/49t//+Pbf&#10;//j23//49t//+Pbf//j23//39d7/9/Xe//f13v/49d7/+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v/5&#10;9t7/+vXe//r13v/59t7/+fbe//j23//39uD/9vbi//Hx4P/+//H/rrCl/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H/8hIB3/IiEf/yIgIf8hHyP/IB0j&#10;/yIeJP8kICP/JyMh/xANBP+0sqL///7p//T02//49t3/+fff//b03v/7+eP/+P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d//j23//49t//+Pbf&#10;//j23//49t//+Pbf//j23//49t//+Pbf//j23//49t//9/Xe//f13v/39d7/+PXe//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7/+fbd//r23f/69t3/+fbd//n23f/49t7/9/bg//b24v/x8d///v/x/66w&#10;pf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B//ISAd&#10;/yIhH/8iICH/IR8j/yAdI/8iHiT/JCAj/ycjIf8QDQT/tLKi///+6f/09Nv/+Pbd//n33//29N7/&#10;+/nj//j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f/49t//+Pbf//j23//49t//+Pbf//j23//49t//+Pbf//j23//49t//+Pbf//f13v/39d7/&#10;9/Xe//j13v/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e//n23f/69t3/+vbd//n23f/59t3/+Pbe//f2&#10;4P/29uL/8fHf//7/8f+usKX/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f/yEgHf8iIR//IiAh/yEfI/8gHSP/Ih4k/yQgI/8nIyH/EA0E/7Syov///un/&#10;9PTb//j23f/599//9vTe//v54//4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3/+Pbf//j23//49t//+Pbf//j23//49t//+Pbf//j23//49t//&#10;+Pbf//j23//39d7/9/Xe//f13v/49d7/+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v/59t3/+vbd//r2&#10;3f/59t3/+fbd//j23v/39uD/9vbi//Hx3//+//H/rrCl/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H/8hIB3/IiEf/yIgIf8hHyP/IB0j/yIeJP8kICP/&#10;JyMh/xANBP+0sqL///7p//T02//49t3/+fff//b03v/7+eP/+P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&#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d//j23//49t//+Pbf//j23//49t//&#10;+Pbf//j23//49t//+Pbf//j23//49t//9/Xe//f13v/39d7/+PXe//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7/+fbd//r23f/69t3/+fbd//n23f/49t7/9/bg//b24v/x8d///v/x/66wpf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B//ISAd/yIhH/8iICH/&#10;IR8j/yAdI/8iHiT/JCAj/ycjIf8QDQT/tLKi///+6f/09Nv/+Pbd//n33//29N7/+/nj//j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f/49t//&#10;+Pbf//j23//49t//+Pbf//j23//49t//+Pbf//j23//49t//+Pbf//f13v/39d7/9/Xe//j13v/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e//n23f/69t3/+vbd//n23f/59t3/+Pbe//f24P/29uL/8fHf&#10;//7/8f+usKX/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f/yEgHf8iIR//IiAh/yEfI/8gHSP/Ih4k/yQgI/8nIyH/EA0E/7Syov///un/9PTb//j23f/5&#10;99//9vTe//v54//4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3/+Pbf//j23//49t//+Pbf//j23//49t//+Pbf//j23//49t//+Pbf//j23//3&#10;9d7/9/Xe//f13v/49d7/+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v/59t3/+vbd//r23f/59t3/+fbd&#10;//j23v/39uD/9vbi//Hx3//+//H/rrCl/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H/8hIB3/IiEf/yIgIf8hHyP/IB0j/yIeJP8kICP/JyMh/xANBP+0&#10;sqL///7p//T02//49t3/+fff//b03v/7+eP/+P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d//j23//49t//+Pbf//j23//49t//+Pbf//j23//4&#10;9t//+Pbf//j23//49t//9/Xe//f13v/39d7/+PXe//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7/+fbd&#10;//r23f/69t3/+fbd//n23f/49t7/9/bg//b24v/x8d///v/x/66w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B//ISAd/yIhH/8iICH/IR8j/yAdI/8i&#10;HiT/JCAj/ycjIf8QDQT/tLKi///+6f/09Nv/+Pbd//n33//29N7/+/nj//j23//49t//+Pbf//j2&#10;3//49t//+Pbf//j23//49t//+Pbf//j23//49t//+Pbf//f13v/39d7/9/Xe//f13v/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f/yEgHf8i&#10;IR//IiAh/yEfI/8gHSP/Ih4k/yQgI/8nIyH/EA0E/7Syov///un/9PTb//j23f/599//9vTe//v5&#10;4//49t//+Pbf//j23//49t//+Pbf//j23//49t//+Pbf//j23//49t//+Pbf//j23//39d7/9/Xe&#10;//f13v/39d7/+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&#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H/8hIB3/IiEf/yIgIf8hHyP/IB0j/yIeJP8kICP/JyMh/xANBP+0sqL///7p//T0&#10;2//49t3/+fff//b03v/7+eP/+Pbf//j23//49t//+Pbf//j23//49t//+Pbf//j23//49t//+Pbf&#10;//j23//49t//9/Xe//f13v/39d7/9/Xe//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B//ISAd/yIhH/8iICH/IR8j/yAdI/8iHiT/JCAj/ycj&#10;If8QDQT/tLKi///+6f/09Nv/+Pbd//n33//29N7/+/nj//j23//49t//+Pbf//j23//49t//+Pbf&#10;//j23//49t//+Pbf//j23//49t//+Pbf//f13v/39d7/9/Xe//f13v/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f/yEgHf8iIR//IiAh/yEf&#10;I/8gHSP/Ih4k/yQgI/8nIyH/EA0E/7Syov///un/9PTb//j23f/599//9vTe//v54//49t//+Pbf&#10;//j23//49t//+Pbf//j23//49t//+Pbf//j23//49t//+Pbf//j23//39d7/9/Xe//f13v/39d7/&#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H/8hIB3/IiEf/yIgIf8hHyP/IB0j/yIeJP8kICP/JyMh/xANBP+0sqL///7p//T02//49t3/+fff&#10;//b03v/7+eP/+Pbf//j23//49t//+Pbf//j23//49t//+Pbf//j23//49t//+Pbf//j23//49t//&#10;9/Xe//f13v/39d7/9/Xe//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B//ISAd/yIhH/8iICH/IR8j/yAdI/8iHiT/JCAj/ycjIf8QDQT/tLKi&#10;///+6f/09Nv/+Pbd//n33//29N7/+/nj//j23//49t//+Pbf//j23//49t//+Pbf//j23//49t//&#10;+Pbf//j23//49t//+Pbf//f13v/39d7/9/Xe//f13v/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39d7/9/Xe//f13v/39d7/+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59Nz/+vTe//r03v/69N7/+fTe//jz3f/4&#10;893/9/Pd//n23//49t//+Pbf//j23//39d7/9/Xe//b23v/39d7/+fXg//v24f/38tv/+/je//j1&#10;2//29Nv//Pvn/+zr3f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REAT/sK+d///95v/39Nr/&#10;9/Ta//r23P/69d7/+fbe//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r33//38tv/+vbc&#10;//n22//29Nj/+fje//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PXb//f13P/39dz/&#10;9/Xc//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fbd//Hv2v//&#10;//D/ZGRb/w4OC/8iIiL/Hx8f/x8fH/8fHx//Hx8f/x8fH/8fHx//Hx8f/x8fH/8fHx//Hx8f/x8f&#10;H/8fHx//Hx8f/x8fH/8fHx//Hx8f/x8fH/8fHx//Hx8f/x8fH/8fHx//Hx8f/x8fH/8fHx//Hx8f&#10;/x8fH/8fHx//Hx8f/x8fH/8fHx//Hx8f/x8fH/8fHx//Hx8c/x0dFP8qKhv/7uzX//v43//49dr/&#10;+fXZ//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9/Xe//f13v/39d7/&#10;9/Xe//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fTc//r03v/6&#10;9N7/+vTe//n03v/4893/+PPd//fz3f/59t//+Pbf//j23//49t//9/Xe//f13v/29t7/9/Xe//n1&#10;4P/79uH/9/Lb//v43v/49dv/9vTb//z75//s693/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ERAE/7Cvnf///eb/9/Ta//f02v/69tz/+vXe//n23v/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699//9/Lb//r23P/59tv/9vTY//n43v/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j12//39dz/9/Xc//f13P/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n23f/x79r////w/2RkW/8ODgv/IiIi/x8fH/8fHx//Hx8f/x8fH/8fHx//Hx8f/x8f&#10;H/8fHx//Hx8f/x8fH/8fHx//Hx8f/x8fH/8fHx//Hx8f/x8fH/8fHx//Hx8f/x8fH/8fHx//Hx8f&#10;/x8fH/8fHx//Hx8f/x8fH/8fHx//Hx8f/x8fH/8fHx//Hx8f/x8fH/8fHx//Hx8f/x8fHP8dHRT/&#10;Kiob/+7s1//7+N//+PXa//n12f/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f13v/39d7/9/Xe//f13v/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n03P/69N7/+vTe//r03v/59N7/+PPd//jz3f/3893/+fbf//j23//49t//+Pbf//f1&#10;3v/39d7/9vbe//f13v/59eD/+/bh//fy2//7+N7/+PXb//b02//8++f/7Ovd/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xEQBP+wr53///3m//f02v/39Nr/+vbc//r13v/59t7/+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vff//fy2//69tz/+fbb//b02P/5+N7/+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49dv/9/Xc//f13P/39dz/+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59t3/8e/a////8P9kZFv/Dg4L/yIiIv8fHx//Hx8f/x8f&#10;H/8fHx//Hx8f/x8fH/8fHx//Hx8f/x8fH/8fHx//Hx8f/x8fH/8fHx//Hx8f/x8fH/8fHx//Hx8f&#10;/x8fH/8fHx//Hx8f/x8fH/8fHx//Hx8f/x8fH/8fHx//Hx8f/x8fH/8fHx//Hx8f/x8fH/8fHx//&#10;Hx8f/x8fH/8fHxz/HR0U/yoqG//u7Nf/+/jf//j12v/59dn/+/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39d7/9/Xe//f13v/39d7/+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59Nz/+vTe//r03v/69N7/+fTe//jz3f/4893/9/Pd//n2&#10;3//49t//+Pbf//j23//39d7/9/Xe//b23v/39d7/+fXg//v24f/38tv/+/je//j12//29Nv//Pvn&#10;/+zr3f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REAT/sK+d///95v/39Nr/9/Ta//r23P/6&#10;9d7/+fbe//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r33//38tv/+vbc//n22//29Nj/&#10;+fje//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PXb//f13P/39dz/9/Xc//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fbd//Hv2v////D/ZGRb/w4O&#10;C/8iIiL/Hx8f/x8fH/8fHx//Hx8f/x8fH/8fHx//Hx8f/x8fH/8fHx//Hx8f/x8fH/8fHx//Hx8f&#10;/x8fH/8fHx//Hx8f/x8fH/8fHx//Hx8f/x8fH/8fHx//Hx8f/x8fH/8fHx//Hx8f/x8fH/8fHx//&#10;Hx8f/x8fH/8fHx//Hx8f/x8fH/8fHx//Hx8c/x0dFP8qKhv/7uzX//v43//49dr/+fXZ//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9/Xe//f13v/39d7/9/Xe//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fTc//r03v/69N7/+vTe//n0&#10;3v/4893/+PPd//fz3f/59t//+Pbf//j23//49t//9/Xe//f13v/29t7/9/Xe//n14P/79uH/9/Lb&#10;//v43v/49dv/9vTb//z75//s693/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ERAE/7Cvnf//&#10;/eb/9/Ta//f02v/69tz/+vXe//n23v/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699//&#10;9/Lb//r23P/59tv/9vTY//n43v/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j12//3&#10;9dz/9/Xc//f13P/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n2&#10;3f/x79r////w/2RkW/8ODgv/IiIi/x8fH/8fHx//Hx8f/x8fH/8fHx//Hx8f/x8fH/8fHx//Hx8f&#10;/x8fH/8fHx//Hx8f/x8fH/8fHx//Hx8f/x8fH/8fHx//Hx8f/x8fH/8fHx//Hx8f/x8fH/8fHx//&#10;Hx8f/x8fH/8fHx//Hx8f/x8fH/8fHx//Hx8f/x8fH/8fHx//Hx8f/x8fHP8dHRT/Kiob/+7s1//7&#10;+N//+PXa//n12f/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f13v/3&#10;9d7/9/Xe//f13v/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n0&#10;3P/69N7/+vTe//r03v/59N7/+PPd//jz3f/3893/+fbf//j23//49t//+Pbf//f13v/39d7/9vbe&#10;//f13v/59eD/+/bh//fy2//7+N7/+PXb//b02//8++f/7Ovd/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xEQBP+wr53///3m//f02v/39Nr/+vbc//r13v/59t7/+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vff//fy2//69tz/+fbb//b02P/5+N7/+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49dv/9/Xc//f13P/39dz/+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59t3/8e/a////8P9kZFv/Dg4L/yIiIv8fHx//Hx8f/x8fH/8fHx//Hx8f&#10;/x8fH/8fHx//Hx8f/x8fH/8fHx//Hx8f/x8fH/8fHx//Hx8f/x8fH/8fHx//Hx8f/x8fH/8fHx//&#10;Hx8f/x8fH/8fHx//Hx8f/x8fH/8fHx//Hx8f/x8fH/8fHx//Hx8f/x8fH/8fHx//Hx8f/x8fH/8f&#10;Hxz/HR0U/yoqG//u7Nf/+/jf//j12v/59dn/+/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39d7/9/Xe//f13v/39d7/+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59Nz/+vTe//r03v/69N7/+fTe//jz3f/4893/9/Pd//n23//49t//+Pbf&#10;//j23//39d7/9/Xe//b23v/39d7/+fXg//v24f/38tv/+/je//j12//29Nv//Pvn/+zr3f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REAT/sK+d///95v/39Nr/9/Ta//r23P/69d7/+fbe//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r33//38tv/+vbc//n22//29Nj/+fje//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PXb//f13P/39dz/9/Xc//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fbd//Hv2v////D/ZGRb/w4OC/8iIiL/Hx8f&#10;/x8fH/8fHx//Hx8f/x8fH/8fHx//Hx8f/x8fH/8fHx//Hx8f/x8fH/8fHx//Hx8f/x8fH/8fHx//&#10;Hx8f/x8fH/8fHx//Hx8f/x8fH/8fHx//Hx8f/x8fH/8fHx//Hx8f/x8fH/8fHx//Hx8f/x8fH/8f&#10;Hx//Hx8f/x8fH/8fHx//Hx8c/x0dFP8qKhv/7uzX//v43//49dr/+fXZ//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fbf//r14P/69eD/+vXg//r13//69d//+vXf//r1&#10;3//69d//+vXe//r23f/69t3/+vbd//r23f/69t3/+vbd//r1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B//ISAd/yIhH/8hISH/IB8j/x8e&#10;I/8gHyT/IiIj/yQkIf8REQf/sLCf//7+6f/39d3/9/Tb//v23//89OD/+/Tg//b03P/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n23//69eD/+vXg//r1&#10;4P/69d//+vXf//r13//69d//+vXf//r13v/69t3/+vbd//r23f/69t3/+vbd//r23f/69d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f/yEg&#10;Hf8iIR//ISEh/yAfI/8fHiP/IB8k/yIiI/8kJCH/EREH/7Cwn//+/un/9/Xd//f02//79t///PTg&#10;//v04P/29Nz/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59t//+vXg//r14P/69eD/+vXf//r13//69d//+vXf//r13//69d7/+vbd//r23f/69t3/+vbd&#10;//r23f/69t3/+vX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H/8hIB3/IiEf/yEhIf8gHyP/Hx4j/yAfJP8iIiP/JCQh/xERB/+wsJ///v7p&#10;//f13f/39Nv/+/bf//z04P/79OD/9vTc//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vXd//v13//79d//+/Xf//n03v/59N7/+fTe//j03v/59t//&#10;+Pbf//j23//49t//9/Xe//f13v/29t7/9/Xe//n14P/4897/+/bf//r33f/289n/+Pbd//j34//u&#10;7d//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Dw4C/7Cvnf///eb/9/Ta//bz2f/69tz/+vXe&#10;//r33//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fbf//r14P/69eD/+vXg//r13//69d//+vXf//r13//69d//+vXe&#10;//r23f/69t3/+vbd//r23f/69t3/+vbd//r1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B//ISAd/yIhH/8hISH/IB8j/x8eI/8gHyT/IiIj&#10;/yQkIf8REQf/sLCf//7+6f/39d3/9/Tb//v23//89OD/+/Tg//b03P/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n23P/49t3/+Pbd//j23f/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r13f/79d//+/Xf//v13//59N7/&#10;+fTe//n03v/49N7/+fbf//j23//49t//+Pbf//f13v/39d7/9vbe//f13v/59eD/+PPe//v23//6&#10;993/9vPZ//j23f/49+P/7u3f/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w8OAv+wr53///3m&#10;//f02v/289n/+vbc//r13v/699//+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n23//69eD/+vXg//r14P/69d//+vXf&#10;//r13//69d//+vXf//r13v/69t3/+vbd//r23f/69t3/+vbd//r23f/69d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f/yEgHf8iIR//ISEh&#10;/yAfI/8fHiP/IB8k/yIiI/8kJCH/EREH/7Cwn//+/un/9/Xd//f02//79t///PTg//v04P/29Nz/&#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59tz/+Pbd&#10;//j23f/49t3/+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59t//+vXg&#10;//r14P/69eD/+vXf//r13//69d//+vXf//r13//69d7/+vbd//r23f/69t3/+vbd//r23f/69t3/&#10;+vX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H/8hIB3/IiEf/yEhIf8gHyP/Hx4j/yAfJP8iIiP/JCQh/xERB/+wsJ///v7p//f13f/39Nv/&#10;+/bf//z04P/79OD/9vTc//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fbf//r14P/69eD/+vXg//r13//69d//+vXf//r13//69d//+vXe//r23f/69t3/&#10;+vbd//r23f/69t3/+vbd//r1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B//ISAd/yIhH/8hISH/IB8j/x8eI/8gHyT/IiIj/yQkIf8REQf/&#10;sLCf//7+6f/39d3/9/Tb//v23//89OD/+/Tg//b03P/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n13//69eD/+vXg//r14P/69d//+vXf//r13//69d//&#10;+fXf//n23v/59t3/+fbd//n23f/59t3/+fbd//n23f/59d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f/yEgHv8iIR//ISEh/yAgIv8fHiL/&#10;IB8j/yIiI/8kJCH/EREI/7Cwof/+/uv/9/Xf//f03f/79uD//PTg//v03//29Nz/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69d//+/Tg//v04P/69eD/&#10;+vXf//r13//69d//+fXf//n23//59t7/+fbd//n23f/59t3/+Pbd//j33f/49t3/+fb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IB//&#10;IiEg/yEhIf8gICH/Hx8g/yAgIf8iIiH/JCQh/xERCf+wr6T//v3v//f04//38+D/+/bh//z04P/7&#10;9d//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REQr/sK+m//798f/3&#10;9OX/9/Pi//v14v/89OD/+/Xe//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ERCv+wr6b//v3x//f05f/38+L/+/Xi//z04P/79d7/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ERCv+wr6b//v3x//f05f/38+L/+/Xi//z04P/79d7/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vXf//v04P/79OD/+/Tg//r1&#10;3//69d//+vXf//n13//59t//+Pbe//j23f/49t3/+Pbd//j33f/3993/+Pfd//n2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CD/IR8g/yIg&#10;If8hISH/ICAg/x8fH/8gICD/IiIh/yQkIf8REQr/sK+m//798f/39OX/9/Pi//v14v/89OD/+/Xe&#10;//b02//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f1&#10;3v/39d7/9/Xe//f13v/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n03P/69N7/+vTe//r03v/59N7/+fTe//n03v/49N7/+fbf//j23//49t//+Pbf//f13v/39d7/&#10;9vbe//f13v/59eD/+/bh//fy2//7+N7/+PXb//b02//8++f/7Ovd/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xEQBP+wr53///3m//f02v/39Nr/+vbc//r13v/59t7/9/bc//b23P/39tz/9/Xc&#10;//j23f/49t3/+Pbd//n23f/59t3/+vbd//r23f/69d3/+/Xd//v13f/79d3/+/Xe//v04P/79OD/&#10;+/Tg//v04P/69eD/+vXg//r14P/59eD/+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j04P/58+H/+vPh//rz&#10;4P/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BAJ/7Cvpv/+/fH/9/Tl&#10;//fz4v/69OH//fXh//z23//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vff//fy2//69tz/+fbb//b02P/5+N7/+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49dv/9/Xc//f13P/39dz/+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39d7/9/Xe//f13v/39d7/+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59Nz/+vTe//r03v/69N7/+fTe//n03v/59N7/+PTe//n23//49t//&#10;+Pbf//j23//39d7/9/Xe//b23v/39d7/+fXg//v24f/38tv/+/je//j12//29Nv//Pvn/+zr3f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REAT/sK+d///95v/39Nr/9/Ta//r23P/69d7/+fbe&#10;//f23P/29tz/9/bc//f13P/49t3/+Pbd//j23f/59t3/+fbd//r23f/69t3/+vXd//v13f/79d3/&#10;+/Xd//v13v/79OD/+/Tg//v04P/79OD/+vXg//r14P/69eD/+fXg//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49OD/+fPh//rz4f/68+D/+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AQCf+wr6b//v3x//f05f/38+L/+vTh//314f/89t//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r33//38tv/+vbc//n22//29Nj/+fje//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PXb//f13P/39dz/9/Xc//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9/Xe//f13v/39d7/9/Xe//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fTc//r03v/69N7/+vTe//n03v/59N7/&#10;+fTe//j03v/59t//+Pbf//j23//49t//9/Xe//f13v/29t7/9/Xe//n14P/79uH/9/Lb//v43v/4&#10;9dv/9vTb//z75//s693/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ERAE/7Cvnf///eb/9/Ta&#10;//f02v/69tz/+vXe//n23v/39tz/9vbc//f23P/39dz/+Pbd//j23f/49t3/+fbd//n23f/69t3/&#10;+vbd//r13f/79d3/+/Xd//v13f/79d7/+/Tg//v04P/79OD/+/Tg//r14P/69eD/+vXg//n14P/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PTg//nz4f/68+H/+vPg//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QEAn/sK+m//798f/39OX/9/Pi//r04f/99eH//Pbf//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699//9/Lb//r2&#10;3P/59tv/9vTY//n43v/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j12//39dz/9/Xc&#10;//f13P/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f13v/39d7/9/Xe&#10;//f13v/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n03P/69N7/&#10;+vTe//r03v/59N7/+fTe//n03v/49N7/+fbf//j23//49t//+Pbf//f13v/39d7/9vbe//f13v/5&#10;9eD/+/bh//fy2//7+N7/+PXb//b02//8++f/7Ovd/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xEQBP+wr53///3m//f02v/39Nr/+vbc//r13v/59t7/9/bc//b23P/39tz/9/Xc//j23f/49t3/&#10;+Pbd//n23f/59t3/+vbd//r23f/69d3/+/Xd//v13f/79d3/+/Xe//v04P/79OD/+/Tg//v04P/6&#10;9eD/+vXg//r14P/59eD/+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j04P/58+H/+vPh//rz4P/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BAJ/7Cvpv/+/fH/9/Tl//fz4v/69OH/&#10;/fXh//z23//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vff//fy2//69tz/+fbb//b02P/5+N7/+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49dv/9/Xc//f13P/39dz/+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39d7/9/Xe//f13v/39d7/+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59Nz/+vTe//r03v/69N7/+fTe//n03v/59N7/+PTe//n23//49t//+Pbf//j23//3&#10;9d7/9/Xe//b23v/39d7/+fXg//v24f/38tv/+/je//j12//29Nv//Pvn/+zr3f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REAT/sK+d///95v/39Nr/9/Ta//r23P/69d7/+fbe//f23P/29tz/&#10;9/bc//f13P/49t3/+Pbd//j23f/59t3/+fbd//r23f/69t3/+vXd//v13f/79d3/+/Xd//v13v/7&#10;9OD/+/Tg//v04P/79OD/+vXg//r14P/69eD/+fXg//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49OD/+fPh&#10;//rz4f/68+D/+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AQCf+wr6b/&#10;/v3x//f05f/38+L/+vTh//314f/89t//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r33//38tv/+vbc//n22//29Nj/+fje//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PXb//f13P/39dz/9/Xc//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9/Xe//f13v/39d7/9/Xe//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fTc//r03v/69N7/+vTe//n03v/59N7/+fTe//j03v/5&#10;9t//+Pbf//j23//49t//9/Xe//f13v/29t7/9/Xe//n14P/79uH/9/Lb//v43v/49dv/9vTb//z7&#10;5//s693/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ERAE/7Cvnf///eb/9/Ta//f02v/69tz/&#10;+vXe//n23v/39tz/9vbc//f23P/39dz/+Pbd//j23f/49t3/+fbd//n23f/69t3/+vbd//r13f/7&#10;9d3/+/Xd//v13f/79d7/+/Tg//v04P/79OD/+/Tg//r14P/69eD/+vXg//n14P/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PTg//nz4f/68+H/+vPg//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QEAn/sK+m//798f/39OX/9/Pi//r04f/99eH//Pbf//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699//9/Lb//r23P/59tv/9vTY&#10;//n43v/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j12//39dz/9/Xc//f13P/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f13v/39d7/9/Xe//f13v/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n03P/69N7/+vTe//r03v/5&#10;9N7/+fTe//n03v/49N7/+fbf//j23//49t//+Pbf//f13v/39d7/9vbe//f13v/59eD/+/bh//fy&#10;2//7+N7/+PXb//b02//8++f/7Ovd/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xEQBP+wr53/&#10;//3m//f02v/39Nr/+vbc//r13v/59t7/9/bc//b23P/39tz/9/Xc//j23f/49t3/+Pbd//n23f/5&#10;9t3/+vbd//r23f/69d3/+/Xd//v13f/79d3/+/Xe//v04P/79OD/+/Tg//v04P/69eD/+vXg//r1&#10;4P/59eD/+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j04P/58+H/+vPh//rz4P/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BAJ/7Cvpv/+/fH/9/Tl//fz4v/69OH//fXh//z23//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vff&#10;//fy2//69tz/+fbb//b02P/5+N7/+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49dv/&#10;9/Xc//f13P/39dz/+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&#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f/49t//+Pbf//j23//49t//+Pbf//j23//49t//+Pbf//j23//49t//+Pbf&#10;//f13v/39d7/9/Xe//j13v/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e//n23f/69t3/+vbd//n23f/5&#10;9t3/+Pbe//f24P/29uL/8fHf//7/8f+usKX/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3/+Pbf//j23//49t//+Pbf//j23//49t//+Pbf&#10;//j23//49t//+Pbf//j23//39d7/9/Xe//f13v/49d7/+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v/5&#10;9t3/+vbd//r23f/59t3/+fbd//j23v/39uD/9vbi//Hx3//+//H/rrCl/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d//j23//49t//+Pbf&#10;//j23//49t//+Pbf//j23//49t//+Pbf//j23//49t//9/Xe//f13v/39d7/+PXe//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7/+fbd//r23f/69t3/+fbd//n23f/49t7/9/bg//b24v/x8d///v/x/66w&#10;pf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f/49t//+Pbf//j23//49t//+Pbf//j23//49t//+Pbf//j23//49t//+Pbf//f13v/39d7/&#10;9/Xe//j13v/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e//n23f/69t3/+vbd//n23f/59t3/+Pbe//f2&#10;4P/29uL/8fHf//7/8f+usKX/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3/+Pbf//j23//49t//+Pbf//j23//49t//+Pbf//j23//49t//&#10;+Pbf//j23//39d7/9/Xe//f13v/49d7/+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v/59t3/+vbd//r2&#10;3f/59t3/+fbd//j23v/39uD/9vbi//Hx3//+//H/rrCl/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&#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d//j23//49t//+Pbf//j23//49t//&#10;+Pbf//j23//49t//+Pbf//j23//49t//9/Xe//f13v/39d7/+PXe//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7/+fbd//r23f/69t3/+fbd//n23f/49t7/9/bg//b24v/x8d///v/x/66wpf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f/49t//&#10;+Pbf//j23//49t//+Pbf//j23//49t//+Pbf//j23//49t//+Pbf//f13v/39d7/9/Xe//j13v/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e//n23f/69t3/+vbd//n23f/59t3/+Pbe//f24P/29uL/8fHf&#10;//7/8f+usKX/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3/+Pbe//j23v/49t7/+Pbe//j23v/49t//+Pbf//j23//49t//+Pbf//j23//3&#10;9d7/9/Xe//f13v/49d7/+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v/59t7/+vXe//r13v/59t7/+fbe&#10;//j23//39uD/9vbi//Hx4P/+//H/rrCl/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7/+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f&#10;//r14P/69eD/+fXg//n24P/49uD/9/bh//b24//x8eH//v/y/66v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Pbf//j24P/49uD/+Pbg//j24P/39uD/9/bh//f2&#10;4v/39uT/8e/g///+8v+wr6b/EhEL/yMiH/8jISH/IB4g/yEf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79eD/+/Xd&#10;//v12//69tv/9/Xc//b23v/39d7/9/Xe//j23//49t//+Pbf//n23//59d//+vXf//r13//69d//&#10;+/Xf//v13//79d//+vXf//fz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j23//49uD/+Pbg//j2&#10;4P/49uD/9/bg//f24f/39uL/9/bk//Hv4P///vL/sK+m/xIRC/8jIh//IyEh/yAeIP8hHy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Xg//v13f/79dv/+vbb//f13P/29t7/9/Xe//f13v/49t//+Pbf//j23//59t//&#10;+fXf//r13//69d//+vXf//v13//79d//+/Xf//r13//389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49t//+Pbg//j24P/49uD/+Pbg//f24P/39uH/9/bi//f25P/x7+D///7y/7Cvpv8SEQv/IyIf&#10;/yMhIf8gHiD/IR8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v14P/79d3/+/Xb//r22//39dz/9vbe//f13v/39d7/&#10;+Pbf//j23//49t//+fbf//n13//69d//+vXf//r13//79d//+/Xf//v13//69d//9/P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Pbf//j24P/49uD/+Pbg//j24P/39uD/9/bh//f24v/39uT/8e/g&#10;///+8v+wr6b/EhEL/yMiH/8jISH/IB4g/yEf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iob/+7s1//7+N//+PXa//n12f/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j13f/59N//+fTg//n04P/79eD/+/Xd//v12//69tv/&#10;9/Xc//b23v/39d7/9/Xe//j23//49t//+Pbf//n23//59d//+vXf//r13//69d//+/Xf//v13//7&#10;9d//+vXf//fz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j23//49uD/+Pbg//j24P/49uD/9/bg&#10;//f24f/39uL/9/bk//Hv4P///vL/sK+m/xIRC/8jIh//IyEh/yAeIP8hHy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oqG//u7Nf/+/jf//j1&#10;2v/59dn/+/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49d3/+fTf//n04P/59OD/&#10;+/Xg//v13f/79dv/+vbb//f13P/29t7/9/Xe//f13v/49t//+Pbf//j23//59t//+fXf//r13//6&#10;9d//+vXf//v13//79d//+/Xf//r13//389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49t//+Pbg&#10;//j24P/49uD/+Pbg//f24P/39uH/9/bi//f25P/x7+D///7y/7Cvpv8SEQv/IyIf/yMhIf8gHiD/&#10;IR8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59+D/+ffd//f22v/29tr/9/fd//X03v/w797/LCkf/xwaFf8jIB//IR8g/x4c&#10;Hf8jIiH/Hx4a/yAfG/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qKhv/7uzX//v43//49dr/+fXZ//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PXd//n03//59OD/+fTg//v14P/79d3/+/Xb//r22//39dz/9vbe//f13v/39d7/+Pbf//j23//4&#10;9t//+fbf//n13//69d//+vXf//r13//79d//+/Xf//v13//69d//9/P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Pbf//j24P/49uD/+Pbg//j24P/39uD/9/bh//f24v/39uT/8e/g///+8v+wr6b/&#10;EhEL/yMiH/8jISH/IB4g/yEf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iP/GhoY/yEhH/8gIB7/HR0b/yIiIP8eHhz/Hx8d/yAgHv8gIB7/ICAe&#10;/yAgHv8gIB7/ICAe/yAgHv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&#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4P/6&#10;9eD/+vXg//n14P/59eD/+Pbh//f24v/29uT/8fHh//7/8v+ur6b/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j23//49uD/+Pbg//j24P/49uD/9/bg//f24f/39uL/&#10;9/bk//Hv4P///vL/sK+m/xIRC/8jIh//IyEh/yAeIP8hHy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f//n34P/5993/9/ba//b2&#10;2v/3993/9fTe//Dv3v8sKR//HBoV/yMgH/8hHyD/Hhwd/yMiIf8fHhr/IB8b/yAgH/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oqG//u7Nf/+/jf//j12v/59dn/+/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49d3/+fTf//n04P/59OD/+/Xg//v13f/7&#10;9dv/+vbb//f13P/29t7/9/Xe//f13v/49t//+Pbf//j23//59t//+fXf//r13//69d//+vXf//v1&#10;3//79d//+/Xf//r13//389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49t//+Pbg//j24P/49uD/&#10;+Pbg//f24P/39uH/9/bi//f25P/x7+D///7y/7Cvpv8SEQv/IyIf/yMhIf8gHiD/IR8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Pbf//j24P/49uD/+Pbg//j24P/39uD/9/bh//f24v/39uT/8e/g///+8v+wr6b/EhEL/yMiH/8j&#10;ISH/IB4g/yEf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j23//49uD/+Pbg//j24P/49uD/9/bg//f24f/39uL/9/bk//Hv4P//&#10;/vL/sK+m/xIRC/8jIh//IyEh/yAeIP8hHy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f//n34P/5993/9/ba//b22v/3993/9fTe&#10;//Dv3v8sKR//HBoV/yMgH/8hHyD/Hhwd/yMiIf8fHhr/IB8b/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49t//+Pbg//j24P/49uD/+Pbg//f24P/3&#10;9uH/9/bi//f25P/x7+D///7y/7Cvpv8SEQv/IyIf/yMhIf8gHiD/IR8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Pbf//j24P/4&#10;9uD/+Pbg//j24P/39uD/9/bh//f24v/39uT/8e/g///+8v+wr6b/EhEL/yMiH/8jISH/IB4g/yEf&#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j23//49uD/+Pbg//j24P/49uD/9/bg//f24f/39uL/9/bk//Hv4P///vL/sK+m/xIR&#10;C/8jIh//IyEh/yAeIP8hHy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f//n34P/5993/9/ba//b22v/3993/9fTe//Dv3v8sKR//&#10;HBoV/yMgH/8hHyD/Hhwd/yMiIf8fHhr/IB8b/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f//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IB//IiAg/yIgIf8hHyH/IB4g/yAgIf8i&#10;IiH/JCUh/w8QCP+usKT//f7v//X14//29OD/+Pbg//r24f/69+D/+P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f//r14P/69eD/+fXg//n24P/49uD/9/bh//b24//x8eH//v/y/66vpf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B//ISAe/yIhH/8i&#10;ICH/IR8i/yAeIv8hHyP/JCEj/yYkIf8PDgX/s7Ok//7+6//0893/+Pbf//n34P/29N7/+/nj//j2&#10;4P/49uD/+Pbg//j24P/49uD/+Pbg//j24P/49uD/+Pbg//j24P/49uD/+Pbg//j24P/49uD/+Pbg&#10;//j24P/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e//n23v/69d7/+vXe//n23v/59t7/+Pbf//f24P/29uL/&#10;8fHg//7/8f+usKX/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f/yEgHf8iIR//IiAh/yEfI/8gHSP/Ih4k/yQgI/8nIyH/EA0E/7Syov///un/9PTb//j2&#10;3f/599//9vTe//v54//49uD/+Pbg//j24P/49uD/+Pbg//j24P/49uD/+Pbg//j24P/49uD/+Pbg&#10;//j24P/49uD/+Pbg//j24P/49uD/+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v/59t3/+vbd//r23f/59t3/&#10;+fbd//j23v/39uD/9vbi//Hx3//+//H/rrCl/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H/8hIB3/IiEf/yIgIf8hHyP/IB0j/yIeJP8kICP/JyMh/xAN&#10;BP+0sqL///7p//T02//49t3/+fff//b03v/7+eP/+Pbg//j24P/49uD/+Pbg//j24P/49uD/+Pbg&#10;//j24P/49uD/+Pbg//j24P/49uD/+Pbg//j24P/49uD/+Pbg//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7/&#10;+fbd//r23f/69t3/+fbd//n23f/49t7/9/bg//b24v/x8d///v/x/66wpf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B//ISAd/yIhH/8iICH/IR8j/yAd&#10;I/8iHiT/JCAj/ycjIf8QDQT/tLKi///+6f/09Nv/+Pbd//n33//29N7/+/nj//j24P/49uD/+Pbg&#10;//j24P/49uD/+Pbg//j24P/49uD/+Pbg//j24P/49uD/+Pbg//j24P/49uD/+Pbg//j24P/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e//n23f/69t3/+vbd//n23f/59t3/+Pbe//f24P/29uL/8fHf//7/8f+u&#10;sKX/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f/yEg&#10;Hf8iIR//IiAh/yEfI/8gHSP/Ih4k/yQgI/8nIyH/EA0E/7Syov///un/9PTb//j23f/599//9vTe&#10;//v54//4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v/59t3/+vbd//r23f/59t3/+fbd//j23v/3&#10;9uD/9vbi//Hx3//+//H/rrCl/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H/8hIB3/IiEf/yIgIf8hHyP/IB0j/yIeJP8kICP/JyMh/xANBP+0sqL///7p&#10;//T02//49t3/+fff//b03v/7+eP/+P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7/+fbd//r23f/6&#10;9t3/+fbd//n23f/49t7/9/bg//b24v/x8d///v/x/66wpf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B//ISAd/yIhH/8iICH/IR8j/yAdI/8iHiT/JCAj&#10;/ycjIf8QDQT/tLKi///+6f/09Nv/+Pbd//n33//29N7/+/nj//j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e//n23f/69t3/+vbd//n23f/59t3/+Pbe//f24P/29uL/8fHf//7/8f+usKX/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f/yEgHf8iIR//IiAh&#10;/yEfI/8gHSP/Ih4k/yQgI/8nIyH/EA0E/7Syov///un/9PTb//j23f/599//9vTe//v54//4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v/59t3/+vbd//r23f/59t3/+fbd//j23v/39uD/9vbi//Hx&#10;3//+//H/rrCl/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REK/7Cvpv/+/fH/9/Tl&#10;//fz4v/79eL//PTg//v13v/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REK/7Cvpv/+/fH/9/Tl//fz4v/79eL/&#10;/PTg//v13v/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REK/7Cvpv/+/fH/9/Tl//fz4v/79eL//PTg//v13v/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ERCv+wr6b//v3x//f05f/38+L/+/Xi//z0&#10;4P/79d7/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REQr/sK+m//79&#10;8f/39OX/9/Pi//v14v/89OD/+/Xe//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vXg//r13//69d//+vXf//n13//59t//+fbe//n23f/59t3/+fbd//j23f/4993/+Pb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SAf/yIhIP8hISH/ICAh/x8fIP8gICH/IiIh/yQkIf8REQn/sK+k//797//39OP/9/Pg&#10;//v24f/89OD/+/Xf//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n13//69eD/+vXg//r14P/69d//+vXf//r13//69d//+fXf//n23v/59t3/+fbd&#10;//n23f/59t3/+fbd//n23f/59d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f/yEgHv8iIR//ISEh/yAgIv8fHiL/IB8j/yIiI/8kJCH/EREI&#10;/7Cwof/+/uv/9/Xf//f03f/79uD//PTg//v03//29Nz/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59t//+vXg//r14P/69eD/+vXf//r13//69d//+vXf&#10;//r13//69d7/+vbd//r23f/69t3/+vbd//r23f/69t3/+vX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H/8hIB3/IiEf/yEhIf8gHyP/Hx4j&#10;/yAfJP8iIiP/JCQh/xERB/+wsJ///v7p//f13f/39Nv/+/bf//z04P/79OD/9vTc//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fbf//r14P/69eD/+vXg&#10;//r13//69d//+vXf//r13//69d//+vXe//r23f/69t3/+vbd//r23f/69t3/+vbd//r1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B//ISAd&#10;/yIhH/8hISH/IB8j/x8eI/8gHyT/IiIj/yQkIf8REQf/sLCf//7+6f/39d3/9/Tb//v23//89OD/&#10;+/Tg//b03P/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n23//69eD/+vXg//r14P/69d//+vXf//r13//69d//+vXf//r13v/69t3/+vbd//r23f/69t3/&#10;+vbd//r23f/69d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f/yEgHf8iIR//ISEh/yAfI/8fHiP/IB8k/yIiI/8kJCH/EREH/7Cwn//+/un/&#10;9/Xd//f02//79t///PTg//v04P/29Nz/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59t//+vXg//r14P/69eD/+vXf//r13//69d//+vXf//r13//69d7/&#10;+vbd//r23f/69t3/+vbd//r23f/69t3/+vX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H/8hIB3/IiEf/yEhIf8gHyP/Hx4j/yAfJP8iIiP/&#10;JCQh/xERB/+wsJ///v7p//f13f/39Nv/+/bf//z04P/79OD/9vTc//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fbf//r14P/69eD/+vXg//r13//69d//&#10;+vXf//r13//69d//+vXe//r23f/69t3/+vbd//r23f/69t3/+vbd//r1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B//ISAd/yIhH/8hISH/&#10;IB8j/x8eI/8gHyT/IiIj/yQkIf8REQf/sLCf//7+6f/39d3/9/Tb//v23//89OD/+/Tg//b03P/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6&#10;9d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f/yEgHf8iIR//ISEh/yAfI/8fHiP/IB8k/yIiI/8kJCH/EREH/7Cwn//+/un/9/Xd//f02//7&#10;9t///PTg//v04P/29Nz/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59t//+vXg//r14P/69eD/+vXf//r13//69d//+vXf//r13//69d7/+vbd//r23f/6&#10;9t3/+vbd//r23f/69t3/+vX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H/8hIB3/IiEf/yEhIf8gHyP/Hx4j/yAfJP8iIiP/JCQh/xERB/+w&#10;sJ///v7p//f13f/39Nv/+/bf//z04P/79OD/9vTc//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ERAE/7Cvnf///eb/9/Ta//f02v/6&#10;9tz/+vXe//n23v/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39d7/9/Xe//f13v/39d7/9/Xe//f13f/39dz/9/Xc//j23f/49t3/+Pbd//j33P/3+Nn/&#10;9/jZ//j33f/59uD/+PTg//nz4f/68+H/+vPg//r14P/69uD/9vPd//Pw3v////L/YWFZ/xISEP8i&#10;IiL/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699//9/Lb//r23P/59tv/&#10;9vTY//n43v/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j12//39dz/9/Xc//f13P/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iob/+7s1//7+N//+PXa//n12f/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xEQBP+w&#10;r53///3m//f02v/39Nr/+vbc//r13v/59t7/+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9/Xe//f13v/39d7/9/Xe//f13v/39d3/9/Xc//f13P/49t3/&#10;+Pbd//j23f/499z/9/jZ//f42f/4993/+fbg//j04P/58+H/+vPh//rz4P/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vff//fy2//69tz/+fbb//b02P/5+N7/+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4&#10;9dv/9/Xc//f13P/39dz/+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oqG//u&#10;7Nf/+/jf//j12v/59dn/+/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REAT/sK+d///95v/39Nr/9/Ta//r23P/69d7/+fbe//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r33//38tv/+vbc//n22//29Nj/+fje//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PXb//f13P/39dz/9/Xc//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qKhv/7uzX//v43//49dr/+fXZ//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&#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ERAE/7Cvnf///eb/9/Ta//f02v/69tz/+vXe//n2&#10;3v/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39d7/&#10;9/Xe//f13v/39d7/9/Xe//f13f/39dz/9/Xc//j23f/49t3/+Pbd//j33P/3+Nn/9/jZ//j33f/5&#10;9uD/+PTg//nz4f/68+H/+vPg//r14P/69uD/9vPd//Pw3v////L/YWFZ/xISEP8iIiL/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699//9/Lb//r23P/59tv/9vTY//n43v/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j12//39dz/9/Xc//f13P/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iob/+7s1//7+N//+PXa//n12f/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xEQBP+wr53///3m//f0&#10;2v/39Nr/+vbc//r13v/59t7/+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vff//fy2//6&#10;9tz/+fbb//b02P/5+N7/+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49dv/9/Xc//f1&#10;3P/39dz/+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oqG//u7Nf/+/jf//j1&#10;2v/59dn/+/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REAT/sK+d///95v/39Nr/9/Ta//r23P/69d7/+fbe//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f13v/39d7/9/Xe//f13v/39d7/9/Xd//f13P/3&#10;9dz/+Pbd//j23f/49t3/+Pfc//f42f/3+Nn/+Pfd//n24P/49OD/+fPh//rz4f/68+D/+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r33//38tv/+vbc//n22//29Nj/+fje//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PXb//f13P/39dz/9/Xc//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qKhv/7uzX//v43//49dr/+fXZ//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ERAE/7Cvnf///eb/9/Ta//f02v/69tz/+vXe//n23v/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39d7/9/Xe//f13v/3&#10;9d7/9/Xe//f13f/39dz/9/Xc//j23f/49t3/+Pbd//j33P/3+Nn/9/jZ//j33f/59uD/+PTg//nz&#10;4f/68+H/+vPg//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699//9/Lb//r23P/59tv/9vTY//n43v/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j12//39dz/9/Xc//f13P/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iob/+7s1//7+N//+PXa//n12f/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f/yEgHf8iIR//IiAh/yEfI/8gHSP/Ih4k&#10;/yQgI/8nIyH/EA0E/7Syov///un/9PTb//j23f/599//9vTe//v54//4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H/8hIB3/IiEf&#10;/yIgIf8hHyP/IB0j/yIeJP8kICP/JyMh/xANBP+0sqL///7p//T02//49t3/+fff//b03v/7+eP/&#10;+P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B//ISAd/yIhH/8iICH/IR8j/yAdI/8iHiT/JCAj/ycjIf8QDQT/tLKi///+6f/09Nv/&#10;+Pbd//n33//29N7/+/nj//j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1893/+Pbe//j33P/09Nn/+Pje//j34//v7d//LCkh/xwZFv8jICH/IR8i/x4cH/8jISL/Hx4c&#10;/yAfHP8gIB//ICAg/yAgIP8gICD/ICAg/yAgIP8gICD/ICAg/yAgIP8gICD/ICAg/yAgIP8gICD/&#10;ICAg/yAgIP8gICD/ICAh/yAgIf8gIB//ICEd/yAhHP8gIRz/ICEd/yAgIP8eHiD/IB8k/yAfJP8f&#10;HyH/JCQi/w0OB/9lZ1v//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f/yEgHf8iIR//IiAh/yEfI/8gHSP/Ih4k/yQgI/8nIyH/&#10;EA0E/7Syov///un/9PTb//j23f/599//9vTe//v54//4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9fPd//j23v/499z/9PTZ//j43v/49+P/7+3f/ywpIf8cGRb/IyAh&#10;/yEfIv8eHB//IyEi/x8eHP8gHxz/ICAf/yAgIP8gICD/ICAg/yAgIP8gICD/ICAg/yAgIP8gICD/&#10;ICAg/yAgIP8gICD/ICAg/yAgIP8gICD/ICAg/yAgIf8gICH/ICAf/yAhHf8gIRz/ICEc/yAhHf8g&#10;ICD/Hh4g/yAfJP8gHyT/Hx8h/yQkIv8NDgf/ZWdb//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H/8hIB3/IiEf/yIgIf8hHyP/&#10;IB0j/yIeJP8kICP/JyMh/xANBP+0sqL///7p//T02//49t3/+fff//b03v/7+eP/+P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Xz3f/49t7/+Pfc//T02f/4+N7/+Pfj&#10;/+/t3/8sKSH/HBkW/yMgIf8hHyL/Hhwf/yMhIv8fHhz/IB8c/yAgH/8gICD/ICAg/yAgIP8gICD/&#10;ICAg/yAgIP8gICD/ICAg/yAgIP8gICD/ICAg/yAgIP8gICD/ICAg/yAgIP8gICH/ICAh/yAgH/8g&#10;IR3/ICEc/yAhHP8gIR3/ICAg/x4eIP8gHyT/IB8k/x8fIf8kJCL/DQ4H/2VnW//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B//&#10;ISAd/yIhH/8iICH/IR8j/yAdI/8iHiT/JCAj/ycjIf8QDQT/tLKi///+6f/09Nv/+Pbd//n33//2&#10;9N7/+/nj//j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fHd//X1&#10;2//499v/+PbZ//j12//79t//+/bi//fz3//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1893/+Pbe&#10;//j33P/09Nn/+Pje//j34//v7d//LCkh/xwZFv8jICH/IR8i/x4cH/8jISL/Hx4c/yAfHP8gIB//&#10;ICAg/yAgIP8gICD/ICAg/yAgIP8gICD/ICAg/yAgIP8gICD/ICAg/yAgIP8gICD/ICAg/yAgIP8g&#10;ICD/ICAh/yAgIf8gIB//ICEd/yAhHP8gIRz/ICEd/yAgIP8eHiD/IB8k/yAfJP8fHyH/JCQi/w0O&#10;B/9lZ1v//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f/yEgHf8iIR//IiAh/yEfI/8gHSP/Ih4k/yQgI/8nIyH/EA0E/7Syov//&#10;/un/9PTb//j23f/599//9vTe//v54//4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H/8hIB3/IiEf/yIgIf8hHyP/IB0j/yIeJP8k&#10;ICP/JyMh/xANBP+0sqL///7p//T02//49t3/+fff//b03v/7+eP/+P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pJP8aGhr/ISEh/yAgIP8dHR3/IiIi/x4eHv8f&#10;Hx//ICAg/yAgIP8gICD/ICAg/yAgIP8gICD/ICAg/yAgIP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7/+fbd//r23f/69t3/+fbd//n23f/49t7/9/bg//b24v/x8d///v/x/66wpf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B//ISAd/yIhH/8i&#10;ICH/IR8j/yAdI/8iHiT/JCAj/ycjIf8QDQT/tLKi///+6f/09Nv/+Pbd//n33//29N7/+/nj//j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ST/Ghoa/yEhIf8g&#10;ICD/HR0d/yIiIv8eHh7/Hx8f/yAgIP8gICD/ICAg/yAgIP8gICD/ICAg/yAgIP8gICD/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e//n23f/69t3/+vbd//n23f/59t3/+Pbe//f24P/29uL/&#10;8fHf//7/8f+usKX/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f/yEgHf8iIR//IiAh/yEfI/8gHSP/Ih4k/yQgI/8nIyH/EA0E/7Syov///un/9PTb//j2&#10;3f/599//9vTe//v54//4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c//f33v/399//+Pbf//n23//59d//+vXf&#10;//v04P/79OL/9O7e///98P+zrqT/FREJ/yQiHf8jIh//Hx8e/yAgIP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kk/xoaGv8hISH/ICAg/x0dHf8iIiL/Hh4e/x8fH/8gICD/ICAg/yAgIP8gICD/ICAg/yAg&#10;IP8gICD/ICAg/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v/59t3/+vbd//r23f/59t3/&#10;+fbd//j23v/39uD/9vbi//Hx3//+//H/rrCl/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H/8hIB3/IiEf/yIgIf8hHyP/IB0j/yIeJP8kICP/JyMh/xAN&#10;BP+0sqL///7p//T02//49t3/+fff//b03v/7+eP/+P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pJP8aGhr/ISEh/yAgIP8dHR3/IiIi/x4eHv8fHx//ICAg/yAg&#10;IP8gICD/ICAg/yAgIP8gICD/ICAg/yAgIP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7/&#10;+fbd//r23f/69t3/+fbd//n23f/49t7/9/bg//b24v/x8d///v/x/66wpf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B//ISAd/yIhH/8iICH/IR8j/yAd&#10;I/8iHiT/JCAj/ycjIf8QDQT/tLKi///+6f/09Nv/+Pbd//n33//29N7/+/nj//j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z/9/fe//f33//49t//+fbf//n13//69d//+/Tg//v04v/07t7///3w/7OupP8VEQn/&#10;JCId/yMiH/8fHx7/ICAg/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ST/Ghoa/yEhIf8gICD/HR0d/yIi&#10;Iv8eHh7/Hx8f/yAgIP8gICD/ICAg/yAgIP8gICD/ICAg/yAgIP8gICD/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e//n23f/69t3/+vbd//n23f/59t3/+Pbe//f24P/29uL/8fHf//7/8f+u&#10;sKX/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f/yEg&#10;Hf8iIR//IiAh/yEfI/8gHSP/Ih4k/yQgI/8nIyH/EA0E/7Syov///un/9PTb//j23f/599//9vTe&#10;//v54//4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c//f33v/399//+Pbf//n23//59d//+vXf//v04P/79OL/&#10;9O7e///98P+zrqT/FREJ/yQiHf8jIh//Hx8e/yAgIP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kk/xoa&#10;Gv8hISH/ICAg/x0dHf8iIiL/Hh4e/x8fH/8gICD/ICAg/yAgIP8gICD/ICAg/yAgIP8gICD/ICAg&#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v/59t3/+vbd//r23f/59t3/+fbd//j23v/3&#10;9uD/9vbi//Hx3//+//H/rrCl/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H/8hIB3/IiEf/yIgIf8hHyP/IB0j/yIeJP8kICP/JyMh/xANBP+0sqL///7p&#10;//T02//49t3/+fff//b03v/7+eP/+P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P/3997/9/ff//j23//59t//&#10;+fXf//r13//79OD/+/Ti//Tu3v///fD/s66k/xURCf8kIh3/IyIf/x8fHv8gICD/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pJP8aGhr/ISEh/yAgIP8dHR3/IiIi/x4eHv8fHx//ICAg/yAgIP8gICD/ICAg&#10;/yAgIP8gICD/ICAg/yAgIP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7/+fbd//r23f/6&#10;9t3/+fbd//n23f/49t7/9/bg//b24v/x8d///v/x/66wpf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B//ISAe/yIhH/8iICH/IR8i/yAeIv8hHyP/JCEj&#10;/yYkIf8PDgX/s7Ok//7+6//0893/+Pbf//n34P/29N7/+/nj//j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ST/Ghoa/yEhIf8gICD/HR0d/yIiIv8eHh7/Hx8f&#10;/yAgIP8gICD/ICAg/yAgIP8gICD/ICAg/yAgIP8gICD/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e//n23v/69d7/+vXe//n23v/59t7/+Pbf//f24P/29uL/8fHg//7/8f+usKX/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gH/8iICD/IiAh&#10;/yEfIf8gHiD/ICAh/yIiIf8kJSH/DxAI/66wpP/9/u//9fXj//b04P/49uD/+vbh//r34P/4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&#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f8hISD/ICAf&#10;/x0dHP8iIiH/Hh4d/x8fHv8gIB//ICAf/yAgH/8gIB//ICAf/yAgH/8gIB//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3/9fXb//b02//39dz/9/Xc&#10;//f13f/39d3/+PXe//n13//69d//+vXf//r13//79eD/+/Tg//v04P/69d7/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d//+vXg//r14P/59eD/+fbg//j24P/39uH/9vbj//Hx&#10;4f/+//L/rq+l/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f/5+N3/+fjb//f22P/299j/9/fb//X13f/w793/LCkg/xwZFv8jICH/IR8i&#10;/x4cH/8jISP/Hx0d/yAfHv8gICD/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3/+fjd//n42//39tj/9vfY//f32//19d3/8O/d&#10;/ywpIP8cGRb/IyAh/yEfIv8eHB//IyEj/x8dHf8gHx7/ICAg/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d//n43f/5+Nv/9/bY&#10;//b32P/399v/9fXd//Dv3f8sKSD/HBkW/yMgIf8hHyL/Hhwf/yMhI/8fHR3/IB8e/yAgIP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f/5+N3/+fjb//f22P/299j/9/fb//X13f/w793/LCkg/xwZFv8jICH/IR8i/x4cH/8jISP/&#10;Hx0d/yAfHv8gICD/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3/+fjd//n42//39tj/9vfY//f32//19d3/8O/d/ywpIP8cGRb/&#10;IyAh/yEfIv8eHB//IyEj/x8dHf8gHx7/ICAg/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d//n43f/5+Nv/9/bY//b32P/399v/&#10;9fXd//Dv3f8sKSD/HBkW/yMgIf8hHyL/Hhwf/yMhI/8fHR3/IB8e/yAgIP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f/5+N3/&#10;+fjb//f22P/299j/9/fb//X13f/w793/LCkg/xwZFv8jICH/IR8i/x4cH/8jISP/Hx0d/yAfHv8g&#10;ICD/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3/+fjd//n42//39tj/9vfY//f32//19d3/8O/d/ywpIP8cGRb/IyAh/yEfIv8e&#10;HB//IyEj/x8dHf8gHx7/ICAg/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d//n43f/5+Nv/9/bY//b32P/399v/9fXd//Dv3f8s&#10;KSD/HBkW/yMgIf8hHyL/Hhwf/yMhI/8fHR3/IB8e/yAgIP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f/5+N3/+fjb//f22P/2&#10;99j/9/fb//X13f/w793/LCkg/xwZFv8jICH/IR8i/x4cH/8jISP/Hx0d/yAfHv8gICD/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3/+fjd//n42//39tj/9vfY//f32//19d3/8O/d/ywpIP8cGRb/IyAh/yEfIv8eHB//IyEj/x8d&#10;Hf8gHx7/ICAg/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d//n43f/5+Nv/9/bY//b32P/399v/9fXd//Dv3f8sKSD/HBkW/yMg&#10;If8hHyL/Hhwf/yMhI/8fHR3/IB8e/yAgIP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f/5+N3/+fjb//f22P/299j/9/fb//X1&#10;3f/w793/LCkg/xwZFv8jICH/IR8i/x4cH/8jISP/Hx0d/yAfHv8gICD/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3/+fjd//n4&#10;2//39tj/9vfY//f32//19d3/8O/d/ywpIP8cGRb/IyAh/yEfIv8eHB//IyEj/x8dHf8gHx7/ICAg&#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gH/8iICD/IiAh/yEfIf8gHiD/ICAh/yIiIf8kJSH/DxAI/66wpP/9/u//9fXj//b04P/49uD/&#10;+vbh//r34P/4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H/8hIB7/IiEf/yIgIf8hHyL/IB4i/yEfI/8kISP/JiQh/w8OBf+zs6T/&#10;/v7r//Tz3f/49t//+ffg//b03v/7+eP/+Pbg//j24P/49uD/+Pbg//j24P/49uD/+Pbg//j24P/4&#10;9uD/+Pbg//j24P/49uD/+Pbg//j24P/49uD/+Pbg//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B//ISAd/yIhH/8iICH/IR8j/yAdI/8iHiT/&#10;JCAj/ycjIf8QDQT/tLKi///+6f/09Nv/+Pbd//n33//29N7/+/nj//j24P/49uD/+Pbg//j24P/4&#10;9uD/+Pbg//j24P/49uD/+Pbg//j24P/49uD/+Pbg//j24P/49uD/+Pbg//j24P/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f/yEgHf8iIR//&#10;IiAh/yEfI/8gHSP/Ih4k/yQgI/8nIyH/EA0E/7Syov///un/9PTb//j23f/599//9vTe//v54//4&#10;9uD/+Pbg//j24P/49uD/+Pbg//j24P/49uD/+Pbg//j24P/49uD/+Pbg//j24P/49uD/+Pbg//j2&#10;4P/49uD/+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H/8hIB3/IiEf/yIgIf8hHyP/IB0j/yIeJP8kICP/JyMh/xANBP+0sqL///7p//T02//4&#10;9t3/+fff//b03v/7+eP/+Pbg//j24P/49uD/+Pbg//j24P/49uD/+Pbg//j24P/49uD/+Pbg//j2&#10;4P/49uD/+Pbg//j24P/49uD/+Pbg//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B//ISAd/yIhH/8iICH/IR8j/yAdI/8iHiT/JCAj/ycjIf8Q&#10;DQT/tLKi///+6f/09Nv/+Pbd//n33//29N7/+/nj//j23//49t//+Pbf//j23//49t//+Pbf//j2&#10;3//49t//+Pbf//j23//49t//+Pbf//j23//49t//+Pbf//j23//39d//9/Xf//f13//39d//9/Xf&#10;//f13//39d//9/Xf//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f/yEgHf8iIR//IiAh/yEfI/8g&#10;HSP/Ih4k/yQgI/8nIyH/EA0E/7Syov///un/9PTb//j23f/599//9vTe//v54//49t//+Pbf//j2&#10;3//49t//+Pbf//j23//49t//+Pbf//j23//49t//+Pbf//j23//49t//+Pbf//j23//49t//9/Xf&#10;//f13//39d//9/Xf//f13//39d//9/Xf//f13//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H/8h&#10;IB3/IiEf/yIgIf8hHyP/IB0j/yIeJP8kICP/JyMh/xANBP+0sqL///7p//T02//49t3/+fff//b0&#10;3v/7+eP/+Pbf//j23//49t//+Pbf//j23//49t//+Pbf//j23//49t//+Pbf//j23//49t//+Pbf&#10;//j23//49t//+Pbf//f13//39d//9/Xf//f13//39d//9/Xf//f13//39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B//ISAd/yIhH/8iICH/IR8j/yAdI/8iHiT/JCAj/ycjIf8QDQT/tLKi///+&#10;6f/09Nv/+Pbd//n33//29N7/+/nj//j23//49t//+Pbf//j23//49t//+Pbf//j23//49t//+Pbf&#10;//j23//49t//+Pbf//j23//49t//+Pbf//j23//39d//9/Xf//f13//39d//9/Xf//f13//39d//&#10;9/Xf//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Pfd//n2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CD/IR8g/yIgIf8hISH/ICAg/x8fH/8g&#10;ICD/IiIh/yQkIf8REQr/sK+m//798f/39OX/9/Pi//v14v/89OD/+/Xe//b02//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g/yEfIP8i&#10;ICH/ISEh/yAgIP8fHx//ICAg/yIiIf8kJCH/EREK/7Cvpv/+/fH/9/Tl//fz4v/79eL//PTg//v1&#10;3v/29Nv/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IP8hHyD/IiAh/yEhIf8gICD/Hx8f/yAgIP8iIiH/JCQh/xERCv+wr6b//v3x//f0&#10;5f/38+L/+/Xi//z04P/79d7/9vTb//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vXf//v04P/79OD/+/Tg//r13//69d//+vXf//n13//59t//+Pbe//j2&#10;3f/49t3/+Pbd//j33f/3993/+Pfd//n2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CD/IR8g/yIgIf8hISH/ICAg/x8fH/8gICD/IiIh/yQk&#10;If8REQr/sK+m//798f/39OX/9/Pi//v14v/89OD/+/Xe//b02//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r13//79OD/+/Tg//v04P/69d//+vXf//r1&#10;3//59d//+fbf//j23v/49t3/+Pbd//j23f/4993/9/fd//j33f/59t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g/yEfIP8iICH/ISEh/yAg&#10;IP8fHx//ICAg/yIiIf8kJCH/EREK/7Cvpv/+/fH/9/Tl//fz4v/79eL//PTg//v13v/29Nv/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69d//+/Tg//v0&#10;4P/79OD/+vXf//r13//69d//+fXf//n23//49t7/+Pbd//j23f/49t3/+Pfd//f33f/4993/+fb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IP8hHyD/IiAh/yEhIf8gICD/Hx8f/yAgIP8iIiH/JCQh/xERCv+wr6b//v3x//f05f/38+L/+/Xi&#10;//z04P/79d7/9vTb//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vXf//v04P/79OD/+/Tg//r13//69d//+vXf//n13//59t//+Pbe//j23f/49t3/+Pbd&#10;//j33f/3993/+Pfd//n2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CD/IR8g/yIgIf8hISH/ICAg/x8fH/8gICD/IiIh/yQkIf8REQr/sK+m&#10;//798f/39OX/9/Pi//v14v/89OD/+/Xe//b02//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r13//79OD/+/Tg//v04P/69d//+vXf//r13//59d//+fbf&#10;//j23v/49t3/+Pbd//j23f/4993/9/fd//j33f/59t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g/yEfIP8iICH/ISEh/yAgIP8fHx//ICAg&#10;/yIiIf8kJCH/EREK/7Cvpv/+/fH/9/Tl//fz4v/79eL//PTg//v13v/29Nv/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69d//+/Tg//v04P/79OD/+vXf&#10;//r13//69d//+fXf//n23//49t7/+Pbd//j23f/49t3/+Pfd//f33f/4993/+fb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IP8hHyD/IiAh&#10;/yEhIf8gICD/Hx8f/yAgIP8iIiH/JCQh/xERCv+wr6b//v3x//f05f/38+L/+/Xi//z04P/79d7/&#10;9vTb//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vXf&#10;//v04P/79OD/+/Tg//r13//69d//+vXf//n13//59t//+Pbe//j23f/49t3/+Pbd//j33f/3993/&#10;+Pfd//n2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CD/IR8g/yIgIf8hISH/ICAg/x8fH/8gICD/IiIh/yQkIf8REQr/sK+m//798f/39OX/&#10;9/Pi//v14v/89OD/+/Xe//b02//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r13//79OD/+/Tg//v04P/69d//+vXf//r13//59d//+fbf//j23v/49t3/&#10;+Pbd//j23f/4993/9/fd//j33f/59t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g/yEfIP8iICH/ISEh/yAgIP8fHx//ICAg/yIiIf8kJCH/&#10;EREK/7Cvpv/+/fH/9/Tl//fz4v/79eL//PTg//v13v/29Nv/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79OD/+vXf//r13//69d//&#10;+fXf//n23//49t7/+Pbd//j23f/49t3/+Pfd//f33f/499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IP8hHyD/IiAh/yEhIf8gICD/&#10;Hx8f/yAgIP8iIiH/JCQh/xERCv+wr6b//v3x//f05f/38+L/+/Xi//z04P/79d7/9vTb//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Pfd//n2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CD/&#10;IR8g/yIgIf8hISH/ICAg/x8fH/8gICD/IiIh/yQkIf8REQr/sK+m//798f/39OX/9/Pi//v14v/8&#10;9OD/+/Xe//b02//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g/yEfIP8iICH/ISEh/yAgIP8fHx//ICAg/yIiIf8kJCH/EREK/7Cvpv/+&#10;/fH/9/Tl//fz4v/79eL//PTg//v13v/29Nv/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b12//29Nv/+PXc//j13P/49dz/&#10;+PXd//j13v/59d//+vXf//r13//69d//+vXg//v04P/79OD/+/X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P/FA8K/yQhIf8jIST/Hh8i/yAhI/8fIR//HyEd&#10;/yAhHP8gIRv/ISAc/yEgHf8hHx//IR8g/yAgIP8gICD/ICAg/yAgIP8gICD/ICAg/yAgIP8gICD/&#10;Hx8f/x8fH/8fHx//Hx8f/x8fH/8gICD/ICAg/yAgIP8hIB//IiEg/yEhIf8gICH/Hx8g/yAgIf8i&#10;IiH/JCQh/xERCf+wr6T//v3v//f04//38+D/+/bh//z04P/79d//9vTb//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3P///e3/s66j/xQPCf8kISD/IyEj&#10;/x4fIf8gISL/HyEf/x8hHv8gIR3/ICAd/yEgHv8hHyD/IR8i/yEfI/8gICH/ICAg/yAgIP8gICD/&#10;ICAg/yAgIP8gICD/ICAg/x8fH/8fHx//Hx8f/x8fH/8fHx//ICAg/yAgIP8gIB//ISAe/yIhH/8h&#10;ISH/ICAi/x8eIv8gHyP/IiIj/yQkIf8REQj/sLCh//7+6//39d//9/Td//v24P/89OD/+/Tf//b0&#10;3P/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4P/08Nz///3t&#10;/7Ouo/8UEAn/JCEg/yMiIv8eHyD/ICIi/x8hH/8fIR7/ICEd/yAgHf8hIB//IR8h/yEfJP8hHyT/&#10;ICAh/yAgIP8gICD/ICAg/yAgIP8gICD/ICAg/yAgIP8fHx//Hx8f/x8fH/8fHx//Hx8f/yAgIP8g&#10;ICD/ICAf/yEgHf8iIR//ISEh/yAfI/8fHiP/IB8k/yIiI/8kJCH/EREH/7Cwn//+/un/9/Xd//f0&#10;2//79t///PTg//v04P/29Nz/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uD/9PDc///97f+zrqP/FBAJ/yQhIP8jIiL/Hh8g/yAiIv8fIR//HyEe/yAhHf8gIB3/&#10;ISAf/yEfIf8hHyT/IR8k/yAgIf8gICD/ICAg/yAgIP8gICD/ICAg/yAgIP8gICD/Hx8f/x8fH/8f&#10;Hx//Hx8f/x8fH/8gICD/ICAg/yAgH/8hIB3/IiEf/yEhIf8gHyP/Hx4j/yAfJP8iIiP/JCQh/xER&#10;B/+wsJ///v7p//f13f/39Nv/+/bf//z04P/79OD/9vTc//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g//Tw3P///e3/s66j/xQQCf8kISD/IyIi/x4fIP8gIiL/&#10;HyEf/x8hHv8gIR3/ICAd/yEgH/8hHyH/IR8k/yEfJP8gICH/ICAg/yAgIP8gICD/ICAg/yAgIP8g&#10;ICD/ICAg/x8fH/8fHx//Hx8f/x8fH/8fHx//ICAg/yAgIP8gIB//ISAd/yIhH/8hISH/IB8j/x8e&#10;I/8gHyT/IiIj/yQkIf8REQf/sLCf//7+6f/39d3/9/Tb//v23//89OD/+/Tg//b03P/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4P/08Nz///3t/7Ouo/8UEAn/&#10;JCEg/yMiIv8eHyD/ICIi/x8hH/8fIR7/ICEd/yAgHf8hIB//IR8h/yEfJP8hHyT/ICAh/yAgIP8g&#10;ICD/ICAg/yAgIP8gICD/ICAg/yAgIP8fHx//Hx8f/x8fH/8fHx//Hx8f/yAgIP8gICD/ICAf/yEg&#10;Hf8iIR//ISEh/yAfI/8fHiP/IB8k/yIiI/8kJCH/EREH/7Cwn//+/un/9/Xd//f02//79t///PTg&#10;//v04P/29Nz/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uD/&#10;9PDc///97f+zrqP/FBAJ/yQhIP8jIiL/Hh8g/yAiIv8fIR//HyEe/yAhHf8gIB3/ISAf/yEfIf8h&#10;HyT/IR8k/yAgIf8gICD/ICAg/yAgIP8gICD/ICAg/yAgIP8gICD/Hx8f/x8fH/8fHx//Hx8f/x8f&#10;H/8gICD/ICAg/yAgH/8hIB3/IiEf/yEhIf8gHyP/Hx4j/yAfJP8iIiP/JCQh/xERB/+wsJ///v7p&#10;//f13f/39Nv/+/bf//z04P/79OD/9vTc//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g//Tw3P///e3/s66j/xQQCf8kISD/IyIi/x4fIP8gIiL/HyEf/x8hHv8g&#10;IR3/ICAd/yEgH/8hHyH/IR8k/yEfJP8gICH/ICAg/yAgIP8gICD/ICAg/yAgIP8gICD/ICAg/x8f&#10;H/8fHx//Hx8f/x8fH/8fHx//ICAg/yAgIP8gIB//ISAd/yIhH/8hISH/IB8j/x8eI/8gHyT/IiIj&#10;/yQkIf8REQf/sLCf//7+6f/39d3/9/Tb//v23//89OD/+/Tg//b03P/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4P/08Nz///3t/7Ouo/8UEAn/JCEg/yMiIv8e&#10;HyD/ICIi/x8hH/8fIR7/ICEd/yAgHf8hIB//IR8h/yEfJP8hHyT/ICAh/yAgIP8gICD/ICAg/yAg&#10;IP8gICD/ICAg/yAgIP8fHx//Hx8f/x8fH/8fHx//Hx8f/yAgIP8gICD/ICAf/yEgHf8iIR//ISEh&#10;/yAfI/8fHiP/IB8k/yIiI/8kJCH/EREH/7Cwn//+/un/9/Xd//f02//79t///PTg//v04P/29Nz/&#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&#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IB//IiEg/yIgIf8h&#10;HyH/Hx8g/yAgIf8hIiH/IyUh/w4QB/+tr6P//f7v//X04v/18t//+PTf//n14P/69uD/+Pbe//j2&#10;3v/49t7/+Pbe//j23v/49t7/+Pbe//j23v/49t7/+fbe//n23v/59t7/+fbe//n23v/59t7/+fbf&#10;//n14P/59eD/+fXg//n14P/59eD/+fXg//n1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NEAj/rK+l//3+8f/09OT/9fLh//j0&#10;4P/59eD/+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j12//39dz/9/Xc//f13P/39dz/9/Xc//f13f/39d7/+Pbf//j23//49t//+Pbf//j2&#10;4P/49uD/+Pbg//n24P/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j13//39d//&#10;9/Xf//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ysc/+/t2P/8+eD/+fbb//r22v/79dz/+/Xe//r14P/59eD/+fbe//j33P/399r/+Pfa//n2&#10;3P/69t3/+vbd//r23f/59dz/+fXc//n03f/59N7/+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fHd&#10;//X12//499v/+PbZ//j12//79t//+/bi//fz3//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RAI/6yv&#10;pf/9/vH/9PTk//Xy4f/49OD/+fXg//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49dv/9/Xc//f13P/39dz/9/Xc//f13P/39d3/9/Xe//j2&#10;3//49t//+Pbf//j23//49uD/+Pbg//j24P/59u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49d//9/Xf//f13//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srHP/v7dj//Png//n22//69tr/+/Xc//v13v/69eD/+fXg//n2&#10;3v/499z/9/fa//j32v/59tz/+vbd//r23f/69t3/+fXc//n13P/59N3/+fTe//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Hx3f/19dv/+Pfb//j22f/49dv/+/bf//v24v/389//+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0QCP+sr6X//f7x//T05P/18uH/+PTg//n14P/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PXb//f13P/39dz/9/Xc//f1&#10;3P/39dz/9/Xd//f13v/49t//+Pbf//j23//49t//+Pbg//j24P/49uD/+fbg//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PXf//f13//39d//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rKxz/7+3Y//z54P/59tv/+vba//v1&#10;3P/79d7/+vXg//n14P/59t7/+Pfc//f32v/499r/+fbc//r23f/69t3/+vbd//n13P/59dz/+fTd&#10;//n03v/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x8d3/9fXb//j32//49tn/+PXb//v23//79uL/&#10;9/Pf//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NEAj/rK+l//3+8f/09OT/9fLh//j04P/59eD/+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j24P/49uD/+Pbg&#10;//n24P/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j13//39d//9/Xf//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ysc/+/t&#10;2P/8+eD/+fbb//r22v/79dz/+/Xe//r14P/59eD/+fbe//j33P/399r/+Pfa//n23P/69t3/+vbd&#10;//r23f/59dz/+fXc//n03f/59N7/+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fHd//X12//499v/&#10;+PbZ//j12//79t//+/bi//fz3//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RAI/6yvpf/9/vH/9PTk&#10;//Xy4f/49OD/+fXg//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49uD/+Pbg//j24P/59u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4&#10;9d//9/Xf//f13//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srHP/v7dj//Png//n22//69tr/+/Xc//v13v/69eD/+fXg//n23v/499z/9/fa&#10;//j32v/59tz/+vbd//r23f/69t3/+fXc//n13P/59N3/+fTe//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Hx3f/19dv/+Pfb//j22f/49dv/+/bf//v24v/389//+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0QCP+sr6X//f7x//T05P/18uH/+PTg//n14P/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Pbg//j24P/49uD/+fbg//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PXf//f13//39d//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rKxz/7+3Y//z54P/59tv/+vba//v13P/79d7/+vXg&#10;//n14P/59t7/+Pfc//f32v/499r/+fbc//r23f/69t3/+vbd//n13P/59dz/+fTd//n03v/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x8d3/9fXb//j32//49tn/+PXb//v23//79uL/9/Pf//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NEAj/rK+l//3+8f/09OT/9fLh//j04P/59eD/+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j24P/49uD/+Pbg//n24P/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j13//39d//9/Xf//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ysc/+/t2P/8+eD/+fbb&#10;//r22v/79dz/+/Xe//r14P/59eD/+fbe//j33P/399r/+Pfa//n23P/69t3/+vbd//r23f/59dz/&#10;+fXc//n03f/59N7/+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Xg//v13f/79dv/+vbb//f13P/29t7/9/Xe//f13v/49t//+Pbf//j23//59t//+fXf&#10;//r13//69d//+vXf//v13//79d//+/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5&#10;9t//+fXg//r14P/69eD/+fXg//n14P/49uH/9/bi//b25P/w8OD//v/y/66vpv8REgv/IiMf/yIi&#10;If8eHyD/HyA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fbf//n14P/69eD/+vXg//n14P/59eD/+Pbh//f24v/29uT/8PDg//7/&#10;8v+ur6b/ERIL/yIjH/8iIiH/Hh8g/x8g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n23//59eD/+vXg//r14P/59eD/+fXg//j2&#10;4f/39uL/9vbk//Dw4P/+//L/rq+m/xESC/8iIx//IiIh/x4fIP8fIC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59t//+fXg//r1&#10;4P/69eD/+fXg//n14P/49uH/9/bi//b25P/w8OD//v/y/66vpv8REgv/IiMf/yIiIf8eHyD/HyA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fbf//n14P/69eD/+vXg//n14P/59eD/+Pbh//f24v/29uT/8PDg//7/8v+ur6b/ERIL&#10;/yIjH/8iIiH/Hh8g/x8g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n23//59eD/+vXg//r14P/59eD/+fXg//j24f/39uL/9vbk&#10;//Dw4P/+//L/rq+m/xESC/8iIx//IiIh/x4fIP8fIC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59t//+fXg//r14P/69eD/+fXg&#10;//n14P/49uH/9/bi//b25P/w8OD//v/y/66vpv8REgv/IiMf/yIiIf8eHyD/HyA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79eD/+/Xd//v12//69tv/9/Xc//b23v/39d7/9/Xe//j23//4&#10;9t//+Pbf//n23//59d//+vXf//r13//69d//+/Xf//v13//7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n23//59eD/+vXg//r14P/59eD/+fXg//j24f/39uL/9vbk//Dw4P/+//L/&#10;rq+m/xESC/8iIx//IiIh/x4fIP8fIC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59t//+fXg//r14P/69eD/+fXg//n14P/49uH/&#10;9/bi//b25P/w8OD//v/y/66vpv8REgv/IiMf/yIiIf8eHyD/HyA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fbf//n14P/69eD/&#10;+vXg//n14P/59eD/+Pbh//f24v/29uT/8PDg//7/8v+ur6b/ERIL/yIjH/8iIiH/Hh8g/x8g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n23//59eD/+vXg//r14P/59eD/+fXg//j24f/39uL/9vbk//Dw4P/+//L/rq+m/xESC/8i&#10;Ix//IiIh/x4fIP8fIC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59t//+fXg//r14P/69eD/+fXg//n14P/49uH/9/bi//b25P/w&#10;8OD//v/y/66vpv8REgv/IiMf/yIiIf8eHyD/HyA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fbf//n14P/69eD/+vXg//n14P/5&#10;9eD/+Pbh//f24v/29uT/8PDg//7/8v+ur6b/ERIL/yIjH/8iIiH/Hh8g/x8g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n23//5&#10;9eD/+vXg//r14P/59eD/+fXg//j24f/39uL/9vbk//Dw4P/+//L/rq+m/xESC/8iIx//IiIh/x4f&#10;IP8fIC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Xg//v13f/79dv/+vbb//f13P/29t7/9/Xe//f13v/49t//+Pbf&#10;//j23//59t//+fXf//r13//69d//+vXf//v13//79d//+/Xf//r13//389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3/+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j/ISEf/yAgHv8dHRv/IiIg/x4eHP8fHx3/ICAe/yAgHv8g&#10;IB7/ICAe/yAgHv8gIB7/ICAe/yAgH/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g&#10;//r14P/69eD/+fXg//n14P/49uH/9/bi//b25P/x8eH//v/y/66vpv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P/49t3/+Pbd//j23f/4&#10;9t3/+Pbd//j23v/49t//+Pbf//j23//49t//+Pbf//f13//39d//9/Xf//j13//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79eD/+/Xd&#10;//v12//69tv/9/Xc//b23v/39d7/9/Xe//j23//49t//+Pbf//n23//59d//+vXf//r13//69d//&#10;+/Xf//v13//79d//+vXf//fz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z/+Pbd//j23f/49t3/+Pbd//j23f/49t7/+Pbf//j23//49t//+Pbf//j23//39d//9/Xf//f1&#10;3//49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Xg//v13f/79dv/+vbb//f13P/29t7/9/Xe//f13v/49t//+Pbf//j23//59t//&#10;+fXf//r13//69d//+vXf//v13//79d//+/Xf//r13//389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c//j23f/49t3/+Pbd//j23f/49t3/+Pbe//j23//49t//+Pbf//j2&#10;3//49t//9/Xf//f13//39d//+PXf//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v14P/79d3/+/Xb//r22//39dz/9vbe//f13v/39d7/&#10;+Pbf//j23//49t//+fbf//n13//69d//+vXf//r13//79d//+/Xf//v13//69d//9/P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SAf/yIgIP8iICH/IR8h/yAeIP8gICH/IiIh/yQl&#10;If8PEAj/rrCk//3+7//19eP/9vTg//j24P/69uH/+vfg//j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&#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ERCv+wr6b//v3x//f05f/38+L/&#10;+/Xi//z04P/79d7/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REQr/&#10;sK+m//798f/39OX/9/Pi//v14v/89OD/+/Xe//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g/yEfIP8iICH/ISEh/yAgIP8fHx//&#10;ICAg/yIiIf8kJCH/EREK/7Cvpv/+/fH/9/Tl//fz4v/79eL//PTg//v13v/29Nv/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69d//+/Tg//v04P/79OD/&#10;+vXf//r13//69d//+fXf//n23//49t7/+Pbd//j23f/49t3/+Pfd//f33f/4993/+fb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IP8hHyD/&#10;IiAh/yEhIf8gICD/Hx8f/yAgIP8iIiH/JCQh/xERCv+wr6b//v3x//f05f/38+L/+/Xi//z04P/7&#10;9d7/9vTb//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vXf//v04P/79OD/+/Tg//r13//69d//+vXf//n13//59t//+Pbe//j23f/49t3/+Pbd//j33f/3&#10;993/+Pfd//n2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CD/IR8g/yIgIf8hISH/ICAg/x8fH/8gICD/IiIh/yQkIf8REQr/sK+m//798f/3&#10;9OX/9/Pi//v14v/89OD/+/Xe//b02//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r13//79OD/+/Tg//v04P/69d//+vXf//r13//59d//+fbf//j23v/4&#10;9t3/+Pbd//j23f/4993/9/fd//j33f/59t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g/yEfIP8iICH/ISEh/yAgIP8fHx//ICAg/yIiIf8k&#10;JCH/EREK/7Cvpv/+/fH/9/Tl//fz4v/79eL//PTg//v13v/29Nv/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69d//+/Tg//v04P/79OD/+vXf//r13//6&#10;9d//+fXf//n23//49t7/+Pbd//j23f/49t3/+Pfd//f33f/4993/+fb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IP8hHyD/IiAh/yEhIf8g&#10;ICD/Hx8f/yAgIP8iIiH/JCQh/xERCv+wr6b//v3x//f05f/38+L/+/Xi//z04P/79d7/9vTb//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vXf//v04P/7&#10;9OD/+/Tg//r13//69d//+vXf//n13//59t//+Pbe//j23f/49t3/+Pbd//j33f/3993/+Pfd//n2&#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CD/IR8g/yIgIf8hISH/ICAg/x8fH/8gICD/IiIh/yQkIf8REQr/sK+m//798f/39OX/9/Pi//v1&#10;4v/89OD/+/Xe//b02//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r13//79OD/+/Tg//v04P/69d//+vXf//r13//59d//+fbf//j23v/49t3/+Pbd//j2&#10;3f/4993/9/fd//j33f/59t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g/yEfIP8iICH/ISEh/yAgIP8fHx//ICAg/yIiIf8kJCH/EREK/7Cv&#10;pv/+/fH/9/Tl//fz4v/79eL//PTg//v13v/29Nv/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69d//+/Tg//v04P/79OD/+vXf//r13//69d//+fXf//n2&#10;3//49t7/+Pbd//j23f/49t3/+Pfd//f33f/4993/+fb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IP8hHyD/IiAh/yEhIf8gICD/Hx8f/yAg&#10;IP8iIiH/JCQh/xERCv+wr6b//v3x//f05f/38+L/+/Xi//z04P/79d7/9vTb//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vXf//v04P/79OD/+/Tg//r1&#10;3//69d//+vXf//n13//59t//+Pbe//j23f/49t3/+Pbd//j33f/3993/+Pfd//n2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CD/IR8g/yIg&#10;If8hISH/ICAg/x8fH/8gICD/IiIh/yQkIf8REQr/sK+m//798f/39OX/9/Pi//v14v/89OD/+/Xe&#10;//b02//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v04P/69d//+vXf//r13//59d//+fbf//j23v/49t3/+Pbd//j23f/4993/9/fd&#10;//j3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fIP8iICH/ISEh/yAgIP8fHx//ICAg/yIiIf8kJCH/EREK/7Cvpv/+/fH/9/Tl&#10;//fz4v/79eL//PTg//v13v/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13v/39d7/9/Xe//j23//4&#10;9t//+Pbf//j23//49d7/+PTe//j03v/59N7/+vXf//r13//69d//+vXe//j12//49dv/+fTd//r0&#10;3//68+D/+/Pg//vz3//7893//Pbd//j02v/699//8vDc///+8f9kZF3/Dw8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33f/4993/+Pfd//j33f/4993/+Pfd//j33f/4993/&#10;+Pfd//j33f/4993/+Pfd//j33f/4993/+P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ja//f33P/3993/9/fd//f33f/3993/&#10;9/fd//f33f/3993/9/fd//f33f/3993/9/fd//f33f/3993/9/fd//j3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42v/399z/&#10;9/fd//f33f/3993/9/fd//f33f/3993/9/fd//f33f/3993/9/fd//f33f/3993/9/fd//f33f/4&#10;99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&#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33f/4993/+Pfd//j33f/4993/+Pfd//j33f/4993/+Pfd//j33f/4&#10;993/+Pfd//j33f/4993/+P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fbd//n23f/59t3/+fbd//n2&#10;3f/59t3/+fbd//n23f/59t3/+fbd//n23f/59t3/+fbd//n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gH/8iICD/IiAh/yEfIf8gHiD/ICAh/yIiIf8kJSH/DxAI/66wpP/9/u//&#10;9fXj//b04P/49uD/+vbh//r34P/4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59t//+fXg//r14P/69eD/+fXg//n14P/49uH/9/bi//b25P/w&#10;8OD//v/y/66vpv8REgv/IiMf/yIiIf8eHyD/HyA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PXf//f13f/29tv/9vbb//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AgIP8hIB//Hxwa/y0pIv/w697//fjk//v22//69tn/+fbc//j23f/49t3/+Pbd//j23f/49t3/&#10;+Pbe//j23//49t//+Pbf//j23//49t//+Pbg//j24P/49uD/+fbg//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fbf//n14P/69eD/+vXg//n14P/5&#10;9eD/+Pbh//f24v/29uT/8PDg//7/8v+ur6b/ERIL/yIjH/8iIiH/Hh8g/x8g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j13//39d3/&#10;9vbb//b22//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gICD/ISAf/x8cGv8tKSL/8Ove//345P/79tv/+vbZ//n23P/49t3/&#10;+Pbd//j23f/49t3/+Pbd//j23v/49t//+Pbf//j23//49t//+Pbf//j24P/49uD/+Pbg//n24P/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n23//5&#10;9eD/+vXg//r14P/59eD/+fXg//j24f/39uL/9vbk//Dw4P/+//L/rq+m/xESC/8iIx//IiIh/x4f&#10;IP8fIC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49d//9/Xd//b22//29tv/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CAg/yEgH/8fHBr/LSki//Dr3v/9+OT/&#10;+/bb//r22f/59tz/+Pbd//j23f/49t3/+Pbd//j23f/49t7/+Pbf//j23//49t//+Pbf//j23//4&#10;9uD/+Pbg//j24P/59u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AgIP8hIB//&#10;Hxwa/y0pIv/w697//fjk//v22//69tn/+fbc//j23f/49t3/+Pbd//j23f/49t3/+Pbe//j23//4&#10;9t//+Pbf//j23//49t//+Pbg//j24P/49uD/+fbg//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g&#10;//r14P/69eD/+fXg//n14P/49uH/9/bi//b25P/x8eH//v/y/66vpv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gICD/ISAf/x8cGv8tKSL/8Ove//345P/79tv/+vbZ//n23P/49t3/+Pbd//j23f/4&#10;9t3/+Pbd//j23v/49t//+Pbf//j23//49t//+Pbf//j24P/49uD/+Pbg//n24P/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f//n14P/69eD/+vXg//n14P/59eD/+Pbh//f24v/29uT/8fHh//7/8v+ur6b/&#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CAg/yEgH/8fHBr/LSki//Dr3v/9+OT/+/bb//r22f/5&#10;9tz/+Pbd//j23f/49t3/+Pbd//j23f/49t7/+Pbf//j23//49t//+Pbf//j23//49uD/+Pbg//j2&#10;4P/59uD/+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59eD/+vXg//r14P/59eD/+fXg//j24f/39uL/&#10;9vbk//Hx4f/+//L/rq+m/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AgIP8hIB//Hxwa/y0pIv/w&#10;697//fjk//v22//69tn/+fbc//j23f/49t3/+Pbd//j23f/49t3/+Pbe//j23//49t//+Pbf//j2&#10;3//49t//+Pbg//j24P/49uD/+fbg//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fXg//r14P/69eD/&#10;+fXg//n14P/49uH/9/bi//b25P/x8eH//v/y/66vpv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P/49t3/+Pbd//j23f/49t3/+Pbd//j2&#10;3v/49t//+Pbf//j23//49t//+Pbf//f13//39d//9/Xf//j13//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f//n14P/69eD/+vXg//n14P/59eD/+Pbh//f24v/29uT/8fHh//7/8v+ur6b/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z/+Pbd//j2&#10;3f/49t3/+Pbd//j23f/49t7/+Pbf//j23//49t//+Pbf//j23//39d//9/Xf//f13//49d//+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59eD/+vXg//r14P/59eD/+fXg//j24f/39uL/9vbk//Hx4f/+&#10;//L/rq+m/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c//j23f/49t3/+Pbd//j23f/49t3/+Pbe//j23//49t//+Pbf//j23//49t//9/Xf&#10;//f13//39d//+PXf//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fXg//r14P/69eD/+fXg//n14P/4&#10;9uH/9/bi//b25P/x8eH//v/y/66vpv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P/49t3/+Pbd//j23f/49t3/+Pbd//j23v/49t//+Pbf&#10;//j23//49t//+Pbf//f13//39d//9/Xf//j13//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&#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f//n14P/6&#10;9eD/+vXg//n14P/59eD/+Pbh//f24v/29uT/8fHh//7/8v+ur6b/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f/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eD/+vXg//r14P/59eD/+fXg//j24f/39uL/9vbk//Hx4f/+//L/rq+m/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59t//+fXg//r14P/69eD/&#10;+fXg//n14P/49uH/9/bi//b25P/w8OD//v/y/66vpv8REgv/IiMf/yIiIf8eHyD/HyA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fbf//n14P/69eD/+vXg//n14P/59eD/+Pbh//f24v/29uT/8PDg//7/8v+ur6b/ERIL/yIjH/8i&#10;IiH/Hh8g/x8g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n23//59eD/+vXg//r14P/59eD/+fXg//j24f/39uL/9vbk//Dw4P/+&#10;//L/rq+m/xESC/8iIx//IiIh/x4fIP8fIC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f//n33//5+N3/9/ba//b22v/399z/9fTe&#10;//Dv3v8sKR//HBoV/yMgIP8hHyD/Hhwd/yMhIf8fHhv/IB8c/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59t//+fXg//r14P/69eD/+fXg//n14P/4&#10;9uH/9/bi//b25P/w8OD//v/y/66vpv8REgv/IiMf/yIiIf8eHyD/HyA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f/5997/+fjc&#10;//f22f/29tn/9/fc//X13f/w793/LCkg/xwaFv8jICH/IR8h/x4cHv8jISL/Hx4c/yAfHf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fbf//n14P/6&#10;9eD/+vXg//n14P/59eD/+Pbh//f24v/29uT/8PDg//7/8v+ur6b/ERIL/yIjH/8iIiH/Hh8g/x8g&#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3/+fjd//n42//39tj/9vfY//f32//19d3/8O/d/ywpIP8cGRb/IyAh/yEfIv8eHB//&#10;IyEj/x8dHf8gHx7/ICAg/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n23//59eD/+vXg//r14P/59eD/+fXg//j24f/39uL/9vbk//Dw4P/+//L/rq+m/xES&#10;C/8iIx//IiIh/x4fIP8fIC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d//n43f/5+Nv/9/bY//b32P/399v/9fXd//Dv3f8sKSD/&#10;HBkW/yMgIf8hHyL/Hhwf/yMhI/8fHR3/IB8e/yAgIP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59t//+fXg//r14P/69eD/+fXg//n14P/49uH/9/bi//b2&#10;5P/w8OD//v/y/66vpv8REgv/IiMf/yIiIf8eHyD/HyA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f/5+N3/+fjb//f22P/299j/&#10;9/fb//X13f/w793/LCkg/xwZFv8jICH/IR8i/x4cH/8jISP/Hx0d/yAfHv8gICD/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qKhv/7uzX//v43//49dr/+fXZ//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v14P/79d3/+/Xb&#10;//r22//39dz/9vbe//f13v/39d7/+Pbf//j23//49t//+fbf//n13//69d//+vXf//r13//79d//&#10;+/Xf//v13//69d//9/P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3/&#10;+fjd//n42//39tj/9vfY//f32//19d3/8O/d/ywpIP8cGRb/IyAh/yEfIv8eHB//IyEj/x8dHf8g&#10;Hx7/ICAg/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d//n43f/5+Nv/9/bY//b32P/399v/9fXd//Dv3f8sKSD/HBkW/yMgIf8h&#10;HyL/Hhwf/yMhI/8fHR3/IB8e/yAgIP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f/5+N3/+fjb//f22P/299j/9/fb//X13f/w&#10;793/LCkg/xwZFv8jICH/IR8i/x4cH/8jISP/Hx0d/yAfHv8gICD/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3/+fjd//n42//3&#10;9tj/9vfY//f32//19d3/8O/d/ywpIP8cGRb/IyAh/yEfIv8eHB//IyEj/x8dHf8gHx7/ICAg/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CAg/yEgH/8fHBr/LSki//Dr3v/9+OT/+/bb//r2&#10;2f/59tz/+Pbd//j23f/49t3/+Pbd//j23f/49t7/+Pbf//j23//49t//+Pbf//j23//49uD/+Pbg&#10;//j24P/59u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49d//9/Xf//f13//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sr&#10;HP/v7dj//Png//n22//69tr/+/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AgIP8hIB//Hxwa/y0p&#10;Iv/w697//fjk//v22//69tn/+fbc//j23f/49t3/+Pbd//j23f/49t3/+Pbe//j23//49t//+Pbf&#10;//j23//49t//+Pbg//j24P/49uD/+fbg//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PXf//f13//39d//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rKxz/7+3Y//z54P/59tv/+vba//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gICD/ISAf/x8cGv8tKSL/8Ove//345P/79tv/+vbZ//n23P/49t3/+Pbd//j23f/49t3/+Pbd&#10;//j23v/49t//+Pbf//j23//49t//+Pbf//j24P/49uD/+Pbg//n24P/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j13//39d//9/Xf//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ysc/+/t2P/8+eD/+fbb//r22v/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CAg/yEgH/8fHBr/LSki//Dr3v/9+OT/+/bb//r22f/59tz/+Pbd&#10;//j23f/49t3/+Pbd//j23f/49t7/+Pbf//j23//49t//+Pbf//j23//49uD/+Pbg//j24P/59u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49d//9/Xf//f13//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srHP/v7dj//Png&#10;//n22//69tr/+/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AgIP8hIB//Hxwa/y0pIv/w697//fjk&#10;//v22//69tn/+PXb//f13P/39dz/9/Xc//f13P/39dz/9/Xd//f13v/49t//+Pbf//j23//49t//&#10;+Pbg//j24P/49uD/+fbg//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PXf//f1&#10;3//39d//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rKxz/7+3Y//z54P/59tv/+vba//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gICD/ISAf&#10;/x8cGv8tKSL/8Ove//345P/79tv/+vbZ//j12//39dz/9/Xc//f13P/39dz/9/Xc//f13f/39d7/&#10;+Pbf//j23//49t//+Pbf//j24P/49uD/+Pbg//n24P/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j13//39d//9/Xf//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ysc/+/t2P/8+eD/+fbb//r22v/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CAg/yEgH/8fHBr/LSki//Dr3v/9+OT/+/bb//r22f/49dv/9/Xc//f13P/39dz/&#10;9/Xc//f13P/39d3/9/Xe//j23//49t//+Pbf//j23//49uD/+Pbg//j24P/59u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49d//9/Xf//f13//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srHP/v7dj//Png//n22//69tr/&#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&#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IB//&#10;IiEg/yIgIf8hHyD/IB8g/yAgIP8iIiH/JCUh/w8QCP+usKT//f7v//X15P/29OD/+PXh//r24f/6&#10;9uD/+Pbf//j23v/49t7/+Pbe//j23v/49t7/+Pbe//j23v/49t7/+Pbe//j23v/49t7/+Pbe//j2&#10;3v/49t7/+Pbf//n14P/59eD/+fXg//n14P/59eD/+fXg//n1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&#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&#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REQr/sK+m//798f/39OX/9/Pi&#10;//v14v/89OD/+/Xe//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fIP8iICH/ISEh/yAgIP8fHx//ICAg/yIiIf8kJCH/EREK/7Cvpv/+/fH/&#10;9/Tl//fz4v/79eL//PTg//v13v/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j33f/5&#10;9t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g/yEfIP8iICH/ISEh/yAgIP8fHx//ICAg/yIiIf8kJCH/EREK/7Cvpv/+/fH/9/Tl//fz4v/7&#10;9eL//PTg//v13v/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79OD/+vXf//r13//69d//+fXf//n23//49t7/+Pbd//j23f/4&#10;9t3/+Pfd//f33f/499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IP8hHyD/IiAh/yEhIf8gICD/Hx8f/yAgIP8iIiH/JCQh/xERCv+w&#10;r6b//v3x//f05f/38+L/+/Xi//z04P/79d7/9vTb//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vXf//v04P/79OD/+/Tg//r13//69d//+vXf//n13//5&#10;9t//+Pbe//j23f/49t3/+Pbd//j33f/3993/+Pfd//n2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CD/IR8g/yIgIf8hISH/ICAg/x8fH/8g&#10;ICD/IiIh/yQkIf8REQr/sK+m//798f/39OX/9/Pi//v14v/89OD/+/Xe//b02//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r13//79OD/+/Tg//v04P/6&#10;9d//+vXf//r13//59d//+fbf//j23v/49t3/+Pbd//j23f/4993/9/fd//j33f/59t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g/yEfIP8i&#10;ICH/ISEh/yAgIP8fHx//ICAg/yIiIf8kJCH/EREK/7Cvpv/+/fH/9/Tl//fz4v/79eL//PTg//v1&#10;3v/29Nv/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6&#10;9d//+/Tg//v04P/79OD/+vXf//r13//69d//+fXf//n23//49t7/+Pbd//j23f/49t3/+Pfd//f3&#10;3f/4993/+fb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IP8hHyD/IiAh/yEhIf8gICD/Hx8f/yAgIP8iIiH/JCQh/xERCv+wr6b//v3x//f0&#10;5f/38+L/+/Xi//z04P/79d7/9vTb//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Xe//f13v/39d7/+Pbf//j23//49t//+Pbf//j13v/49N7/+PTe//n03v/69d//&#10;+vXf//r13//69d7/+PXb//j12//59N3/+vTf//rz4P/78+D/+/Pf//vz3f/89t3/+PTa//r33//y&#10;8Nz///7x/2RkXf8PDw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SAf/yIgIP8iICH/IR8h/yAe&#10;IP8gICH/IiIh/yQlIf8PEAj/rrCk//3+7//19eP/9vTg//j24P/69uH/+vfg//j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fIP8iICH/IiAh&#10;/yEfIP8fHx//ICAg/yEjIf8jJSH/DhEJ/62wpv/9/vH/9fXl//bz4v/59eH/+vbh//r24P/5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4P/59eD/+fXg//r14P/79OD/+/Th//v04v/79OT/9O7g///98v+y&#10;rqb/ExEL/yMiH/8iIiH/Hh8g/x8gIf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oj/xoaGP8hIR//ICAe&#10;/x0dG/8iIiD/Hh4c/x8fHf8gIB7/ICAe/yAgHv8gIB7/ICAe/yAgHv8gIB7/ICAf/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eD/+vXg//r14P/59eD/+fXg//j24f/39uL/9vbk//Hx&#10;4f/+//L/rq+m/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IP8hHyD/IiAh/yIgIf8hHyD/Hx8f/yAgIP8hIyH/IyUh/w4RCf+tsKb//f7x//X15f/28+L/&#10;+fXh//r24f/69uD/+f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f/49uD/+fXg//n14P/69eD/+/Tg//v04f/7&#10;9OL/+/Tk//Tu4P///fL/sq6m/xMRC/8jIh//IiIh/x4fIP8fICH/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qI/8aGhj/ISEf/yAgHv8dHRv/IiIg/x4eHP8fHx3/ICAe/yAgHv8gIB7/ICAe/yAgHv8gIB7/&#10;ICAe/yAgH/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fXg//r14P/69eD/+fXg//n1&#10;4P/49uH/9/bi//b25P/x8eH//v/y/66vpv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CD/IR8g/yIgIf8iICH/IR8g/x8fH/8gICD/ISMh/yMlIf8OEQn/&#10;rbCm//3+8f/19eX/9vPi//n14f/69uH/+vbg//n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3/+Pbg//n14P/5&#10;9eD/+vXg//v04P/79OH/+/Ti//v05P/07uD///3y/7Kupv8TEQv/IyIf/yIiIf8eHyD/HyAh/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iP/GhoY/yEhH/8gIB7/HR0b/yIiIP8eHhz/Hx8d/yAgHv8gIB7/&#10;ICAe/yAgHv8gIB7/ICAe/yAgHv8gIB//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f//n1&#10;4P/69eD/+vXg//n14P/59eD/+Pbh//f24v/29uT/8fHh//7/8v+ur6b/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g/yEfIP8iICH/IiAh/yEfIP8fHx//&#10;ICAg/yEjIf8jJSH/DhEJ/62wpv/9/vH/9fXl//bz4v/59eH/+vbh//r24P/5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d//j24P/59eD/+fXg//r14P/79OD/+/Th//v04v/79OT/9O7g///98v+yrqb/ExEL/yMi&#10;H/8iIiH/Hh8g/x8gIf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oj/xoaGP8hIR//ICAe/x0dG/8iIiD/&#10;Hh4c/x8fHf8gIB7/ICAe/yAgHv8gIB7/ICAe/yAgHv8gIB7/ICAf/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59eD/+vXg//r14P/59eD/+fXg//j24f/39uL/9vbk//Hx4f/+//L/rq+m&#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IP8hHyD/&#10;IiAh/yIgIf8hHyD/Hx8f/yAgIP8hIyH/IyUh/w4RCf+tsKb//f7x//X15f/28+L/+fXh//r24f/6&#10;9uD/+f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f/49uD/+fXg//n14P/69eD/+/Tg//v04f/79OL/+/Tk//Tu&#10;4P///fL/sq6m/xMRC/8jIh//IiIh/x4fIP8fICH/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qI/8aGhj/&#10;ISEf/yAgHv8dHRv/IiIg/x4eHP8fHx3/ICAe/yAgHv8gIB7/ICAe/yAgHv8gIB7/ICAe/yAgH/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fXg//r14P/69eD/+fXg//n14P/49uH/9/bi&#10;//b25P/x8eH//v/y/66vpv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CD/IR8g/yIgIf8iICH/IR8g/x8fH/8gICD/ISMh/yMlIf8OEQn/rbCm//3+8f/1&#10;9eX/9vPi//n14f/69uH/+vbg//n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3/+Pbg//n14P/59eD/+vXg//v0&#10;4P/79OH/+/Ti//v05P/07uD///3y/7Kupv8TEQv/IyIf/yIiIf8eHyD/HyAh/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iP/GhoY/yEhH/8gIB7/HR0b/yIiIP8eHhz/Hx8d/yAgHv8gIB7/ICAe/yAgHv8g&#10;IB7/ICAe/yAgHv8gIB//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f//n14P/69eD/+vXg&#10;//n14P/59eD/+Pbh//f24v/29uT/8fHh//7/8v+ur6b/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g/yEfIP8iICH/IiAh/yEfIP8fHx//ICAg/yEjIf8j&#10;JSH/DhEJ/62wpv/9/vH/9fXl//bz4v/59eH/+vbh//r24P/5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d//j2&#10;4P/59eD/+fXg//r14P/79OD/+/Th//v04v/79OT/9O7g///98v+yrqb/ExEL/yMiH/8iIiH/Hh8g&#10;/x8gIf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oj/xoaGP8hIR//ICAe/x0dG/8iIiD/Hh4c/x8fHf8g&#10;IB7/ICAe/yAgHv8gIB7/ICAe/yAgHv8gIB7/ICAf/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59eD/+vXg//r14P/59eD/+fXg//j24f/39uL/9vbk//Hx4f/+//L/rq+m/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IP8hHyD/IiAh/yIgIf8h&#10;HyD/Hx8f/yAgIP8hIyH/IyUh/w4RCf+tsKb//f7x//X15f/28+L/+fXh//r24f/69uD/+f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f/49uD/+fXg//n14P/69eD/+/Tg//v04f/79OL/+/Tk//Tu4P///fL/sq6m&#10;/xMRC/8jIh//IiIh/x4fIP8fICH/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qI/8aGhj/ISEf/yAgHv8d&#10;HRv/IiIg/x4eHP8fHx3/ICAe/yAgHv8gIB7/ICAe/yAgHv8gIB7/ICAe/yAgH/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fXg//r14P/69eD/+fXg//n14P/49uH/9/bi//b25P/x8eH/&#10;/v/y/66vpv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CD/IR8g/yIgIf8iICH/IR8g/x8fH/8gICD/ISMh/yMlIf8OEQn/rbCm//3+8f/19eX/9vPi//n1&#10;4f/69uH/+vbg//n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f//n14P/69eD/+vXg//n14P/59eD/&#10;+Pbh//f24v/29uT/8fHh//7/8v+ur6b/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CD/IR8g/yIg&#10;If8iICH/IR8g/x8fH/8gICD/ISMh/yMlIf8OEQn/rbCm//3+8f/19eX/9vPi//n14f/69uH/+vbg&#10;//n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g/yEfIP8iICH/IiAh/yEfIP8fHx//ICAg/yEjIf8jJSH/DhEJ/62wpv/9/vH/9fXl&#10;//bz4v/59eH/+vbh//r24P/5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IP8hHyD/IiAh/yIgIf8hHyD/Hx8f/yAgIP8hIyH/IyUh&#10;/w4RCf+tsKb//f7x//X15f/28+L/+fXh//r24f/69uD/+f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CD/IR8g/yIgIf8iICH/IR8g&#10;/x8fH/8gICD/ISMh/yMlIf8OEQn/rbCm//3+8f/19eX/9vPi//n14f/69uH/+vbg//n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g&#10;/yEfIP8iICH/IiAh/yEfIP8fHx//ICAg/yEjIf8jJSH/DhEJ/62wpv/9/vH/9fXl//bz4v/59eH/&#10;+vbh//r24P/59t//+Pbf//j23//49t//+Pbf//j23//49t//+Pbf//j23//49t//+Pbf//j23//4&#10;9t//+Pbf//j23//49t//+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IP8hHyD/IiAh/yIgIf8hHyD/Hx8f/yAgIP8hIyH/IyUh/w4RCf+tsKb/&#10;/f7x//X15f/28+L/+fXh//r24f/69uD/+fbf//j23//49t//+Pbf//j23//49t//+Pbf//j23//4&#10;9t//+Pbf//j23//49t//+Pbf//j23//49t//+Pbf//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&#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CD/IR8g/yIgIf8iICH/IR8g/x8fH/8gICD/&#10;ISMh/yMlIf8OEQn/rbCm//3+8f/19eX/9vPi//n14f/69uH/+vbg//n23//49t//+Pbf//j23//4&#10;9t//+Pbf//j23//49t//+Pbf//j23//49t//+Pbf//j23//49t//+Pbf//j23//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g/yEfIP8iICH/&#10;IiAh/yEfIP8fHx//ICAg/yEjIf8jJSH/DhEJ/62wpv/9/vH/9fXl//bz4v/59eH/+vbh//r24P/5&#10;9t//+Pbf//j23//49t//+Pbf//j23//49t//+Pbf//j23//49t//+Pbf//j23//49t//+Pbf//j2&#10;3//49t//+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e//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HyD/IiAh/yIgIf8hHyD/Hx8f/yAgIP8hIyH/IyUh/w4RCf+tsKb//f7x//X15f/2&#10;8+L/+fXh//r24f/69uD/+f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x8d3/9fXb//j32//49tn/+PXb//v23//79uL/9/Pf//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j24P/49uD/+Pbg//n24P/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59dz/+fXc//n03f/59N7/+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&#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fHd//X12//499v/+PbZ//j12//79t//+/bi//fz3//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49uD/+Pbg//j24P/59u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49d//9/Xf//f13//39d//9/Xf//f13//39d//&#10;9/Xf//b03v/8+uT/9PLc//f13//59+H/9/Xf//r44v/v7d3/Kioj/xoaGP8hIR//ICAe/x0dG/8i&#10;IiD/Hh4c/x8fHf8gIB7/ICAe/yAgHv8gIB7/ICAe/yAgHv8gIB7/ICAf/yAgIP8gICD/ICAg/yAg&#10;IP8gICD/ICAg/yAgIP8gICD/ICAg/yAgIP8gICD/ICAg/yAgIP8gICD/ICAg/yAgIP8fIR//HiAe&#10;/x4eH/8fHyD/JiYm/wwMCv9lZV3//v3w//Ly3v/29tz/+Pfb//j22f/49dv//Pfg//z34//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fXc//n1&#10;3P/59N3/+fTe//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Hx3f/19dv/+Pfb//j22f/49dv/+/bf&#10;//v24v/389//+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Pbg//j2&#10;4P/49uD/+fbg//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n13P/59dz/+fTd//n03v/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x8d3/9fXb&#10;//j32//49tn/+PXb//v23//79uL/9/Pf//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j24P/49uD/+Pbg//n24P/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59dz/+fXc//n03f/59N7/+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fHd//X12//499v/+PbZ//j12//79t//+/bi//fz3//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&#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49dv/9/Xc//f13P/39dz/9/Xc//f1&#10;3P/39d3/9/Xe//j23//49t//+Pbf//j23//49uD/+Pbg//j24P/59u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fXc//n13P/59N3/+fTe&#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Hx3f/19dv/+Pfb//j22f/49dv/+/bf//v24v/389//&#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PXb//f1&#10;3P/39dz/9/Xc//f13P/39dz/9/Xd//f13v/49t//+Pbf//j23//49t//+Pbg//j24P/49uD/+fbg&#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n13P/59dz/+fTd//n03v/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x8d3/9fXb//j32//49tn/&#10;+PXb//v23//79uL/9/Pf//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j12//39dz/9/Xc//f13P/39dz/9/Xc//f13f/39d7/+Pbf//j23//49t//+Pbf&#10;//j24P/49uD/+Pbg//n24P/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59dz/+fXc//n03f/59N7/+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&#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7+OD/+PPc//r23P/59tv/&#10;9vTY//n43v/5+OL/7u7d/ygnHv8hIB3/HR0e/x8eI/8hICX/ICAj/x4fIP8eIB//Hx8f/x8fH/8f&#10;Hx//Hx8f/x8fH/8fHx//Hx8f/x8fH/8fHx//Hx8f/x8fH/8fHx//Hx8f/x8fH/8fHx//Hx8f/x4f&#10;IP8eICD/HiAe/x4gHP8eIRv/HiAb/x8gHP8fHx//Hx8h/xwbIP8jISb/HRse/yUkIv8SEQv/ZGRZ&#10;////7v/z8dv/+Pbd//r43//49t3/9/Xc//n33v/5997/9/Xc//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9/Xe//f13v/39d7/9/Xe//f13v/39d3/9/Xc//f13P/49t3/&#10;+Pbd//j23f/499z/9/jZ//f42f/4993/+fbg//j04P/58+H/+vPh//rz4P/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jg//jz3P/69tz/+fbb//b02P/5+N7/+fji/+7u3f8oJx7/ISAd/x0dHv8fHiP/ISAl/yAgI/8e&#10;HyD/HiAf/x8fH/8fHx//Hx8f/x8fH/8fHx//Hx8f/x8fH/8fHx//Hx8f/x8fH/8fHx//Hx8f/x8f&#10;H/8fHx//Hx8f/x8fH/8eHyD/HiAg/x4gHv8eIBz/HiEb/x4gG/8fIBz/Hx8f/x8fIf8cGyD/IyEm&#10;/x0bHv8lJCL/EhEL/2RkWf///+7/8/Hb//j23f/6+N//+Pbd//f13P/5997/+ffe//f13P/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B//ISAd/yIhH/8hISH/IB8j/x8eI/8gHyT/IiIj/yQk&#10;If8REQf/sLCf//7+6f/39d3/9/Tb//v23//89OD/+/Tg//b03P/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n23//69eD/+vXg//r14P/69d//+vXf//r1&#10;3//69d//+vXf//r13v/69t3/+vbd//r23f/69t3/+vbd//r23f/69d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f/yEgHf8iIR//ISEh/yAf&#10;I/8fHiP/IB8k/yIiI/8kJCH/EREH/7Cwn//+/un/9/Xd//f02//79t///PTg//v04P/29Nz/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vX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H/8hIB3/IiEf/yEhIf8gHyP/Hx4j/yAfJP8iIiP/JCQh/xERB/+wsJ///v7p//f13f/39Nv/+/bf&#10;//z04P/79OD/9vTc//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r1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B//ISAd/yIhH/8hISH/IB8j/x8eI/8gHyT/IiIj/yQkIf8REQf/sLCf&#10;//7+6f/39d3/9/Tb//v23//89OD/+/Tg//b03P/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f/yEgHf8iIR//ISEh/yAfI/8fHiP/IB8k&#10;/yIiI/8kJCH/EREH/7Cwn//+/un/9/Xd//f02//79t///PTg//v04P/29Nz/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PDgL/sK+d&#10;///95v/39Nr/9vPZ//r23P/69d7/+vff//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j23//49t//+Pbf//j23//49t//+Pbe//j23f/49t3/+Pbd//j2&#10;3f/49t3/+Pfc//f42f/3+Nn/+Pfd//n24P/59eH/+vTi//v04v/79OH/+vXg//r24P/2893/8/De&#10;////8v9hYVn/EhIQ/yIiIv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n2&#10;3v/489z/+/fd//r33P/29Nj/+Pfd//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fbc&#10;//j23f/49t3/+Pbd//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Dw4C/7Cvnf///eb/9/Ta//bz2f/69tz/+vXe//r33//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59t7/+PPc//v33f/699z/9vTY//j33f/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n23P/49t3/+Pbd//j23f/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w8OAv+wr53///3m//f02v/289n/+vbc//r13v/699//&#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fbe//jz3P/7993/+vfc//b02P/4993/+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59tz/+Pbd//j23f/49t3/+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PDgL/sK+d///95v/39Nr/&#10;9vPZ//r23P/69d7/+vff//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n23v/489z/+/fd&#10;//r33P/29Nj/+Pfd//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fbc//j23f/49t3/&#10;+Pbd//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Dw4C/7Cvnf///eb/9/Ta//bz2f/69tz/+vXe//r33//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59t7/+PPc//v33f/699z/9vTY//j33f/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n23P/49t3/+Pbd//j23f/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w8OAv+wr53///3m//f02v/289n/+vbc//r13v/699//+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fbe//jz3P/7993/+vfc//b02P/4993/+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59tz/+Pbd//j23f/49t3/+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PDgL/sK+d///95v/39Nr/9vPZ//r23P/6&#10;9d7/+vff//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n23v/489z/+/fd//r33P/29Nj/&#10;+Pfd//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fbc//j23f/49t3/+Pbd//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699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j23//49t//+Pbf//j2&#10;3//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r13f/79d//+/Xf&#10;//v13//59N7/+fTe//n03v/49N7/+fbf//j23//49t//+Pbf//f13v/39d7/9vbe//f13v/59eD/&#10;+PPe//v23//6993/9vPZ//j23f/49+P/7u3f/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w8O&#10;Av+wr53///3m//f02v/289n/+vbc//r13v/699//+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fbe//jz3P/7993/+vfc//b02P/4993/+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59tz/+Pbd//j23f/49t3/+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6997/8vDb////8f9lZVz/Dw8M/yQkJP8fHx//Hx8f/x8fH/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49t//+Pbf//j23//49t//+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69d3/+/Xf//v13//79d//+fTe//n03v/59N7/+PTe//n23//49t//+Pbf//j23//39d7/&#10;9/Xe//b23v/39d7/+fXg//jz3v/79t//+vfd//bz2f/49t3/+Pfj/+7t3/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PDgL/sK+d///95v/39Nr/9vPZ//r23P/69d7/+vff//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n23v/489z/+/fd//r33P/29Nj/+Pfd//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fbc//j23f/49t3/+Pbd//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vfe//Lw2/////H/ZWVc/w8PDP8kJCT/Hx8f/x8fH/8fHx//&#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Pbf//j23//49t//+Pbf//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vXd//v13//79d//+/Xf//n03v/59N7/+fTe//j03v/59t//&#10;+Pbf//j23//49t//9/Xe//f13v/29t7/9/Xe//n14P/4897/+/bf//r33f/289n/+Pbd//j34//u&#10;7d//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Dw4C/7Cvnf///eb/9/Ta//bz2f/69tz/+vXe&#10;//r33//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59t7/+PPc//v33f/699z/9vTY//j3&#10;3f/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n23P/49t3/+Pbd//j23f/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r33v/y8Nv////x/2VlXP8PDwz/&#10;JCQk/x8fH/8fHx//Hx8f/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j23//49t//+Pbf//j23//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r13f/79d//+/Xf//v13//59N7/&#10;+fTe//n03v/49N7/+fbf//j23//49t//+Pbf//f13v/39d7/9vbe//f13v/59eD/+PPe//v23//6&#10;993/9vPZ//j23f/49+P/7u3f/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w8OAv+wr53///3m&#10;//f02v/289n/+vbc//r13v/699//+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&#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fbe//jz&#10;3P/7993/+vfc//b02P/4993/+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59tz/+Pbd&#10;//j23f/49t3/+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6997/&#10;8vDb////8f9lZVz/Dw8M/yQkJP8fHx//Hx8f/x8fH/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49t//+Pbf&#10;//j23//49t//+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69d3/&#10;+/Xf//v13//79d//+fTe//n03v/59N7/+PTe//n23//49t//+Pbf//j23//39d7/9/Xe//b23v/3&#10;9d7/+fXg//jz3v/79t//+vfd//bz2f/49t3/+Pfj/+7t3/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PDgL/sK+d///95v/39Nr/9vPZ//r23P/69d7/+vff//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n23v/489z/+/fd//r33P/29Nj/+Pfd//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fbc//j23f/49t3/+Pbd//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vfe//Lw2/////H/ZWVc/w8PDP8kJCT/Hx8f/x8fH/8fHx//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Pbf//j23//49t//+Pbf//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vXd//v13//79d//+/Xf//n03v/59N7/+fTe//j03v/59t//+Pbf//j23//4&#10;9t//9/Xe//f13v/29t7/9/Xe//n14P/4897/+/bf//r33f/289n/+Pbd//j34//u7d//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Dw4C/7Cvnf///eb/9/Ta//bz2f/69tz/+vXe//r33//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59t7/+PPc//v33f/699z/9vTY//j33f/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n23P/49t3/+Pbd//j23f/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r33v/y8Nv////x/2VlXP8PDwz/JCQk/x8fH/8f&#10;Hx//Hx8f/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j23//49t//+Pbf//j23//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r13f/79d//+/Xf//v13//59N7/+fTe//n03v/4&#10;9N7/+fbf//j23//49t//+Pbf//f13v/39d7/9vbe//f13v/59eD/+PPe//v23//6993/9vPZ//j2&#10;3f/49+P/7u3f/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w8OAv+wr53///3m//f02v/289n/&#10;+vbc//r13v/699//+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fbe//jz3P/7993/+vfc&#10;//b02P/4993/+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59tz/+Pbd//j23f/49t3/&#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6997/8vDb////8f9l&#10;ZVz/Dw8M/yQkJP8fHx//Hx8f/x8fH/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d7/9/Xe//f13v/49t//+Pbf//j2&#10;3//49t//+PXe//j03v/49N7/+fTe//r13//69d//+vXf//r13v/49dv/+PXb//n03f/69N//+vPg&#10;//vz4P/789//+/Pd//z23f/49Nr/+vff//Lw3P///vH/ZGRd/w8P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&#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IB//IiAg/yIgIf8hHyH/IB4g/yAgIf8iIiH/JCUh/w8QCP+u&#10;sKT//f7v//X14//29OD/+Pbg//r24f/69+D/+P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c//j23f/49t3/+Pbd//j23f/49t7/+Pbe//j23//4&#10;9t//+Pbf//j23//49t//9/Xf//f13//39d//+PXf//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fXf&#10;//r14P/69eD/+fXg//n24P/49uD/9/bh//b24//x8eH//v/y/66v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B//ISAe/yIhH/8iICH/IR8i/yAeIv8h&#10;HyP/JCEj/yYkIf8PDgX/s7Ok//7+6//0893/+Pbf//n34P/29N7/+/nj//j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f/49t7/+Pbe//j23v/4&#10;9t7/+Pbe//j23//49t//+Pbf//j23//49t//+Pbf//f13v/39d7/9/Xe//j13v/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e//n23v/69d7/+vXe//n23v/59t7/+Pbf//f24P/29uL/8fHg//7/8f+usKX/&#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f/yEgHf8i&#10;IR//IiAh/yEfI/8gHSP/Ih4k/yQgI/8nIyH/EA0E/7Syov///un/9PTb//j23f/599//9vTe//v5&#10;4//4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3/+Pbf//j23//49t//+Pbf//j23//49t//+Pbf//j23//49t//+Pbf//j23//39d7/9/Xe//f1&#10;3v/49d7/+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v/59t3/+vbd//r23f/59t3/+fbd//j23v/39uD/&#10;9vbi//Hx3//+//H/rrCl/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H/8hIB3/IiEf/yIgIf8hHyP/IB0j/yIeJP8kICP/JyMh/xANBP+0sqL///7p//T0&#10;2//49t3/+fff//b03v/7+eP/+P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d//j23//49t//+Pbf//j23//49t//+Pbf//j23//49t//+Pbf//j2&#10;3//49t//9/Xe//f13v/39d7/+PXe//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7/+fbd//r23f/69t3/&#10;+fbd//n23f/49t7/9/bg//b24v/x8d///v/x/66wpf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B//ISAd/yIhH/8iICH/IR8j/yAdI/8iHiT/JCAj/ycj&#10;If8QDQT/tLKi///+6f/09Nv/+Pbd//n33//29N7/+/nj//j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f/49t//+Pbf//j23//49t//+Pbf//j2&#10;3//49t//+Pbf//j23//49t//+Pbf//f13v/39d7/9/Xe//j13v/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e//n23f/69t3/+vbd//n23f/59t3/+Pbe//f24P/29uL/8fHf//7/8f+usKX/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f/yEgHf8iIR//IiAh/yEf&#10;I/8gHSP/Ih4k/yQgI/8nIyH/EA0E/7Syov///un/9PTb//j23f/599//9vTe//v54//4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3/+Pbf//j2&#10;3//49t//+Pbf//j23//49t//+Pbf//j23//49t//+Pbf//j23//39d7/9/Xe//f13v/49d7/+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v/59t3/+vbd//r23f/59t3/+fbd//j23v/39uD/9vbi//Hx3//+&#10;//H/rrCl/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H/8hIB3/IiEf/yIgIf8hHyP/IB0j/yIeJP8kICP/JyMh/xANBP+0sqL///7p//T02//49t3/+fff&#10;//b03v/7+eP/+P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d//j23//49t//+Pbf//j23//49t//+Pbf//j23//49t//+Pbf//j23//49t//9/Xe&#10;//f13v/39d7/+PXe//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7/+fbd//r23f/69t3/+fbd//n23f/4&#10;9t7/9/bg//b24v/x8d///v/x/66wpf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B//ISAd/yIhH/8iICH/IR8j/yAdI/8iHiT/JCAj/ycjIf8QDQT/tLKi&#10;///+6f/09Nv/+Pbd//n33//29N7/+/nj//j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f/49t//+Pbf//j23//49t//+Pbf//j23//49t//+Pbf&#10;//j23//49t//+Pbf//f13v/39d7/9/Xe//j13v/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e//n23f/6&#10;9t3/+vbd//n23f/59t3/+Pbe//f24P/29uL/8fHf//7/8f+usK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&#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f/yEgHf8iIR//IiAh/yEfI/8gHSP/Ih4k&#10;/yQgI/8nIyH/EA0E/7Syov///un/9PTb//j23f/599//9vTe//v54//4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3/+Pbf//j23//49t//+Pbf&#10;//j23//49t//+Pbf//j23//49t//+Pbf//j23//39d7/9/Xe//f13v/49d7/+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v/59t3/+vbd//r23f/59t3/+fbd//j23v/39uD/9vbi//Hx3//+//H/rrCl/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H/8hIB3/IiEf&#10;/yIgIf8hHyP/IB0j/yIeJP8kICP/JyMh/xANBP+0sqL///7p//T02//49t3/+fff//b03v/7+eP/&#10;+Pbf//j23//49t//+Pbf//j23//49t//+Pbf//j23//49t//+Pbf//j23//49t//9/Xe//f13v/3&#10;9d7/9/Xe//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B//ISAd/yIhH/8iICH/IR8j/yAdI/8iHiT/JCAj/ycjIf8QDQT/tLKi///+6f/09Nv/&#10;+Pbd//n33//29N7/+/nj//j23//49t//+Pbf//j23//49t//+Pbf//j23//49t//+Pbf//j23//4&#10;9t//+Pbf//f13v/39d7/9/Xe//f13v/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f/yEgHf8iIR//IiAh/yEfI/8gHSP/Ih4k/yQgI/8nIyH/&#10;EA0E/7Syov///un/9PTb//j23f/599//9vTe//v54//49t//+Pbf//j23//49t//+Pbf//j23//4&#10;9t//+Pbf//j23//49t//+Pbf//j23//39d7/9/Xe//f13v/39d7/+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H/8hIB3/IiEf/yIgIf8hHyP/&#10;IB0j/yIeJP8kICP/JyMh/xANBP+0sqL///7p//T02//49t3/+fff//b03v/7+eP/+Pbf//j23//4&#10;9t//+Pbf//j23//49t//+Pbf//j23//49t//+Pbf//j23//49t//9/Xe//f13v/39d7/9/Xe//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B//&#10;ISAd/yIhH/8iICH/IR8j/yAdI/8iHiT/JCAj/ycjIf8QDQT/tLKi///+6f/09Nv/+Pbd//n33//2&#10;9N7/+/nj//j23//49t//+Pbf//j23//49t//+Pbf//j23//49t//+Pbf//j23//49t//+Pbf//f1&#10;3v/39d7/9/Xe//f13v/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f/yEgHf8iIR//IiAh/yEfI/8gHSP/Ih4k/yQgI/8nIyH/EA0E/7Syov//&#10;/un/9PTb//j23f/599//9vTe//v54//49t//+Pbf//j23//49t//+Pbf//j23//49t//+Pbf//j2&#10;3//49t//+Pbf//j23//39d7/9/Xe//f13v/39d7/+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H/8hIB3/IiEf/yIgIf8hHyP/IB0j/yIeJP8k&#10;ICP/JyMh/xANBP+0sqL///7p//T02//49t3/+fff//b03v/7+eP/+Pbf//j23//49t//+Pbf//j2&#10;3//49t//+Pbf//j23//49t//+Pbf//j23//49t//9/Xe//f13v/39d7/9/Xe//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&#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r3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9/Xe//f13v/39d7/9/Xe//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fTc//r03v/69N7/+vTe//n03v/59N7/+fTe//j03v/59t//+Pbf//j2&#10;3//49t//9/Xe//f13v/29t7/9/Xe//n14P/79uH/9/Lb//v43v/49dv/9vTb//z75//s693/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ERAE/7Cvnf///eb/9/Ta//f02v/69tz/+vXe//n23v/3&#10;9tz/9vbc//f23P/39dz/+Pbd//j23f/49t3/+fbd//n23f/69t3/+vbd//r13f/79d3/+/Xd//v1&#10;3f/79d7/+/Tg//v04P/79OD/+/Tg//r14P/69eD/+vXg//n14P/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PTg//nz4f/68+H/+vPg//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Q&#10;EAn/sK+m//798f/39OX/9/Pi//r04f/99eH//Pbf//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699//9/Lb//r23P/59tv/9vTY//n43v/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j12//39dz/9/Xc//f13P/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f13v/39d7/9/Xe//f13v/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n03P/69N7/+vTe//r03v/59N7/+fTe//n0&#10;3v/49N7/+fbf//j23//49t//+Pbf//f13v/39d7/9vbe//f13v/59eD/+/bh//fy2//7+N7/+PXb&#10;//b02//8++f/7Ovd/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xEQBP+wr53///3m//f02v/3&#10;9Nr/+vbc//r13v/59t7/9/bc//b23P/39tz/9/Xc//j23f/49t3/+Pbd//n23f/59t3/+vbd//r2&#10;3f/69d3/+/Xd//v13f/79d3/+/Xe//v04P/79OD/+/Tg//v04P/69eD/+vXg//r14P/59eD/+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j04P/58+H/+vPh//rz4P/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BAJ/7Cvpv/+/fH/9/Tl//fz4v/69OH//fXh//z23//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vff//fy2//69tz/&#10;+fbb//b02P/5+N7/+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49dv/9/Xc//f13P/3&#10;9dz/+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39d7/9/Xe//f13v/3&#10;9d7/+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59Nz/+vTe//r0&#10;3v/69N7/+fTe//n03v/59N7/+PTe//n23//49t//+Pbf//j23//39d7/9/Xe//b23v/39d7/+fXg&#10;//v24f/38tv/+/je//j12//29Nv//Pvn/+zr3f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R&#10;EAT/sK+d///95v/39Nr/9/Ta//r23P/69d7/+fbe//f23P/29tz/9/bc//f13P/49t3/+Pbd//j2&#10;3f/59t3/+fbd//r23f/69t3/+vXd//v13f/79d3/+/Xd//v13v/79OD/+/Tg//v04P/79OD/+vXg&#10;//r14P/69eD/+fXg//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49OD/+fPh//rz4f/68+D/+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AQCf+wr6b//v3x//f05f/38+L/+vTh//31&#10;4f/89t//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r33//38tv/+vbc//n22//29Nj/+fje//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PXb//f13P/39dz/9/Xc//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9/Xe//f13v/39d7/9/Xe//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fTc//r03v/69N7/+vTe//n03v/59N7/+fTe//j03v/59t//+Pbf//j23//49t//9/Xe&#10;//f13v/29t7/9/Xe//n14P/79uH/9/Lb//v43v/49dv/9vTb//z75//s693/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ERAE/7Cvnf///eb/9/Ta//f02v/69tz/+vXe//n23v/39tz/9vbc//f2&#10;3P/39dz/+Pbd//j23f/49t3/+fbd//n23f/69t3/+vbd//r13f/79d3/+/Xd//v13f/79d7/+/Tg&#10;//v04P/79OD/+/Tg//r14P/69eD/+vXg//n14P/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PTg//nz4f/6&#10;8+H/+vPg//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QEAn/sK+m//79&#10;8f/39OX/9/Pi//r04f/99eH//Pbf//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699//9/Lb//r23P/59tv/9vTY//n43v/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j12//39dz/9/Xc//f13P/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f13v/39d7/9/Xe//f13v/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n03P/69N7/+vTe//r03v/59N7/+fTe//n03v/49N7/+fbf&#10;//j23//49t//+Pbf//f13v/39d7/9vbe//f13v/59eD/+/bh//fy2//7+N7/+PXb//b02//8++f/&#10;7Ovd/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xEQBP+wr53///3m//f02v/39Nr/+vbc//r1&#10;3v/59t7/9/bc//b23P/39tz/9/Xc//j23f/49t3/+Pbd//n23f/59t3/+vbd//r23f/69d3/+/Xd&#10;//v13f/79d3/+/Xe//v04P/79OD/+/Tg//v04P/69eD/+vXg//r14P/59eD/+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j04P/58+H/+vPh//rz4P/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BAJ/7Cvpv/+/fH/9/Tl//fz4v/69OH//fXh//z23//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vff//fy2//69tz/+fbb//b02P/5&#10;+N7/+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49dv/9/Xc//f13P/39dz/+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39d7/9/Xe//f13v/39d7/+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59Nz/+vTe//r03v/69N7/+fTe&#10;//n03v/59N7/+PTe//n23//49t//+Pbf//j23//39d7/9/Xe//b23v/39d7/+fXg//v24f/38tv/&#10;+/je//j12//29Nv//Pvn/+zr3f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REAT/sK+d///9&#10;5v/39Nr/9/Ta//r23P/69d7/+fbe//f23P/29tz/9/bc//f13P/49t3/+Pbd//j23f/59t3/+fbd&#10;//r23f/69t3/+vXd//v13f/79d3/+/Xd//v13v/79OD/+/Tg//v04P/79OD/+vXg//r14P/69eD/&#10;+fXg//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49OD/+fPh//rz4f/68+D/+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AQCf+wr6b//v3x//f05f/38+L/+vTh//314f/89t//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r33//3&#10;8tv/+vbc//n22//29Nj/+fje//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PXb//f1&#10;3P/39dz/9/Xc//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9/Xe//f1&#10;3v/39d7/9/Xe//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fTc&#10;//r03v/69N7/+vTe//n03v/59N7/+fTe//j03v/59t//+Pbf//j23//49t//9/Xe//f13v/29t7/&#10;9/Xe//n14P/79uH/9/Lb//v43v/49dv/9vTb//z75//s693/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ERAE/7Cvnf///eb/9/Ta//f02v/69tz/+vXe//n23v/39tz/9vbc//f23P/39dz/+Pbd&#10;//j23f/49t3/+fbd//n23f/69t3/+vbd//r13f/79d3/+/Xd//v13f/79d7/+/Tg//v04P/79OD/&#10;+/Tg//r14P/69eD/+vXg//n14P/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PTg//nz4f/68+H/+vPg//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QEAn/sK+m//798f/39OX/9/Pi&#10;//r04f/99eH//Pbf//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699//9/Lb//r23P/59tv/9vTY//n43v/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j12//39dz/9/Xc//f13P/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&#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CD/IR8g/yIgIf8i&#10;ICH/IR8g/x8fH/8gICD/ISMh/yMlIf8OEQn/rbCm//3+8f/19eX/9vPi//n14f/69uH/+vbg//n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g/yEfIP8iICH/IiAh/yEfIP8fHx//ICAg/yEjIf8jJSH/DhEJ/62wpv/9/vH/9fXl//bz&#10;4v/59eH/+vbh//r24P/5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IP8hHyD/IiAh/yIgIf8hHyD/Hx8f/yAgIP8hIyH/IyUh/w4R&#10;Cf+tsKb//f7x//X15f/28+L/+fXh//r24f/69uD/+f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CD/IR8g/yIgIf8iICH/IR8g/x8f&#10;H/8gICD/ISMh/yMlIf8OEQn/rbCm//3+8f/19eX/9vPi//n14f/69uH/+vbg//n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g/yEf&#10;IP8iICH/IiAh/yEfIP8fHx//ICAg/yEjIf8jJSH/DhEJ/62wpv/9/vH/9fXl//bz4v/59eH/+vbh&#10;//r24P/5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IP8hHyD/IiAh/yIgIf8hHyD/Hx8f/yAgIP8hIyH/IyUh/w4RCf+tsKb//f7x&#10;//X15f/28+L/+fXh//r24f/69uD/+f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y8t7/9PTa//f22v/599r/+fbc//r13v/59OD/+PTg//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CD/IR8g/yIgIf8iICH/IR8g/x8fH/8gICD/ISMh&#10;/yMlIf8OEQn/rbCm//3+8f/19eX/9vPi//n14f/69uH/+vbg//n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&#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g/yEgH/8iICD/IiAh&#10;/yEfIf8gHiD/ICAh/yIiIf8kJSH/DxAI/66wpP/9/u//9fXj//b04P/49uD/+vbh//r34P/4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59d//+vXg//r14P/59eD/+fbg//j24P/39uH/9vbj//Hx&#10;4f/+//L/rq+l/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H/8hIB7/IiEf/yIgIf8hHyL/IB4i/yEfI/8kISP/JiQh/w8OBf+zs6T//v7r//Tz3f/49t//&#10;+ffg//b03v/7+eP/+Pbg//j24P/49uD/+Pbg//j24P/49uD/+Pbg//j24P/49uD/+Pbg//j24P/4&#10;9uD/+Pbg//j24P/49uD/+Pbg//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7/+fbe//r13v/69d7/+fbe//n2&#10;3v/49t//9/bg//b24v/x8eD//v/x/66wpf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B//ISAd/yIhH/8iICH/IR8j/yAdI/8iHiT/JCAj/ycjIf8QDQT/&#10;tLKi///+6f/09Nv/+Pbd//n33//29N7/+/nj//j24P/49uD/+Pbg//j24P/49uD/+Pbg//j24P/4&#10;9uD/+Pbg//j24P/49uD/+Pbg//j24P/49uD/+Pbg//j24P/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e//n2&#10;3f/69t3/+vbd//n23f/59t3/+Pbe//f24P/29uL/8fHf//7/8f+usKX/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f/yEgHf8iIR//IiAh/yEfI/8gHSP/&#10;Ih4k/yQgI/8nIyH/EA0E/7Syov///un/9PTb//j23f/599//9vTe//v54//49uD/+Pbg//j24P/4&#10;9uD/+Pbg//j24P/49uD/+Pbg//j24P/49uD/+Pbg//j24P/49uD/+Pbg//j24P/49uD/+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v/59t3/+vbd//r23f/59t3/+fbd//j23v/39uD/9vbi//Hx3//+//H/rrCl&#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H/8hIB3/&#10;IiEf/yIgIf8hHyP/IB0j/yIeJP8kICP/JyMh/xANBP+0sqL///7p//T02//49t3/+fff//b03v/7&#10;+eP/+Pbg//j24P/49uD/+Pbg//j24P/49uD/+Pbg//j24P/49uD/+Pbg//j24P/49uD/+Pbg//j2&#10;4P/49uD/+Pbg//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7/+fbd//r23f/69t3/+fbd//n23f/49t7/9/bg&#10;//b24v/x8d///v/x/66wpf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B//ISAd/yIhH/8iICH/IR8j/yAdI/8iHiT/JCAj/ycjIf8QDQT/tLKi///+6f/0&#10;9Nv/+Pbd//n33//29N7/+/nj//j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e//n23f/69t3/+vbd&#10;//n23f/59t3/+Pbe//f24P/29uL/8fHf//7/8f+usKX/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f/yEgHf8iIR//IiAh/yEfI/8gHSP/Ih4k/yQgI/8n&#10;IyH/EA0E/7Syov///un/9PTb//j23f/599//9vTe//v54//4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v/59t3/+vbd//r23f/59t3/+fbd//j23v/39uD/9vbi//Hx3//+//H/rrCl/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H/8hIB3/IiEf/yIgIf8h&#10;HyP/IB0j/yIeJP8kICP/JyMh/xANBP+0sqL///7p//T02//49t3/+fff//b03v/7+eP/+P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&#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&#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6256627;width:2857499;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U8&#10;I4fCAAAA2wAAAA8AAABkcnMvZG93bnJldi54bWxET11rwjAUfRf2H8Id+GbTTRDpjCKO2cGYzFrY&#10;66W5a4vNTUliW//98jDY4+F8b3aT6cRAzreWFTwlKQjiyuqWawXl5W2xBuEDssbOMim4k4fd9mG2&#10;wUzbkc80FKEWMYR9hgqaEPpMSl81ZNAntieO3I91BkOErpba4RjDTSef03QlDbYcGxrs6dBQdS1u&#10;RsH+fvpwX6tzUdvLa5nn+Sd9H4NS88dp/wIi0BT+xX/ud61gGdfHL/EHyO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VPCOHwgAAANsAAAAPAAAAAAAAAAAAAAAAAJwCAABk&#10;cnMvZG93bnJldi54bWxQSwUGAAAAAAQABAD3AAAAiwMAAAAA&#10;">
                  <v:imagedata r:id="rId11" o:title=""/>
                  <v:path arrowok="t"/>
                </v:shape>
                <v:shape id="Picture 31" o:spid="_x0000_s1028" type="#_x0000_t75" style="position:absolute;width:285750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p&#10;j0bEAAAA2wAAAA8AAABkcnMvZG93bnJldi54bWxEj0FrwkAUhO+F/oflFbzVjQpSUjehtAixYKFR&#10;Ct6e2WcSmn0bdteY/vuuIHgcZuYbZpWPphMDOd9aVjCbJiCIK6tbrhXsd+vnFxA+IGvsLJOCP/KQ&#10;Z48PK0y1vfA3DWWoRYSwT1FBE0KfSumrhgz6qe2Jo3eyzmCI0tVSO7xEuOnkPEmW0mDLcaHBnt4b&#10;qn7Ls1GwGdyhPG6L8HW0nx+yMD/d3hqlJk/j2yuIQGO4h2/tQitYzOD6Jf4Amf0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Ipj0bEAAAA2wAAAA8AAAAAAAAAAAAAAAAAnAIA&#10;AGRycy9kb3ducmV2LnhtbFBLBQYAAAAABAAEAPcAAACNAwAAAAA=&#10;">
                  <v:imagedata r:id="rId12" o:title=""/>
                  <v:path arrowok="t"/>
                </v:shape>
                <v:rect id="Rectangle 32" o:spid="_x0000_s1029" style="position:absolute;left:3154290;top:346375;width:640556;height:6279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ZHEZxgAA&#10;ANsAAAAPAAAAZHJzL2Rvd25yZXYueG1sRI9Pa8JAFMTvhX6H5RV6Ed1ooUh0laK05FAK9c/B2zP7&#10;zKZm34bsq6bfvlsoeBxm5jfMfNn7Rl2oi3VgA+NRBoq4DLbmysBu+zqcgoqCbLEJTAZ+KMJycX83&#10;x9yGK3/SZSOVShCOORpwIm2udSwdeYyj0BIn7xQ6j5JkV2nb4TXBfaMnWfasPdacFhy2tHJUnjff&#10;3sCh6KX6Gr/J+xkH+0HhjuXH+mjM40P/MgMl1Mst/N8urIGnCfx9ST9AL3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ZHEZxgAAANsAAAAPAAAAAAAAAAAAAAAAAJcCAABkcnMv&#10;ZG93bnJldi54bWxQSwUGAAAAAAQABAD1AAAAigMAAAAA&#10;" filled="f" strokecolor="black [3213]" strokeweight="1pt"/>
                <v:rect id="Rectangle 33" o:spid="_x0000_s1030" style="position:absolute;left:3154290;top:1138319;width:640556;height:6279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SCxgAA&#10;ANsAAAAPAAAAZHJzL2Rvd25yZXYueG1sRI9Pa8JAFMTvhX6H5RW8iG5UKBJdpbS05FAK9c/B2zP7&#10;zKZm34bsq6bfvlsoeBxm5jfMct37Rl2oi3VgA5NxBoq4DLbmysBu+zqag4qCbLEJTAZ+KMJ6dX+3&#10;xNyGK3/SZSOVShCOORpwIm2udSwdeYzj0BIn7xQ6j5JkV2nb4TXBfaOnWfaoPdacFhy29OyoPG++&#10;vYFD0Uv1NXmT9zMO98PCHcuPl6Mxg4f+aQFKqJdb+L9dWAOzGfx9ST9Ar3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NSCxgAAANsAAAAPAAAAAAAAAAAAAAAAAJcCAABkcnMv&#10;ZG93bnJldi54bWxQSwUGAAAAAAQABAD1AAAAigMAAAAA&#10;" filled="f" strokecolor="black [3213]" strokeweight="1pt"/>
                <v:rect id="Rectangle 34" o:spid="_x0000_s1031" style="position:absolute;left:3154290;top:1943710;width:640556;height:6279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wUz2xgAA&#10;ANsAAAAPAAAAZHJzL2Rvd25yZXYueG1sRI9Ba8JAFITvhf6H5RV6Ed1oi0h0ldJiyaEUtPXg7Zl9&#10;ZlOzb0P2VdN/3y0UPA4z8w2zWPW+UWfqYh3YwHiUgSIug625MvD5sR7OQEVBttgEJgM/FGG1vL1Z&#10;YG7DhTd03kqlEoRjjgacSJtrHUtHHuMotMTJO4bOoyTZVdp2eElw3+hJlk21x5rTgsOWnh2Vp+23&#10;N7Aveqm+xq/ydsLBblC4Q/n+cjDm/q5/moMS6uUa/m8X1sDDI/x9ST9AL3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wwUz2xgAAANsAAAAPAAAAAAAAAAAAAAAAAJcCAABkcnMv&#10;ZG93bnJldi54bWxQSwUGAAAAAAQABAD1AAAAigMAAAAA&#10;" filled="f" strokecolor="black [3213]" strokeweight="1pt"/>
                <v:shape id="Picture 35" o:spid="_x0000_s1032" type="#_x0000_t75" style="position:absolute;left:3163433;top:1952689;width:640556;height:627926;rotation:-90;flip:y;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UB&#10;mEzEAAAA2wAAAA8AAABkcnMvZG93bnJldi54bWxEj0FrAjEUhO+F/ofwCl6KZl2x6GoUEZSCIGgL&#10;4u25ed0N3bysm1TXf28EocdhZr5hpvPWVuJCjTeOFfR7CQji3GnDhYLvr1V3BMIHZI2VY1JwIw/z&#10;2evLFDPtrryjyz4UIkLYZ6igDKHOpPR5SRZ9z9XE0ftxjcUQZVNI3eA1wm0l0yT5kBYNx4USa1qW&#10;lP/u/6yCNd7MGeVpnW4O4/Fxm/K7MQOlOm/tYgIiUBv+w8/2p1YwGMLjS/wBcnY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UBmEzEAAAA2wAAAA8AAAAAAAAAAAAAAAAAnAIA&#10;AGRycy9kb3ducmV2LnhtbFBLBQYAAAAABAAEAPcAAACNAwAAAAA=&#10;">
                  <v:imagedata r:id="rId13" o:title=""/>
                  <v:path arrowok="t"/>
                </v:shape>
                <v:shape id="Picture 36" o:spid="_x0000_s1033" type="#_x0000_t75" style="position:absolute;left:3140381;top:1142622;width:668373;height:6279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D&#10;GC/FAAAA2wAAAA8AAABkcnMvZG93bnJldi54bWxEj09rwkAUxO8Fv8PyBG914x+kjW5CKSi9iDW2&#10;en1kX5PQ7NuQ3a7x27uFQo/DzPyG2eSDaUWg3jWWFcymCQji0uqGKwUfp+3jEwjnkTW2lknBjRzk&#10;2ehhg6m2Vz5SKHwlIoRdigpq77tUSlfWZNBNbUccvS/bG/RR9pXUPV4j3LRyniQrabDhuFBjR681&#10;ld/Fj1GwO5nL4d3uZ5fms9wtwzm4531QajIeXtYgPA3+P/zXftMKFiv4/RJ/gMz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XgxgvxQAAANsAAAAPAAAAAAAAAAAAAAAAAJwC&#10;AABkcnMvZG93bnJldi54bWxQSwUGAAAAAAQABAD3AAAAjgMAAAAA&#10;">
                  <v:imagedata r:id="rId14" o:title=""/>
                  <v:path arrowok="t"/>
                </v:shape>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7" o:spid="_x0000_s1034" type="#_x0000_t13" style="position:absolute;left:4262406;top:1331399;width:1554480;height:5376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NLOYwgAA&#10;ANsAAAAPAAAAZHJzL2Rvd25yZXYueG1sRI9BawIxFITvgv8hPKE3TazULatRRBC8dmt7ft08d6Ob&#10;lyVJddtf3xQKPQ4z8w2z3g6uEzcK0XrWMJ8pEMS1N5YbDafXw/QZREzIBjvPpOGLImw349EaS+Pv&#10;/EK3KjUiQziWqKFNqS+ljHVLDuPM98TZO/vgMGUZGmkC3jPcdfJRqaV0aDkvtNjTvqX6Wn06De/F&#10;XgVl599VtNfh7ekjHMOl0PphMuxWIBIN6T/81z4aDYsCfr/kHyA3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k0s5jCAAAA2wAAAA8AAAAAAAAAAAAAAAAAlwIAAGRycy9kb3du&#10;cmV2LnhtbFBLBQYAAAAABAAEAPUAAACGAwAAAAA=&#10;" adj="17865" fillcolor="#4472c4 [3204]" strokecolor="#1f3763 [1604]" strokeweight="1pt"/>
                <v:shapetype id="_x0000_t202" coordsize="21600,21600" o:spt="202" path="m0,0l0,21600,21600,21600,21600,0xe">
                  <v:stroke joinstyle="miter"/>
                  <v:path gradientshapeok="t" o:connecttype="rect"/>
                </v:shapetype>
                <v:shape id="Text Box 38" o:spid="_x0000_s1035" type="#_x0000_t202" style="position:absolute;left:3583450;top:497434;width:2794777;height:10834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2A39A7A6" w14:textId="77777777" w:rsidR="00EB4926" w:rsidRDefault="00EB4926" w:rsidP="009B7712">
                        <w:pPr>
                          <w:pStyle w:val="NormalWeb"/>
                          <w:spacing w:before="0" w:beforeAutospacing="0" w:after="0" w:afterAutospacing="0"/>
                          <w:jc w:val="center"/>
                        </w:pPr>
                        <w:r>
                          <w:rPr>
                            <w:rFonts w:asciiTheme="minorHAnsi" w:hAnsi="Calibri" w:cstheme="minorBidi"/>
                            <w:color w:val="000000" w:themeColor="text1"/>
                            <w:kern w:val="24"/>
                          </w:rPr>
                          <w:t>Inverse Fourier Transform</w:t>
                        </w:r>
                      </w:p>
                    </w:txbxContent>
                  </v:textbox>
                </v:shape>
                <v:shapetype id="_x0000_t32" coordsize="21600,21600" o:spt="32" o:oned="t" path="m0,0l21600,21600e" filled="f">
                  <v:path arrowok="t" fillok="f" o:connecttype="none"/>
                  <o:lock v:ext="edit" shapetype="t"/>
                </v:shapetype>
                <v:shape id="Straight Arrow Connector 39" o:spid="_x0000_s1036" type="#_x0000_t32" style="position:absolute;left:1591509;top:2257674;width:1504025;height:57946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4CmMUAAADbAAAADwAAAGRycy9kb3ducmV2LnhtbESPQWsCMRSE74L/IbxCL0vNqqXUrVGk&#10;KIjQQq0IvT2S5+7Szcs2Sd3135tCweMwM98w82VvG3EmH2rHCsajHASxdqbmUsHhc/PwDCJEZION&#10;Y1JwoQDLxXAwx8K4jj/ovI+lSBAOBSqoYmwLKYOuyGIYuZY4eSfnLcYkfSmNxy7BbSMnef4kLdac&#10;Fips6bUi/b3/tQpWj/5rttant2ynO/t+pOyHTKbU/V2/egERqY+38H97axRMZ/D3Jf0Aubg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I4CmMUAAADbAAAADwAAAAAAAAAA&#10;AAAAAAChAgAAZHJzL2Rvd25yZXYueG1sUEsFBgAAAAAEAAQA+QAAAJMDAAAAAA==&#10;" strokecolor="#00b050" strokeweight="3pt">
                  <v:stroke endarrow="block" joinstyle="miter"/>
                </v:shape>
                <v:shape id="Straight Arrow Connector 40" o:spid="_x0000_s1037" type="#_x0000_t32" style="position:absolute;left:1864393;top:1516388;width:1231141;height:74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bLYeMIAAADbAAAADwAAAGRycy9kb3ducmV2LnhtbERPXWvCMBR9F/wP4Qp7KTPdEHGdUWRs&#10;MAYKdkPw7ZJc27LmpksyW/+9eRB8PJzv5XqwrTiTD41jBU/THASxdqbhSsHP98fjAkSIyAZbx6Tg&#10;QgHWq/FoiYVxPe/pXMZKpBAOBSqoY+wKKYOuyWKYuo44cSfnLcYEfSWNxz6F21Y+5/lcWmw4NdTY&#10;0VtN+rf8two2M398edenbfale7s7UPZHJlPqYTJsXkFEGuJdfHN/GgWztD59ST9Arq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bLYeMIAAADbAAAADwAAAAAAAAAAAAAA&#10;AAChAgAAZHJzL2Rvd25yZXYueG1sUEsFBgAAAAAEAAQA+QAAAJADAAAAAA==&#10;" strokecolor="#00b050" strokeweight="3pt">
                  <v:stroke endarrow="block" joinstyle="miter"/>
                </v:shape>
                <v:shape id="Straight Arrow Connector 41" o:spid="_x0000_s1038" type="#_x0000_t32" style="position:absolute;left:1642880;top:660339;width:1511410;height:85505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v5948UAAADbAAAADwAAAGRycy9kb3ducmV2LnhtbESPQWsCMRSE7wX/Q3hCL4tmLVLqahQR&#10;hVJooSqCt0fy3F3cvKxJ6m7/fVMo9DjMzDfMYtXbRtzJh9qxgsk4B0Gsnam5VHA87EYvIEJENtg4&#10;JgXfFGC1HDwssDCu40+672MpEoRDgQqqGNtCyqArshjGriVO3sV5izFJX0rjsUtw28inPH+WFmtO&#10;CxW2tKlIX/dfVsF66s+zrb68Z2+6sx8nym5kMqUeh/16DiJSH//Df+1Xo2A6gd8v6QfI5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v5948UAAADbAAAADwAAAAAAAAAA&#10;AAAAAAChAgAAZHJzL2Rvd25yZXYueG1sUEsFBgAAAAAEAAQA+QAAAJMDAAAAAA==&#10;" strokecolor="#00b050" strokeweight="3pt">
                  <v:stroke endarrow="block" joinstyle="miter"/>
                </v:shape>
                <w10:wrap type="square"/>
              </v:group>
            </w:pict>
          </mc:Fallback>
        </mc:AlternateContent>
      </w:r>
    </w:p>
    <w:p w14:paraId="7F147026" w14:textId="77777777" w:rsidR="00BD43DB" w:rsidRDefault="009B7712" w:rsidP="006D3C2A">
      <w:pPr>
        <w:rPr>
          <w:rFonts w:eastAsiaTheme="minorEastAsia"/>
        </w:rPr>
      </w:pPr>
      <w:r>
        <w:rPr>
          <w:rFonts w:eastAsiaTheme="minorEastAsia"/>
        </w:rPr>
        <w:t xml:space="preserve">Figure 2: Illustration of k-space and how the </w:t>
      </w:r>
      <w:r w:rsidR="00BD43DB">
        <w:rPr>
          <w:rFonts w:eastAsiaTheme="minorEastAsia"/>
        </w:rPr>
        <w:t>farther out in k-space, the higher the</w:t>
      </w:r>
      <w:r>
        <w:rPr>
          <w:rFonts w:eastAsiaTheme="minorEastAsia"/>
        </w:rPr>
        <w:t xml:space="preserve"> </w:t>
      </w:r>
      <w:r w:rsidR="00BD43DB">
        <w:rPr>
          <w:rFonts w:eastAsiaTheme="minorEastAsia"/>
        </w:rPr>
        <w:t xml:space="preserve">corresponding spatial </w:t>
      </w:r>
      <w:r>
        <w:rPr>
          <w:rFonts w:eastAsiaTheme="minorEastAsia"/>
        </w:rPr>
        <w:t>frequency</w:t>
      </w:r>
      <w:r w:rsidR="00BD43DB">
        <w:rPr>
          <w:rFonts w:eastAsiaTheme="minorEastAsia"/>
        </w:rPr>
        <w:t xml:space="preserve"> and therefore the</w:t>
      </w:r>
    </w:p>
    <w:p w14:paraId="4E1F61A2" w14:textId="77777777" w:rsidR="009B7712" w:rsidRDefault="00BD43DB" w:rsidP="006D3C2A">
      <w:pPr>
        <w:rPr>
          <w:rFonts w:eastAsiaTheme="minorEastAsia"/>
        </w:rPr>
      </w:pPr>
      <w:r>
        <w:rPr>
          <w:rFonts w:eastAsiaTheme="minorEastAsia"/>
        </w:rPr>
        <w:t>higher the resolution.</w:t>
      </w:r>
    </w:p>
    <w:p w14:paraId="24F15932" w14:textId="77777777" w:rsidR="00BD43DB" w:rsidRDefault="00BD43DB" w:rsidP="006D3C2A">
      <w:pPr>
        <w:rPr>
          <w:rFonts w:eastAsiaTheme="minorEastAsia"/>
        </w:rPr>
      </w:pPr>
    </w:p>
    <w:p w14:paraId="59F7A8BB" w14:textId="77777777" w:rsidR="00BD43DB" w:rsidRDefault="00BD43DB" w:rsidP="006D3C2A">
      <w:pPr>
        <w:rPr>
          <w:rFonts w:eastAsiaTheme="minorEastAsia"/>
        </w:rPr>
      </w:pPr>
      <w:r>
        <w:rPr>
          <w:rFonts w:eastAsiaTheme="minorEastAsia"/>
        </w:rPr>
        <w:tab/>
      </w:r>
      <w:r w:rsidR="008E5FA2">
        <w:rPr>
          <w:rFonts w:eastAsiaTheme="minorEastAsia"/>
        </w:rPr>
        <w:t xml:space="preserve"> The clinical and research applications of MRI greatly increase as we probe smaller and smaller length scales.  Much of the research done and improvements made to MRIs over the past decade </w:t>
      </w:r>
      <w:r w:rsidR="00716475">
        <w:rPr>
          <w:rFonts w:eastAsiaTheme="minorEastAsia"/>
        </w:rPr>
        <w:t xml:space="preserve">have been made to increase resolution.  Increases in field strength, which increases signal and therefore SNR, and gradients, which allow for higher resolutions to be probed, have gotten to a place where at times, the hardware is no longer the practical limit on resolution.  In practice, because we are scanning living things that move, motion and time in the scanner are often the limiting factor in </w:t>
      </w:r>
      <w:r w:rsidR="00144ABE">
        <w:rPr>
          <w:rFonts w:eastAsiaTheme="minorEastAsia"/>
        </w:rPr>
        <w:t xml:space="preserve">scan resolution.  K-space points take time to acquire the question is, </w:t>
      </w:r>
      <w:r w:rsidR="00DB2315">
        <w:rPr>
          <w:rFonts w:eastAsiaTheme="minorEastAsia"/>
        </w:rPr>
        <w:t>are we able reduce scan time by reducing the number of acquired k-space points without sacrificing resolution?</w:t>
      </w:r>
    </w:p>
    <w:p w14:paraId="32CCDE42" w14:textId="7DEB29EE" w:rsidR="00267A7B" w:rsidRDefault="00192D79" w:rsidP="006D3C2A">
      <w:pPr>
        <w:rPr>
          <w:rFonts w:eastAsiaTheme="minorEastAsia"/>
        </w:rPr>
      </w:pPr>
      <w:r>
        <w:rPr>
          <w:rFonts w:eastAsiaTheme="minorEastAsia"/>
        </w:rPr>
        <w:tab/>
        <w:t>If you under</w:t>
      </w:r>
      <w:r w:rsidR="00772643">
        <w:rPr>
          <w:rFonts w:eastAsiaTheme="minorEastAsia"/>
        </w:rPr>
        <w:t>-</w:t>
      </w:r>
      <w:r>
        <w:rPr>
          <w:rFonts w:eastAsiaTheme="minorEastAsia"/>
        </w:rPr>
        <w:t>sample lines of k-space</w:t>
      </w:r>
      <w:r w:rsidR="00772643">
        <w:rPr>
          <w:rFonts w:eastAsiaTheme="minorEastAsia"/>
        </w:rPr>
        <w:t xml:space="preserve">, keeping </w:t>
      </w:r>
      <w:r w:rsidR="00B26A93">
        <w:rPr>
          <w:rFonts w:eastAsiaTheme="minorEastAsia"/>
        </w:rPr>
        <w:t>Gradient strength the constant, then you reduce the field of view, which can introduce wrap</w:t>
      </w:r>
      <w:r w:rsidR="00F267F4">
        <w:rPr>
          <w:rFonts w:eastAsiaTheme="minorEastAsia"/>
        </w:rPr>
        <w:t>-</w:t>
      </w:r>
      <w:r w:rsidR="00B26A93">
        <w:rPr>
          <w:rFonts w:eastAsiaTheme="minorEastAsia"/>
        </w:rPr>
        <w:t xml:space="preserve">around </w:t>
      </w:r>
      <w:r w:rsidR="00F267F4">
        <w:rPr>
          <w:rFonts w:eastAsiaTheme="minorEastAsia"/>
        </w:rPr>
        <w:t xml:space="preserve">and other imaging </w:t>
      </w:r>
      <w:r w:rsidR="00B26A93">
        <w:rPr>
          <w:rFonts w:eastAsiaTheme="minorEastAsia"/>
        </w:rPr>
        <w:t>artifacts.</w:t>
      </w:r>
      <w:r w:rsidR="00932C4F">
        <w:rPr>
          <w:rFonts w:eastAsiaTheme="minorEastAsia"/>
        </w:rPr>
        <w:t xml:space="preserve"> </w:t>
      </w:r>
      <w:r w:rsidR="00F267F4">
        <w:rPr>
          <w:rFonts w:eastAsiaTheme="minorEastAsia"/>
        </w:rPr>
        <w:t xml:space="preserve"> In order to end up with a N by N </w:t>
      </w:r>
      <w:r w:rsidR="00932C4F">
        <w:rPr>
          <w:rFonts w:eastAsiaTheme="minorEastAsia"/>
        </w:rPr>
        <w:t xml:space="preserve">image, </w:t>
      </w:r>
      <w:r w:rsidR="00FE1054">
        <w:rPr>
          <w:rFonts w:eastAsiaTheme="minorEastAsia"/>
        </w:rPr>
        <w:t xml:space="preserve">an </w:t>
      </w:r>
      <w:r w:rsidR="00932C4F">
        <w:rPr>
          <w:rFonts w:eastAsiaTheme="minorEastAsia"/>
        </w:rPr>
        <w:t>N by N k-space is required</w:t>
      </w:r>
      <w:r w:rsidR="00FE1054">
        <w:rPr>
          <w:rFonts w:eastAsiaTheme="minorEastAsia"/>
        </w:rPr>
        <w:t xml:space="preserve"> for reconstruction</w:t>
      </w:r>
      <w:r w:rsidR="00932C4F">
        <w:rPr>
          <w:rFonts w:eastAsiaTheme="minorEastAsia"/>
        </w:rPr>
        <w:t xml:space="preserve">.  If we are going to reduce the number of k-space points acquired, we need to assume some prior </w:t>
      </w:r>
      <w:r w:rsidR="00FE1054">
        <w:rPr>
          <w:rFonts w:eastAsiaTheme="minorEastAsia"/>
        </w:rPr>
        <w:t xml:space="preserve">knowledge </w:t>
      </w:r>
      <w:r w:rsidR="00932C4F">
        <w:rPr>
          <w:rFonts w:eastAsiaTheme="minorEastAsia"/>
        </w:rPr>
        <w:t xml:space="preserve">about the image in order to reconstruct the N by N k-space before </w:t>
      </w:r>
      <w:r w:rsidR="00FE1054">
        <w:rPr>
          <w:rFonts w:eastAsiaTheme="minorEastAsia"/>
        </w:rPr>
        <w:t>reconstruction</w:t>
      </w:r>
      <w:r w:rsidR="00932C4F">
        <w:rPr>
          <w:rFonts w:eastAsiaTheme="minorEastAsia"/>
        </w:rPr>
        <w:t>.</w:t>
      </w:r>
      <w:r w:rsidR="00FE1054">
        <w:rPr>
          <w:rFonts w:eastAsiaTheme="minorEastAsia"/>
        </w:rPr>
        <w:t xml:space="preserve">  Two possible priors for the k space recovery </w:t>
      </w:r>
      <w:r w:rsidR="00267A7B">
        <w:rPr>
          <w:rFonts w:eastAsiaTheme="minorEastAsia"/>
        </w:rPr>
        <w:t>are:</w:t>
      </w:r>
    </w:p>
    <w:p w14:paraId="10DC94E3" w14:textId="77777777" w:rsidR="00F51C15" w:rsidRDefault="00F51C15" w:rsidP="006D3C2A">
      <w:pPr>
        <w:rPr>
          <w:rFonts w:eastAsiaTheme="minorEastAsia"/>
        </w:rPr>
      </w:pPr>
    </w:p>
    <w:p w14:paraId="206E0553" w14:textId="64CFBE87" w:rsidR="00267A7B" w:rsidRPr="00267A7B" w:rsidRDefault="00267A7B" w:rsidP="00267A7B">
      <w:pPr>
        <w:pStyle w:val="ListParagraph"/>
        <w:numPr>
          <w:ilvl w:val="0"/>
          <w:numId w:val="1"/>
        </w:numPr>
        <w:rPr>
          <w:rFonts w:eastAsiaTheme="minorEastAsia"/>
        </w:rPr>
      </w:pPr>
      <w:r w:rsidRPr="00267A7B">
        <w:rPr>
          <w:rFonts w:eastAsiaTheme="minorEastAsia"/>
        </w:rPr>
        <w:t xml:space="preserve">We </w:t>
      </w:r>
      <w:r>
        <w:rPr>
          <w:rFonts w:eastAsiaTheme="minorEastAsia"/>
        </w:rPr>
        <w:t>can assume</w:t>
      </w:r>
      <w:r w:rsidRPr="00267A7B">
        <w:rPr>
          <w:rFonts w:eastAsiaTheme="minorEastAsia"/>
        </w:rPr>
        <w:t xml:space="preserve"> k-space is symmetrical</w:t>
      </w:r>
      <w:r>
        <w:rPr>
          <w:rFonts w:eastAsiaTheme="minorEastAsia"/>
        </w:rPr>
        <w:t>.</w:t>
      </w:r>
    </w:p>
    <w:p w14:paraId="12B3CED9" w14:textId="2F803112" w:rsidR="00267A7B" w:rsidRDefault="00267A7B" w:rsidP="00267A7B">
      <w:pPr>
        <w:pStyle w:val="ListParagraph"/>
        <w:numPr>
          <w:ilvl w:val="0"/>
          <w:numId w:val="1"/>
        </w:numPr>
        <w:rPr>
          <w:rFonts w:eastAsiaTheme="minorEastAsia"/>
        </w:rPr>
      </w:pPr>
      <w:r>
        <w:rPr>
          <w:rFonts w:eastAsiaTheme="minorEastAsia"/>
        </w:rPr>
        <w:t>We can assume images are compressible.</w:t>
      </w:r>
    </w:p>
    <w:p w14:paraId="7C44F0D0" w14:textId="77777777" w:rsidR="00F51C15" w:rsidRDefault="00F51C15" w:rsidP="00F51C15">
      <w:pPr>
        <w:rPr>
          <w:rFonts w:eastAsiaTheme="minorEastAsia"/>
        </w:rPr>
      </w:pPr>
    </w:p>
    <w:p w14:paraId="4A8F2844" w14:textId="77777777" w:rsidR="00755E44" w:rsidRDefault="00755E44" w:rsidP="00F51C15">
      <w:pPr>
        <w:rPr>
          <w:b/>
        </w:rPr>
      </w:pPr>
    </w:p>
    <w:p w14:paraId="37A671E5" w14:textId="4C2CC48C" w:rsidR="00F51C15" w:rsidRPr="00953F93" w:rsidRDefault="002114C9" w:rsidP="00953F93">
      <w:pPr>
        <w:pStyle w:val="ListParagraph"/>
        <w:numPr>
          <w:ilvl w:val="0"/>
          <w:numId w:val="3"/>
        </w:numPr>
        <w:rPr>
          <w:b/>
        </w:rPr>
      </w:pPr>
      <w:r w:rsidRPr="00953F93">
        <w:rPr>
          <w:b/>
        </w:rPr>
        <w:lastRenderedPageBreak/>
        <w:t>K-space symmetry and Projection onto Convex Sets</w:t>
      </w:r>
    </w:p>
    <w:p w14:paraId="2BED52D3" w14:textId="77777777" w:rsidR="00755E44" w:rsidRDefault="00755E44" w:rsidP="00F51C15">
      <w:pPr>
        <w:rPr>
          <w:b/>
        </w:rPr>
      </w:pPr>
    </w:p>
    <w:p w14:paraId="4B87E69A" w14:textId="1C27AA58" w:rsidR="00F51C15" w:rsidRDefault="009C310E" w:rsidP="009C310E">
      <w:pPr>
        <w:ind w:firstLine="720"/>
      </w:pPr>
      <w:r>
        <w:t xml:space="preserve">Ideally, k-space is conjugate symmetric and one would be able to only acquire ¼ of k-space and use </w:t>
      </w:r>
      <w:r w:rsidR="00242D6E">
        <w:t xml:space="preserve">the principles of </w:t>
      </w:r>
      <w:r>
        <w:t xml:space="preserve">conjugate symmetry to directly recover the other ¾ of k-space prior to </w:t>
      </w:r>
      <w:r w:rsidR="00242D6E">
        <w:t xml:space="preserve">reconstruction. </w:t>
      </w:r>
      <w:r w:rsidR="00242D6E" w:rsidRPr="00242D6E">
        <w:t>However</w:t>
      </w:r>
      <w:r w:rsidR="00242D6E">
        <w:t>, in practice</w:t>
      </w:r>
      <w:r w:rsidR="00242D6E" w:rsidRPr="00242D6E">
        <w:t>, the main magnetic field</w:t>
      </w:r>
      <w:r w:rsidR="00242D6E">
        <w:t xml:space="preserve"> B</w:t>
      </w:r>
      <w:r w:rsidR="00242D6E">
        <w:rPr>
          <w:vertAlign w:val="subscript"/>
        </w:rPr>
        <w:t>0</w:t>
      </w:r>
      <w:r w:rsidR="00242D6E" w:rsidRPr="00242D6E">
        <w:t>, the gradient field</w:t>
      </w:r>
      <w:r w:rsidR="00242D6E">
        <w:t xml:space="preserve">s G, and the R-F </w:t>
      </w:r>
      <w:r w:rsidR="00242D6E" w:rsidRPr="00242D6E">
        <w:t xml:space="preserve">field </w:t>
      </w:r>
      <w:r w:rsidR="00242D6E">
        <w:t>B</w:t>
      </w:r>
      <w:r w:rsidR="00242D6E">
        <w:rPr>
          <w:vertAlign w:val="subscript"/>
        </w:rPr>
        <w:t>1</w:t>
      </w:r>
      <w:r w:rsidR="00242D6E">
        <w:t xml:space="preserve"> </w:t>
      </w:r>
      <w:r w:rsidR="00242D6E" w:rsidRPr="00242D6E">
        <w:t xml:space="preserve">of </w:t>
      </w:r>
      <w:r w:rsidR="00242D6E">
        <w:t xml:space="preserve">an </w:t>
      </w:r>
      <w:r w:rsidR="00242D6E" w:rsidRPr="00242D6E">
        <w:t xml:space="preserve">MRI </w:t>
      </w:r>
      <w:r w:rsidR="00242D6E">
        <w:t xml:space="preserve">system are not entirely uniform, and acquired k-space data does not strictly meet the conjugate symmetry </w:t>
      </w:r>
      <w:r w:rsidR="00055711">
        <w:t>conditions to do so.</w:t>
      </w:r>
      <w:r w:rsidR="00DE6225">
        <w:fldChar w:fldCharType="begin" w:fldLock="1"/>
      </w:r>
      <w:r w:rsidR="00C86C5F">
        <w:instrText>ADDIN CSL_CITATION { "citationItems" : [ { "id" : "ITEM-1", "itemData" : { "DOI" : "10.1109/42.79473", "ISBN" : "0278-0062 (Print)\\n0278-0062 (Linking)", "ISSN" : "1558254X", "PMID" : "18222812", "abstract" : "Magnetic detection of complex images in magnetic resonance imaging (MRI) is immune to the effects of incidental phase variations, although in some applications information is lost or images are degraded. It is suggested that synchronous detection or demodulation can be used in MRI systems in place of magnitude detection to provide complete suppression of undesired quadrature components, to preserve polarity and phase information, and to eliminate the biases and reduction in signal-to-noise ratio (SNR) and contrast in low SNR images. The incidental phase variations in an image are removed through the use of a homodyne demodulation reference, which is derived from the image or the object itself. Synchronous homodyne detection has been applied to the detection of low SNR images, the reconstruction of partial k-space images, the simultaneous detection of water and lipid signals in quadrature, and the preservation of polarity in inversion-recovery images.", "author" : [ { "dropping-particle" : "", "family" : "Noll", "given" : "Douglas C.", "non-dropping-particle" : "", "parse-names" : false, "suffix" : "" }, { "dropping-particle" : "", "family" : "Nishimura", "given" : "Dwight G.", "non-dropping-particle" : "", "parse-names" : false, "suffix" : "" }, { "dropping-particle" : "", "family" : "Macovski", "given" : "Albert", "non-dropping-particle" : "", "parse-names" : false, "suffix" : "" } ], "container-title" : "IEEE Transactions on Medical Imaging", "id" : "ITEM-1", "issue" : "2", "issued" : { "date-parts" : [ [ "1991" ] ] }, "page" : "154-163", "title" : "Homodyne Detection in Magnetic Resonance Imaging", "type" : "article-journal", "volume" : "10" }, "uris" : [ "http://www.mendeley.com/documents/?uuid=a84e7aeb-4384-4294-9fa3-f3d7f2819cff" ] } ], "mendeley" : { "formattedCitation" : "&lt;sup&gt;2&lt;/sup&gt;", "plainTextFormattedCitation" : "2", "previouslyFormattedCitation" : "&lt;sup&gt;2&lt;/sup&gt;" }, "properties" : {  }, "schema" : "https://github.com/citation-style-language/schema/raw/master/csl-citation.json" }</w:instrText>
      </w:r>
      <w:r w:rsidR="00DE6225">
        <w:fldChar w:fldCharType="separate"/>
      </w:r>
      <w:r w:rsidR="00C86C5F" w:rsidRPr="00C86C5F">
        <w:rPr>
          <w:noProof/>
          <w:vertAlign w:val="superscript"/>
        </w:rPr>
        <w:t>2</w:t>
      </w:r>
      <w:r w:rsidR="00DE6225">
        <w:fldChar w:fldCharType="end"/>
      </w:r>
      <w:r w:rsidR="00BD0793">
        <w:t xml:space="preserve">  Instead Chen et al. 2009</w:t>
      </w:r>
      <w:r w:rsidR="00DE6225">
        <w:fldChar w:fldCharType="begin" w:fldLock="1"/>
      </w:r>
      <w:r w:rsidR="00C86C5F">
        <w:instrText>ADDIN CSL_CITATION { "citationItems" : [ { "id" : "ITEM-1", "itemData" : { "DOI" : "10.1109/ICBBE.2009.5163089", "ISBN" : "9781424429028", "abstract" : "In the field of magnetic resonance imaging (MRI), reconstruction from partial k-space data is a common strategy. Projection onto convex set (POCS) method has been applied to dealing with one-dimensional (ID) partial k-space. This paper applied POCS method to MR imaging from two-dimensional (2D) partial k-space data. This method is evaluated with experiments using simulate data. Compared with the zero filling imaging (ZFI) method, reconstruction results of POCS method are much better, especially by selecting partial k-space data of an optimal location. The results show that POCS method however failed to restore some missing data that has no symmetrical part in the original k-space data, leading to inevitable reconstruction errors.", "author" : [ { "dropping-particle" : "", "family" : "Jiaming", "given" : "Chen", "non-dropping-particle" : "", "parse-names" : false, "suffix" : "" }, { "dropping-particle" : "", "family" : "Lu", "given" : "Zhang", "non-dropping-particle" : "", "parse-names" : false, "suffix" : "" }, { "dropping-particle" : "", "family" : "Yuemin", "given" : "Zhu", "non-dropping-particle" : "", "parse-names" : false, "suffix" : "" }, { "dropping-particle" : "", "family" : "Jianhua", "given" : "Luo", "non-dropping-particle" : "", "parse-names" : false, "suffix" : "" } ], "container-title" : "3rd International Conference on Bioinformatics and Biomedical Engineering, iCBBE 2009", "id" : "ITEM-1", "issue" : "3", "issued" : { "date-parts" : [ [ "2009" ] ] }, "page" : "1-4", "title" : "MRI reconstruction from 2D partial k-space using POCS algorithm", "type" : "article-journal" }, "uris" : [ "http://www.mendeley.com/documents/?uuid=ef0a3863-cd8f-4892-ab55-2eb148fd54ab" ] } ], "mendeley" : { "formattedCitation" : "&lt;sup&gt;3&lt;/sup&gt;", "plainTextFormattedCitation" : "3", "previouslyFormattedCitation" : "&lt;sup&gt;3&lt;/sup&gt;" }, "properties" : {  }, "schema" : "https://github.com/citation-style-language/schema/raw/master/csl-citation.json" }</w:instrText>
      </w:r>
      <w:r w:rsidR="00DE6225">
        <w:fldChar w:fldCharType="separate"/>
      </w:r>
      <w:r w:rsidR="00C86C5F" w:rsidRPr="00C86C5F">
        <w:rPr>
          <w:noProof/>
          <w:vertAlign w:val="superscript"/>
        </w:rPr>
        <w:t>3</w:t>
      </w:r>
      <w:r w:rsidR="00DE6225">
        <w:fldChar w:fldCharType="end"/>
      </w:r>
      <w:r w:rsidR="00BD0793">
        <w:t xml:space="preserve"> propose </w:t>
      </w:r>
      <w:r w:rsidR="004716EA">
        <w:t>an algorithm based on k-space symmetry called projection onto convex sets (POCS) that iteratively allows for the approximation of the missing k-space data.</w:t>
      </w:r>
    </w:p>
    <w:p w14:paraId="29B7AE2C" w14:textId="4D6B92F0" w:rsidR="00A948C0" w:rsidRDefault="00494A48" w:rsidP="00A948C0">
      <w:pPr>
        <w:ind w:firstLine="720"/>
      </w:pPr>
      <w:r>
        <w:t xml:space="preserve">Projection onto convex sets is a well-studied mathematical and analytical principle that allows for a solution to be found in the case that there is an intersection of two convex sets.  If two sets are defined to be convex, and </w:t>
      </w:r>
      <w:r w:rsidR="00A948C0">
        <w:t>share points common to both spaces, then projecting back and forth between the two sets, converges toward a point which exists in both sets.</w:t>
      </w:r>
      <w:r w:rsidR="00DE6225">
        <w:fldChar w:fldCharType="begin" w:fldLock="1"/>
      </w:r>
      <w:r w:rsidR="00C86C5F">
        <w:instrText>ADDIN CSL_CITATION { "citationItems" : [ { "id" : "ITEM-1", "itemData" : { "DOI" : "10.1109/42.700744", "ISSN" : "02780062", "PMID" : "9688164", "abstract" : "An improved algorithm for planar rotational motion artifact suppression in standard two-dimensional Fourier transform magnetic resonance images is presented. It is shown that interpolation of acquired view data on the uncorrupted k-space create data overlap and void regions. We present a method of managing overlap data regions, using weighted averaging of redundant data. The weights are assigned according to a priority ranking based on the minimum distance between the data set and the k-space grid points. An iterative estimation technique for filling the data void regions, using projections onto convex sets (POCS), is also described. The method has been successfully tested using computer simulations.", "author" : [ { "dropping-particle" : "", "family" : "Weerasinghe", "given" : "Chaminda", "non-dropping-particle" : "", "parse-names" : false, "suffix" : "" }, { "dropping-particle" : "", "family" : "Yan", "given" : "Hong", "non-dropping-particle" : "", "parse-names" : false, "suffix" : "" } ], "container-title" : "IEEE Transactions on Medical Imaging", "id" : "ITEM-1", "issue" : "2", "issued" : { "date-parts" : [ [ "1998" ] ] }, "page" : "310-317", "title" : "An improved algorithm for rotational motion artifact suppression in MRI", "type" : "article-journal", "volume" : "17" }, "uris" : [ "http://www.mendeley.com/documents/?uuid=819d83ba-fb10-4865-b368-847a8e882ff6" ] } ], "mendeley" : { "formattedCitation" : "&lt;sup&gt;4&lt;/sup&gt;", "plainTextFormattedCitation" : "4", "previouslyFormattedCitation" : "&lt;sup&gt;4&lt;/sup&gt;" }, "properties" : {  }, "schema" : "https://github.com/citation-style-language/schema/raw/master/csl-citation.json" }</w:instrText>
      </w:r>
      <w:r w:rsidR="00DE6225">
        <w:fldChar w:fldCharType="separate"/>
      </w:r>
      <w:r w:rsidR="00C86C5F" w:rsidRPr="00C86C5F">
        <w:rPr>
          <w:noProof/>
          <w:vertAlign w:val="superscript"/>
        </w:rPr>
        <w:t>4</w:t>
      </w:r>
      <w:r w:rsidR="00DE6225">
        <w:fldChar w:fldCharType="end"/>
      </w:r>
      <w:r w:rsidR="00A948C0">
        <w:t xml:space="preserve"> </w:t>
      </w:r>
    </w:p>
    <w:p w14:paraId="36C10902" w14:textId="548A8D11" w:rsidR="00A948C0" w:rsidRDefault="00A948C0" w:rsidP="009C310E">
      <w:pPr>
        <w:ind w:firstLine="720"/>
      </w:pPr>
      <w:r w:rsidRPr="00A948C0">
        <w:drawing>
          <wp:anchor distT="0" distB="0" distL="114300" distR="114300" simplePos="0" relativeHeight="251660288" behindDoc="0" locked="0" layoutInCell="1" allowOverlap="1" wp14:anchorId="7A05F25D" wp14:editId="31FFD736">
            <wp:simplePos x="0" y="0"/>
            <wp:positionH relativeFrom="column">
              <wp:posOffset>50800</wp:posOffset>
            </wp:positionH>
            <wp:positionV relativeFrom="paragraph">
              <wp:posOffset>98425</wp:posOffset>
            </wp:positionV>
            <wp:extent cx="1847850" cy="2004695"/>
            <wp:effectExtent l="0" t="0" r="635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847850" cy="2004695"/>
                    </a:xfrm>
                    <a:prstGeom prst="rect">
                      <a:avLst/>
                    </a:prstGeom>
                  </pic:spPr>
                </pic:pic>
              </a:graphicData>
            </a:graphic>
            <wp14:sizeRelH relativeFrom="page">
              <wp14:pctWidth>0</wp14:pctWidth>
            </wp14:sizeRelH>
            <wp14:sizeRelV relativeFrom="page">
              <wp14:pctHeight>0</wp14:pctHeight>
            </wp14:sizeRelV>
          </wp:anchor>
        </w:drawing>
      </w:r>
    </w:p>
    <w:p w14:paraId="48893976" w14:textId="79BC332D" w:rsidR="00055711" w:rsidRDefault="00055711" w:rsidP="00A948C0"/>
    <w:p w14:paraId="02A92721" w14:textId="77777777" w:rsidR="00331E7C" w:rsidRDefault="00331E7C" w:rsidP="00A948C0"/>
    <w:p w14:paraId="0860F700" w14:textId="0AF0603E" w:rsidR="005C06A4" w:rsidRDefault="00A948C0" w:rsidP="00A948C0">
      <w:r>
        <w:t>Figure 3:</w:t>
      </w:r>
      <w:r w:rsidR="003B6A8E">
        <w:t xml:space="preserve"> Pictorial demonstration of POCS.  Two convex sets </w:t>
      </w:r>
      <w:r w:rsidR="003B6A8E">
        <w:rPr>
          <w:i/>
        </w:rPr>
        <w:t>C</w:t>
      </w:r>
      <w:r w:rsidR="003B6A8E">
        <w:rPr>
          <w:i/>
          <w:vertAlign w:val="subscript"/>
        </w:rPr>
        <w:t>1</w:t>
      </w:r>
      <w:r w:rsidR="003B6A8E">
        <w:rPr>
          <w:i/>
        </w:rPr>
        <w:t xml:space="preserve"> </w:t>
      </w:r>
      <w:r w:rsidR="003B6A8E">
        <w:t xml:space="preserve">and </w:t>
      </w:r>
      <w:r w:rsidR="003B6A8E">
        <w:rPr>
          <w:i/>
        </w:rPr>
        <w:t>C</w:t>
      </w:r>
      <w:r w:rsidR="003B6A8E">
        <w:rPr>
          <w:i/>
          <w:vertAlign w:val="subscript"/>
        </w:rPr>
        <w:t>2</w:t>
      </w:r>
      <w:r w:rsidR="003B6A8E">
        <w:t xml:space="preserve"> share a number of common points.  If an original guess point is projected back and fo</w:t>
      </w:r>
      <w:r w:rsidR="00331E7C">
        <w:t xml:space="preserve">rth onto the two convex sets, it converges towards a point which exists in both sets shown by the star. </w:t>
      </w:r>
    </w:p>
    <w:p w14:paraId="76B0DE6E" w14:textId="1FA405A9" w:rsidR="00F51C15" w:rsidRDefault="005C06A4" w:rsidP="00F51C15">
      <w:r>
        <w:t>Credit:</w:t>
      </w:r>
      <w:r w:rsidR="00D30D0E" w:rsidRPr="00D30D0E">
        <w:t xml:space="preserve"> </w:t>
      </w:r>
      <w:hyperlink r:id="rId16" w:history="1">
        <w:r w:rsidR="00D30D0E" w:rsidRPr="0030144C">
          <w:rPr>
            <w:rStyle w:val="Hyperlink"/>
          </w:rPr>
          <w:t>https://www.youtube.com/watch?v=ooIphlOOzcE</w:t>
        </w:r>
      </w:hyperlink>
    </w:p>
    <w:p w14:paraId="0667739C" w14:textId="77777777" w:rsidR="00D30D0E" w:rsidRPr="00D30D0E" w:rsidRDefault="00D30D0E" w:rsidP="00F51C15"/>
    <w:p w14:paraId="2805DC58" w14:textId="77777777" w:rsidR="00267A7B" w:rsidRDefault="00267A7B" w:rsidP="00267A7B">
      <w:pPr>
        <w:rPr>
          <w:rFonts w:eastAsiaTheme="minorEastAsia"/>
        </w:rPr>
      </w:pPr>
    </w:p>
    <w:p w14:paraId="43871011" w14:textId="77777777" w:rsidR="00267A7B" w:rsidRDefault="00267A7B" w:rsidP="00267A7B">
      <w:pPr>
        <w:rPr>
          <w:rFonts w:eastAsiaTheme="minorEastAsia"/>
        </w:rPr>
      </w:pPr>
    </w:p>
    <w:p w14:paraId="7842B738" w14:textId="7FAF37EC" w:rsidR="003017CB" w:rsidRDefault="00331E7C" w:rsidP="003017CB">
      <w:pPr>
        <w:rPr>
          <w:rFonts w:eastAsiaTheme="minorEastAsia"/>
        </w:rPr>
      </w:pPr>
      <w:r>
        <w:rPr>
          <w:rFonts w:eastAsiaTheme="minorEastAsia"/>
        </w:rPr>
        <w:tab/>
      </w:r>
      <w:r w:rsidR="004C5B6B">
        <w:rPr>
          <w:rFonts w:eastAsiaTheme="minorEastAsia"/>
        </w:rPr>
        <w:t>For our k-space reconstruction, t</w:t>
      </w:r>
      <w:r w:rsidR="004C5B6B" w:rsidRPr="004C5B6B">
        <w:rPr>
          <w:rFonts w:eastAsiaTheme="minorEastAsia"/>
        </w:rPr>
        <w:t xml:space="preserve">he phase and the data consistency constraints </w:t>
      </w:r>
      <w:r w:rsidR="00CA53D2">
        <w:rPr>
          <w:rFonts w:eastAsiaTheme="minorEastAsia"/>
        </w:rPr>
        <w:t>are used as the</w:t>
      </w:r>
      <w:r w:rsidR="004C5B6B">
        <w:rPr>
          <w:rFonts w:eastAsiaTheme="minorEastAsia"/>
        </w:rPr>
        <w:t xml:space="preserve"> two convex sets. </w:t>
      </w:r>
      <w:r w:rsidR="00CA53D2">
        <w:rPr>
          <w:rFonts w:eastAsiaTheme="minorEastAsia"/>
        </w:rPr>
        <w:t xml:space="preserve">One set contains all of the solutions satisfying </w:t>
      </w:r>
      <w:r w:rsidR="00710F76">
        <w:rPr>
          <w:rFonts w:eastAsiaTheme="minorEastAsia"/>
        </w:rPr>
        <w:t>the phase information from the low frequency terms, while the other contains all solutions consistent w</w:t>
      </w:r>
      <w:r w:rsidR="00674E92">
        <w:rPr>
          <w:rFonts w:eastAsiaTheme="minorEastAsia"/>
        </w:rPr>
        <w:t xml:space="preserve">ith the measured k-space data.  </w:t>
      </w:r>
      <w:r w:rsidR="003017CB">
        <w:rPr>
          <w:rFonts w:eastAsiaTheme="minorEastAsia"/>
        </w:rPr>
        <w:t>This is practically done in the following steps.</w:t>
      </w:r>
      <w:r w:rsidR="007B2D3B">
        <w:rPr>
          <w:rFonts w:eastAsiaTheme="minorEastAsia"/>
        </w:rPr>
        <w:fldChar w:fldCharType="begin" w:fldLock="1"/>
      </w:r>
      <w:r w:rsidR="007B2D3B">
        <w:rPr>
          <w:rFonts w:eastAsiaTheme="minorEastAsia"/>
        </w:rPr>
        <w:instrText>ADDIN CSL_CITATION { "citationItems" : [ { "id" : "ITEM-1", "itemData" : { "DOI" : "10.1109/ICBBE.2009.5163089", "ISBN" : "9781424429028", "abstract" : "In the field of magnetic resonance imaging (MRI), reconstruction from partial k-space data is a common strategy. Projection onto convex set (POCS) method has been applied to dealing with one-dimensional (ID) partial k-space. This paper applied POCS method to MR imaging from two-dimensional (2D) partial k-space data. This method is evaluated with experiments using simulate data. Compared with the zero filling imaging (ZFI) method, reconstruction results of POCS method are much better, especially by selecting partial k-space data of an optimal location. The results show that POCS method however failed to restore some missing data that has no symmetrical part in the original k-space data, leading to inevitable reconstruction errors.", "author" : [ { "dropping-particle" : "", "family" : "Jiaming", "given" : "Chen", "non-dropping-particle" : "", "parse-names" : false, "suffix" : "" }, { "dropping-particle" : "", "family" : "Lu", "given" : "Zhang", "non-dropping-particle" : "", "parse-names" : false, "suffix" : "" }, { "dropping-particle" : "", "family" : "Yuemin", "given" : "Zhu", "non-dropping-particle" : "", "parse-names" : false, "suffix" : "" }, { "dropping-particle" : "", "family" : "Jianhua", "given" : "Luo", "non-dropping-particle" : "", "parse-names" : false, "suffix" : "" } ], "container-title" : "3rd International Conference on Bioinformatics and Biomedical Engineering, iCBBE 2009", "id" : "ITEM-1", "issue" : "3", "issued" : { "date-parts" : [ [ "2009" ] ] }, "page" : "1-4", "title" : "MRI reconstruction from 2D partial k-space using POCS algorithm", "type" : "article-journal" }, "uris" : [ "http://www.mendeley.com/documents/?uuid=ef0a3863-cd8f-4892-ab55-2eb148fd54ab" ] } ], "mendeley" : { "formattedCitation" : "&lt;sup&gt;3&lt;/sup&gt;", "plainTextFormattedCitation" : "3", "previouslyFormattedCitation" : "&lt;sup&gt;3&lt;/sup&gt;" }, "properties" : {  }, "schema" : "https://github.com/citation-style-language/schema/raw/master/csl-citation.json" }</w:instrText>
      </w:r>
      <w:r w:rsidR="007B2D3B">
        <w:rPr>
          <w:rFonts w:eastAsiaTheme="minorEastAsia"/>
        </w:rPr>
        <w:fldChar w:fldCharType="separate"/>
      </w:r>
      <w:r w:rsidR="007B2D3B" w:rsidRPr="007B2D3B">
        <w:rPr>
          <w:rFonts w:eastAsiaTheme="minorEastAsia"/>
          <w:noProof/>
          <w:vertAlign w:val="superscript"/>
        </w:rPr>
        <w:t>3</w:t>
      </w:r>
      <w:r w:rsidR="007B2D3B">
        <w:rPr>
          <w:rFonts w:eastAsiaTheme="minorEastAsia"/>
        </w:rPr>
        <w:fldChar w:fldCharType="end"/>
      </w:r>
      <w:r w:rsidR="007600D3" w:rsidRPr="007600D3">
        <w:rPr>
          <w:noProof/>
        </w:rPr>
        <w:t xml:space="preserve"> </w:t>
      </w:r>
    </w:p>
    <w:p w14:paraId="01016F19" w14:textId="77777777" w:rsidR="007600D3" w:rsidRDefault="007600D3" w:rsidP="003017CB">
      <w:pPr>
        <w:rPr>
          <w:rFonts w:eastAsiaTheme="minorEastAsia"/>
        </w:rPr>
      </w:pPr>
    </w:p>
    <w:p w14:paraId="2CFCFC3A" w14:textId="3B23F219" w:rsidR="00674E92" w:rsidRDefault="003017CB" w:rsidP="003017CB">
      <w:pPr>
        <w:pStyle w:val="ListParagraph"/>
        <w:numPr>
          <w:ilvl w:val="0"/>
          <w:numId w:val="2"/>
        </w:numPr>
        <w:rPr>
          <w:rFonts w:eastAsiaTheme="minorEastAsia"/>
        </w:rPr>
      </w:pPr>
      <w:r w:rsidRPr="003017CB">
        <w:rPr>
          <w:rFonts w:eastAsiaTheme="minorEastAsia"/>
        </w:rPr>
        <w:t>The low frequency k-space data</w:t>
      </w:r>
      <w:r w:rsidR="00B66E21">
        <w:rPr>
          <w:rFonts w:eastAsiaTheme="minorEastAsia"/>
        </w:rPr>
        <w:t xml:space="preserve"> M</w:t>
      </w:r>
      <w:r w:rsidR="00B66E21">
        <w:rPr>
          <w:rFonts w:eastAsiaTheme="minorEastAsia"/>
          <w:vertAlign w:val="subscript"/>
        </w:rPr>
        <w:t>L</w:t>
      </w:r>
      <w:r w:rsidR="00B66E21">
        <w:rPr>
          <w:rFonts w:eastAsiaTheme="minorEastAsia"/>
        </w:rPr>
        <w:t xml:space="preserve"> </w:t>
      </w:r>
      <w:r w:rsidRPr="003017CB">
        <w:rPr>
          <w:rFonts w:eastAsiaTheme="minorEastAsia"/>
        </w:rPr>
        <w:t xml:space="preserve">is </w:t>
      </w:r>
      <w:r>
        <w:rPr>
          <w:rFonts w:eastAsiaTheme="minorEastAsia"/>
        </w:rPr>
        <w:t xml:space="preserve">taken and inverse Fourier transformed.  The phase information of image is called </w:t>
      </w:r>
      <w:r>
        <w:rPr>
          <w:rFonts w:eastAsiaTheme="minorEastAsia"/>
        </w:rPr>
        <w:sym w:font="Symbol" w:char="F06A"/>
      </w:r>
      <w:r>
        <w:rPr>
          <w:rFonts w:eastAsiaTheme="minorEastAsia"/>
          <w:vertAlign w:val="subscript"/>
        </w:rPr>
        <w:t>L</w:t>
      </w:r>
      <w:r>
        <w:rPr>
          <w:rFonts w:eastAsiaTheme="minorEastAsia"/>
        </w:rPr>
        <w:t>. This is in the set satisfying the phase constraint.</w:t>
      </w:r>
    </w:p>
    <w:p w14:paraId="7B9BA5C3" w14:textId="15CCAC76" w:rsidR="003017CB" w:rsidRDefault="003017CB" w:rsidP="003017CB">
      <w:pPr>
        <w:pStyle w:val="ListParagraph"/>
        <w:numPr>
          <w:ilvl w:val="0"/>
          <w:numId w:val="2"/>
        </w:numPr>
        <w:rPr>
          <w:rFonts w:eastAsiaTheme="minorEastAsia"/>
        </w:rPr>
      </w:pPr>
      <w:r>
        <w:rPr>
          <w:rFonts w:eastAsiaTheme="minorEastAsia"/>
        </w:rPr>
        <w:t>The original k-space data is zero filled</w:t>
      </w:r>
      <w:r w:rsidR="00B66E21">
        <w:rPr>
          <w:rFonts w:eastAsiaTheme="minorEastAsia"/>
        </w:rPr>
        <w:t xml:space="preserve"> giving </w:t>
      </w:r>
      <w:proofErr w:type="spellStart"/>
      <w:r w:rsidR="00B66E21">
        <w:rPr>
          <w:rFonts w:eastAsiaTheme="minorEastAsia"/>
        </w:rPr>
        <w:t>M</w:t>
      </w:r>
      <w:r w:rsidR="00B66E21">
        <w:rPr>
          <w:rFonts w:eastAsiaTheme="minorEastAsia"/>
          <w:vertAlign w:val="subscript"/>
        </w:rPr>
        <w:t>p</w:t>
      </w:r>
      <w:proofErr w:type="spellEnd"/>
      <w:r>
        <w:rPr>
          <w:rFonts w:eastAsiaTheme="minorEastAsia"/>
        </w:rPr>
        <w:t xml:space="preserve"> and inverse Fourier transformed.  This image is called </w:t>
      </w:r>
      <w:proofErr w:type="spellStart"/>
      <w:r>
        <w:rPr>
          <w:rFonts w:eastAsiaTheme="minorEastAsia"/>
        </w:rPr>
        <w:t>m</w:t>
      </w:r>
      <w:r>
        <w:rPr>
          <w:rFonts w:eastAsiaTheme="minorEastAsia"/>
          <w:vertAlign w:val="subscript"/>
        </w:rPr>
        <w:t>p</w:t>
      </w:r>
      <w:proofErr w:type="spellEnd"/>
      <w:r>
        <w:rPr>
          <w:rFonts w:eastAsiaTheme="minorEastAsia"/>
        </w:rPr>
        <w:t>.  This is in the set satisfying the data constraint.</w:t>
      </w:r>
    </w:p>
    <w:p w14:paraId="61C0E431" w14:textId="1F35573A" w:rsidR="003017CB" w:rsidRDefault="00D06ECB" w:rsidP="003017CB">
      <w:pPr>
        <w:pStyle w:val="ListParagraph"/>
        <w:numPr>
          <w:ilvl w:val="0"/>
          <w:numId w:val="2"/>
        </w:numPr>
        <w:rPr>
          <w:rFonts w:eastAsiaTheme="minorEastAsia"/>
        </w:rPr>
      </w:pPr>
      <w:r>
        <w:rPr>
          <w:rFonts w:eastAsiaTheme="minorEastAsia"/>
        </w:rPr>
        <w:t xml:space="preserve">The data constraint </w:t>
      </w:r>
      <w:proofErr w:type="spellStart"/>
      <w:r>
        <w:rPr>
          <w:rFonts w:eastAsiaTheme="minorEastAsia"/>
        </w:rPr>
        <w:t>m</w:t>
      </w:r>
      <w:r>
        <w:rPr>
          <w:rFonts w:eastAsiaTheme="minorEastAsia"/>
          <w:vertAlign w:val="subscript"/>
        </w:rPr>
        <w:t>p</w:t>
      </w:r>
      <w:proofErr w:type="spellEnd"/>
      <w:r>
        <w:rPr>
          <w:rFonts w:eastAsiaTheme="minorEastAsia"/>
        </w:rPr>
        <w:t xml:space="preserve"> is then projected into phase constraint space by replacing the phase information of </w:t>
      </w:r>
      <w:proofErr w:type="spellStart"/>
      <w:r>
        <w:rPr>
          <w:rFonts w:eastAsiaTheme="minorEastAsia"/>
        </w:rPr>
        <w:t>m</w:t>
      </w:r>
      <w:r>
        <w:rPr>
          <w:rFonts w:eastAsiaTheme="minorEastAsia"/>
          <w:vertAlign w:val="subscript"/>
        </w:rPr>
        <w:t>p</w:t>
      </w:r>
      <w:proofErr w:type="spellEnd"/>
      <w:r>
        <w:rPr>
          <w:rFonts w:eastAsiaTheme="minorEastAsia"/>
        </w:rPr>
        <w:t xml:space="preserve"> with </w:t>
      </w:r>
      <w:r>
        <w:rPr>
          <w:rFonts w:eastAsiaTheme="minorEastAsia"/>
        </w:rPr>
        <w:sym w:font="Symbol" w:char="F06A"/>
      </w:r>
      <w:r>
        <w:rPr>
          <w:rFonts w:eastAsiaTheme="minorEastAsia"/>
          <w:vertAlign w:val="subscript"/>
        </w:rPr>
        <w:t>L</w:t>
      </w:r>
      <w:r>
        <w:rPr>
          <w:rFonts w:eastAsiaTheme="minorEastAsia"/>
        </w:rPr>
        <w:t>.</w:t>
      </w:r>
    </w:p>
    <w:p w14:paraId="641A7DC2" w14:textId="678F5FEC" w:rsidR="00D06ECB" w:rsidRDefault="00D06ECB" w:rsidP="003017CB">
      <w:pPr>
        <w:pStyle w:val="ListParagraph"/>
        <w:numPr>
          <w:ilvl w:val="0"/>
          <w:numId w:val="2"/>
        </w:numPr>
        <w:rPr>
          <w:rFonts w:eastAsiaTheme="minorEastAsia"/>
        </w:rPr>
      </w:pPr>
      <w:r>
        <w:rPr>
          <w:rFonts w:eastAsiaTheme="minorEastAsia"/>
        </w:rPr>
        <w:t xml:space="preserve">The result, </w:t>
      </w:r>
      <w:proofErr w:type="spellStart"/>
      <w:r>
        <w:rPr>
          <w:rFonts w:eastAsiaTheme="minorEastAsia"/>
        </w:rPr>
        <w:t>m</w:t>
      </w:r>
      <w:r>
        <w:rPr>
          <w:rFonts w:eastAsiaTheme="minorEastAsia"/>
          <w:vertAlign w:val="subscript"/>
        </w:rPr>
        <w:t>r</w:t>
      </w:r>
      <w:proofErr w:type="spellEnd"/>
      <w:r>
        <w:rPr>
          <w:rFonts w:eastAsiaTheme="minorEastAsia"/>
        </w:rPr>
        <w:t xml:space="preserve"> is Fourier transformed into k-space, </w:t>
      </w:r>
      <w:proofErr w:type="spellStart"/>
      <w:r>
        <w:rPr>
          <w:rFonts w:eastAsiaTheme="minorEastAsia"/>
        </w:rPr>
        <w:t>M</w:t>
      </w:r>
      <w:r>
        <w:rPr>
          <w:rFonts w:eastAsiaTheme="minorEastAsia"/>
          <w:vertAlign w:val="subscript"/>
        </w:rPr>
        <w:t>r</w:t>
      </w:r>
      <w:proofErr w:type="spellEnd"/>
      <w:r>
        <w:rPr>
          <w:rFonts w:eastAsiaTheme="minorEastAsia"/>
        </w:rPr>
        <w:t xml:space="preserve">, and tested against the original k-space data for convergence.  If it meets the threshold, this is your repaired k-space. </w:t>
      </w:r>
    </w:p>
    <w:p w14:paraId="709FAEB0" w14:textId="2CD4753C" w:rsidR="00B66E21" w:rsidRPr="00E8473A" w:rsidRDefault="00D06ECB" w:rsidP="00B66E21">
      <w:pPr>
        <w:pStyle w:val="ListParagraph"/>
        <w:numPr>
          <w:ilvl w:val="0"/>
          <w:numId w:val="2"/>
        </w:numPr>
        <w:rPr>
          <w:rFonts w:eastAsiaTheme="minorEastAsia"/>
        </w:rPr>
      </w:pPr>
      <w:r>
        <w:rPr>
          <w:rFonts w:eastAsiaTheme="minorEastAsia"/>
        </w:rPr>
        <w:t xml:space="preserve">If the </w:t>
      </w:r>
      <w:r w:rsidRPr="00E8473A">
        <w:rPr>
          <w:rFonts w:eastAsiaTheme="minorEastAsia"/>
        </w:rPr>
        <w:t xml:space="preserve">difference between this and the k-space data is too large, then </w:t>
      </w:r>
      <w:proofErr w:type="spellStart"/>
      <w:r w:rsidRPr="00E8473A">
        <w:rPr>
          <w:rFonts w:eastAsiaTheme="minorEastAsia"/>
        </w:rPr>
        <w:t>M</w:t>
      </w:r>
      <w:r w:rsidRPr="00E8473A">
        <w:rPr>
          <w:rFonts w:eastAsiaTheme="minorEastAsia"/>
          <w:vertAlign w:val="subscript"/>
        </w:rPr>
        <w:t>r</w:t>
      </w:r>
      <w:proofErr w:type="spellEnd"/>
      <w:r w:rsidRPr="00E8473A">
        <w:rPr>
          <w:rFonts w:eastAsiaTheme="minorEastAsia"/>
        </w:rPr>
        <w:t xml:space="preserve"> is projected in to the data constraint</w:t>
      </w:r>
      <w:r w:rsidR="00B66E21" w:rsidRPr="00E8473A">
        <w:rPr>
          <w:rFonts w:eastAsiaTheme="minorEastAsia"/>
        </w:rPr>
        <w:t xml:space="preserve"> set by replacing the zero terms of </w:t>
      </w:r>
      <w:proofErr w:type="spellStart"/>
      <w:r w:rsidR="00B66E21" w:rsidRPr="00E8473A">
        <w:rPr>
          <w:rFonts w:eastAsiaTheme="minorEastAsia"/>
        </w:rPr>
        <w:t>M</w:t>
      </w:r>
      <w:r w:rsidR="00B66E21" w:rsidRPr="00E8473A">
        <w:rPr>
          <w:rFonts w:eastAsiaTheme="minorEastAsia"/>
          <w:vertAlign w:val="subscript"/>
        </w:rPr>
        <w:t>p</w:t>
      </w:r>
      <w:proofErr w:type="spellEnd"/>
      <w:r w:rsidR="00B66E21" w:rsidRPr="00E8473A">
        <w:rPr>
          <w:rFonts w:eastAsiaTheme="minorEastAsia"/>
        </w:rPr>
        <w:t xml:space="preserve"> are by the corresponding terms of </w:t>
      </w:r>
      <w:proofErr w:type="spellStart"/>
      <w:r w:rsidR="00B66E21" w:rsidRPr="00E8473A">
        <w:rPr>
          <w:rFonts w:eastAsiaTheme="minorEastAsia"/>
        </w:rPr>
        <w:t>M</w:t>
      </w:r>
      <w:r w:rsidR="00B66E21" w:rsidRPr="00E8473A">
        <w:rPr>
          <w:rFonts w:eastAsiaTheme="minorEastAsia"/>
          <w:vertAlign w:val="subscript"/>
        </w:rPr>
        <w:t>r</w:t>
      </w:r>
      <w:proofErr w:type="spellEnd"/>
      <w:r w:rsidR="00B66E21" w:rsidRPr="00E8473A">
        <w:rPr>
          <w:rFonts w:eastAsiaTheme="minorEastAsia"/>
        </w:rPr>
        <w:t xml:space="preserve"> and the iteration goes back to step 2.</w:t>
      </w:r>
    </w:p>
    <w:p w14:paraId="6DA23950" w14:textId="77777777" w:rsidR="007600D3" w:rsidRPr="00E8473A" w:rsidRDefault="007600D3" w:rsidP="007600D3">
      <w:pPr>
        <w:ind w:left="720"/>
        <w:rPr>
          <w:rFonts w:eastAsiaTheme="minorEastAsia"/>
        </w:rPr>
      </w:pPr>
    </w:p>
    <w:p w14:paraId="6101B565" w14:textId="233643F3" w:rsidR="00953F93" w:rsidRPr="00E8473A" w:rsidRDefault="00E60171" w:rsidP="00D07564">
      <w:pPr>
        <w:widowControl w:val="0"/>
        <w:autoSpaceDE w:val="0"/>
        <w:autoSpaceDN w:val="0"/>
        <w:adjustRightInd w:val="0"/>
        <w:spacing w:after="240" w:line="300" w:lineRule="atLeast"/>
        <w:rPr>
          <w:rFonts w:cs="Times"/>
          <w:color w:val="000000"/>
        </w:rPr>
      </w:pPr>
      <w:r w:rsidRPr="00E8473A">
        <w:rPr>
          <w:rFonts w:cs="Times"/>
          <w:color w:val="000000"/>
        </w:rPr>
        <w:lastRenderedPageBreak/>
        <w:t xml:space="preserve">For my project, </w:t>
      </w:r>
      <w:r w:rsidR="00D07564" w:rsidRPr="00E8473A">
        <w:rPr>
          <w:rFonts w:cs="Times"/>
          <w:color w:val="000000"/>
        </w:rPr>
        <w:t>I wrote a POCS algorithm</w:t>
      </w:r>
      <w:r w:rsidR="00953F93" w:rsidRPr="00E8473A">
        <w:rPr>
          <w:rFonts w:cs="Times"/>
          <w:color w:val="000000"/>
        </w:rPr>
        <w:t xml:space="preserve"> in python that follow</w:t>
      </w:r>
      <w:r w:rsidR="007600D3" w:rsidRPr="00E8473A">
        <w:rPr>
          <w:rFonts w:cs="Times"/>
          <w:color w:val="000000"/>
        </w:rPr>
        <w:t>s</w:t>
      </w:r>
      <w:r w:rsidR="00953F93" w:rsidRPr="00E8473A">
        <w:rPr>
          <w:rFonts w:cs="Times"/>
          <w:color w:val="000000"/>
        </w:rPr>
        <w:t xml:space="preserve"> </w:t>
      </w:r>
      <w:r w:rsidR="007600D3" w:rsidRPr="00E8473A">
        <w:rPr>
          <w:rFonts w:cs="Times"/>
          <w:color w:val="000000"/>
        </w:rPr>
        <w:t>this procedure</w:t>
      </w:r>
      <w:r w:rsidR="00953F93" w:rsidRPr="00E8473A">
        <w:rPr>
          <w:rFonts w:cs="Times"/>
          <w:color w:val="000000"/>
        </w:rPr>
        <w:t xml:space="preserve"> and can be found at</w:t>
      </w:r>
      <w:r w:rsidR="007600D3" w:rsidRPr="00E8473A">
        <w:rPr>
          <w:rFonts w:cs="Times"/>
          <w:color w:val="000000"/>
        </w:rPr>
        <w:t xml:space="preserve"> </w:t>
      </w:r>
      <w:r w:rsidR="0022049A" w:rsidRPr="0022049A">
        <w:rPr>
          <w:rFonts w:cs="Times"/>
          <w:color w:val="000000"/>
        </w:rPr>
        <w:t>https://github.com/amccalli/Kspace_Reduction</w:t>
      </w:r>
      <w:r w:rsidR="00953F93" w:rsidRPr="00E8473A">
        <w:rPr>
          <w:rFonts w:cs="Times"/>
          <w:color w:val="000000"/>
        </w:rPr>
        <w:t xml:space="preserve">. </w:t>
      </w:r>
      <w:r w:rsidR="00042260" w:rsidRPr="00E8473A">
        <w:rPr>
          <w:rFonts w:cs="Times"/>
          <w:color w:val="000000"/>
        </w:rPr>
        <w:t xml:space="preserve"> </w:t>
      </w:r>
      <w:r w:rsidR="00953F93" w:rsidRPr="00E8473A">
        <w:rPr>
          <w:rFonts w:cs="Times"/>
          <w:color w:val="000000"/>
        </w:rPr>
        <w:t>Ima</w:t>
      </w:r>
      <w:r w:rsidR="007600D3" w:rsidRPr="00E8473A">
        <w:rPr>
          <w:rFonts w:cs="Times"/>
          <w:color w:val="000000"/>
        </w:rPr>
        <w:t>ges used for testing w</w:t>
      </w:r>
      <w:r w:rsidR="00953F93" w:rsidRPr="00E8473A">
        <w:rPr>
          <w:rFonts w:cs="Times"/>
          <w:color w:val="000000"/>
        </w:rPr>
        <w:t>ere</w:t>
      </w:r>
      <w:r w:rsidR="00D07564" w:rsidRPr="00E8473A">
        <w:rPr>
          <w:rFonts w:cs="Times"/>
          <w:color w:val="000000"/>
        </w:rPr>
        <w:t xml:space="preserve"> </w:t>
      </w:r>
      <w:r w:rsidR="00953F93" w:rsidRPr="00E8473A">
        <w:rPr>
          <w:rFonts w:cs="Times"/>
          <w:color w:val="000000"/>
        </w:rPr>
        <w:t>T1-weighted MR brain i</w:t>
      </w:r>
      <w:r w:rsidR="00D07564" w:rsidRPr="00E8473A">
        <w:rPr>
          <w:rFonts w:cs="Times"/>
          <w:color w:val="000000"/>
        </w:rPr>
        <w:t>mage</w:t>
      </w:r>
      <w:r w:rsidR="00953F93" w:rsidRPr="00E8473A">
        <w:rPr>
          <w:rFonts w:cs="Times"/>
          <w:color w:val="000000"/>
        </w:rPr>
        <w:t>s</w:t>
      </w:r>
      <w:r w:rsidR="00D07564" w:rsidRPr="00E8473A">
        <w:rPr>
          <w:rFonts w:cs="Times"/>
          <w:color w:val="000000"/>
        </w:rPr>
        <w:t xml:space="preserve"> </w:t>
      </w:r>
      <w:r w:rsidR="00953F93" w:rsidRPr="00E8473A">
        <w:rPr>
          <w:rFonts w:cs="Times"/>
          <w:color w:val="000000"/>
        </w:rPr>
        <w:t xml:space="preserve">from </w:t>
      </w:r>
      <w:proofErr w:type="spellStart"/>
      <w:r w:rsidR="00953F93" w:rsidRPr="00E8473A">
        <w:rPr>
          <w:rFonts w:cs="Times"/>
          <w:color w:val="000000"/>
        </w:rPr>
        <w:t>BrainWeb</w:t>
      </w:r>
      <w:proofErr w:type="spellEnd"/>
      <w:r w:rsidR="007600D3" w:rsidRPr="00E8473A">
        <w:rPr>
          <w:rFonts w:cs="Times"/>
          <w:color w:val="000000"/>
        </w:rPr>
        <w:t xml:space="preserve"> </w:t>
      </w:r>
      <w:r w:rsidR="00D07564" w:rsidRPr="00E8473A">
        <w:rPr>
          <w:rFonts w:cs="Times"/>
          <w:color w:val="000000"/>
        </w:rPr>
        <w:t>(</w:t>
      </w:r>
      <w:hyperlink r:id="rId17" w:history="1">
        <w:r w:rsidR="00953F93" w:rsidRPr="00E8473A">
          <w:rPr>
            <w:rStyle w:val="Hyperlink"/>
            <w:rFonts w:cs="Times"/>
          </w:rPr>
          <w:t>http://www.bic.mni.mcgill.ca/brainweb/)</w:t>
        </w:r>
      </w:hyperlink>
      <w:r w:rsidR="00953F93" w:rsidRPr="00E8473A">
        <w:rPr>
          <w:rFonts w:cs="Times"/>
          <w:color w:val="000000"/>
        </w:rPr>
        <w:t>.</w:t>
      </w:r>
    </w:p>
    <w:p w14:paraId="6AF3BFC9" w14:textId="77777777" w:rsidR="00B72170" w:rsidRDefault="00B72170" w:rsidP="00D07564">
      <w:pPr>
        <w:widowControl w:val="0"/>
        <w:autoSpaceDE w:val="0"/>
        <w:autoSpaceDN w:val="0"/>
        <w:adjustRightInd w:val="0"/>
        <w:spacing w:after="240" w:line="300" w:lineRule="atLeast"/>
        <w:rPr>
          <w:rFonts w:ascii="Times" w:hAnsi="Times" w:cs="Times"/>
          <w:color w:val="000000"/>
          <w:sz w:val="26"/>
          <w:szCs w:val="26"/>
        </w:rPr>
      </w:pPr>
    </w:p>
    <w:p w14:paraId="1998DE80" w14:textId="77777777" w:rsidR="00953F93" w:rsidRPr="00953F93" w:rsidRDefault="00953F93" w:rsidP="00D07564">
      <w:pPr>
        <w:widowControl w:val="0"/>
        <w:autoSpaceDE w:val="0"/>
        <w:autoSpaceDN w:val="0"/>
        <w:adjustRightInd w:val="0"/>
        <w:spacing w:after="240" w:line="300" w:lineRule="atLeast"/>
        <w:rPr>
          <w:rFonts w:ascii="Times" w:hAnsi="Times" w:cs="Times"/>
          <w:color w:val="000000"/>
          <w:sz w:val="26"/>
          <w:szCs w:val="26"/>
        </w:rPr>
      </w:pPr>
    </w:p>
    <w:p w14:paraId="548D2FB7" w14:textId="2E123042" w:rsidR="00953F93" w:rsidRDefault="00953F93" w:rsidP="00953F93">
      <w:pPr>
        <w:pStyle w:val="ListParagraph"/>
        <w:numPr>
          <w:ilvl w:val="0"/>
          <w:numId w:val="3"/>
        </w:numPr>
        <w:rPr>
          <w:b/>
        </w:rPr>
      </w:pPr>
      <w:r>
        <w:rPr>
          <w:b/>
        </w:rPr>
        <w:t>Compressibility and MR compressed sensing.</w:t>
      </w:r>
    </w:p>
    <w:p w14:paraId="0AD20FFF" w14:textId="77777777" w:rsidR="00953F93" w:rsidRDefault="00953F93" w:rsidP="00953F93">
      <w:pPr>
        <w:rPr>
          <w:b/>
        </w:rPr>
      </w:pPr>
    </w:p>
    <w:p w14:paraId="1A2E409A" w14:textId="120E415B" w:rsidR="00870ADE" w:rsidRDefault="002539B1" w:rsidP="00870ADE">
      <w:pPr>
        <w:ind w:firstLine="360"/>
      </w:pPr>
      <w:r>
        <w:t xml:space="preserve">We know that MR images are </w:t>
      </w:r>
      <w:r w:rsidR="00A01BB0">
        <w:t xml:space="preserve">compressible.  Compressible </w:t>
      </w:r>
      <w:r w:rsidR="00836293">
        <w:t>mean</w:t>
      </w:r>
      <w:r w:rsidR="00A01BB0">
        <w:t>s</w:t>
      </w:r>
      <w:r>
        <w:t xml:space="preserve"> that </w:t>
      </w:r>
      <w:r w:rsidR="00836293">
        <w:t xml:space="preserve">in another </w:t>
      </w:r>
      <w:r w:rsidR="00E60171">
        <w:t>basis,</w:t>
      </w:r>
      <w:r w:rsidR="00870ADE">
        <w:t xml:space="preserve"> </w:t>
      </w:r>
      <w:r w:rsidR="00A01BB0">
        <w:t>only a small number of pixels are significant.</w:t>
      </w:r>
      <w:r w:rsidR="007B2D3B">
        <w:fldChar w:fldCharType="begin" w:fldLock="1"/>
      </w:r>
      <w:r w:rsidR="007B2D3B">
        <w:instrText>ADDIN CSL_CITATION { "citationItems" : [ { "id" : "ITEM-1", "itemData" : { "author" : [ { "dropping-particle" : "", "family" : "Lustig", "given" : "Michael", "non-dropping-particle" : "", "parse-names" : false, "suffix" : "" }, { "dropping-particle" : "", "family" : "Donoho", "given" : "David L", "non-dropping-particle" : "", "parse-names" : false, "suffix" : "" }, { "dropping-particle" : "", "family" : "Santos", "given" : "Juan M", "non-dropping-particle" : "", "parse-names" : false, "suffix" : "" }, { "dropping-particle" : "", "family" : "Pauly", "given" : "John M", "non-dropping-particle" : "", "parse-names" : false, "suffix" : "" } ], "container-title" : "Signal Processing Magazine, IEEE", "id" : "ITEM-1", "issue" : "2", "issued" : { "date-parts" : [ [ "2008" ] ] }, "page" : "72-82", "title" : "compressed sensing MRI.pdf", "type" : "article", "volume" : "25" }, "uris" : [ "http://www.mendeley.com/documents/?uuid=b17ce5c3-9d26-451e-9c76-1e23aa183e17" ] } ], "mendeley" : { "formattedCitation" : "&lt;sup&gt;5&lt;/sup&gt;", "plainTextFormattedCitation" : "5", "previouslyFormattedCitation" : "&lt;sup&gt;5&lt;/sup&gt;" }, "properties" : {  }, "schema" : "https://github.com/citation-style-language/schema/raw/master/csl-citation.json" }</w:instrText>
      </w:r>
      <w:r w:rsidR="007B2D3B">
        <w:fldChar w:fldCharType="separate"/>
      </w:r>
      <w:r w:rsidR="007B2D3B" w:rsidRPr="007B2D3B">
        <w:rPr>
          <w:noProof/>
          <w:vertAlign w:val="superscript"/>
        </w:rPr>
        <w:t>5</w:t>
      </w:r>
      <w:r w:rsidR="007B2D3B">
        <w:fldChar w:fldCharType="end"/>
      </w:r>
      <w:r w:rsidR="00A01BB0">
        <w:t xml:space="preserve"> </w:t>
      </w:r>
      <w:r w:rsidR="00E60171">
        <w:t xml:space="preserve"> </w:t>
      </w:r>
      <w:r w:rsidR="00A01BB0">
        <w:t xml:space="preserve">A </w:t>
      </w:r>
      <w:r w:rsidR="00836293">
        <w:t xml:space="preserve">large number of the </w:t>
      </w:r>
      <w:r w:rsidR="00A01BB0">
        <w:t>pixels are zero or close to zero</w:t>
      </w:r>
      <w:r w:rsidR="00E60171">
        <w:t xml:space="preserve"> as shown in Figure 4 under a second order discrete wavelet transform</w:t>
      </w:r>
      <w:r w:rsidR="00870ADE">
        <w:t xml:space="preserve"> (DWT)</w:t>
      </w:r>
      <w:r w:rsidR="00E60171">
        <w:t>.</w:t>
      </w:r>
      <w:r w:rsidR="00870ADE">
        <w:t xml:space="preserve">  In image compression, these pixels are able to be thrown away with very little loss in image quality but a large decrease in data size.  In MRI, ideally it would be much faster to only acquire the important pixels in the first place. </w:t>
      </w:r>
    </w:p>
    <w:p w14:paraId="39987305" w14:textId="77777777" w:rsidR="00870ADE" w:rsidRDefault="00870ADE" w:rsidP="00870ADE">
      <w:pPr>
        <w:ind w:firstLine="360"/>
      </w:pPr>
    </w:p>
    <w:p w14:paraId="69A7A9FC" w14:textId="2D1EF340" w:rsidR="00E60171" w:rsidRPr="002539B1" w:rsidRDefault="00E60171" w:rsidP="002539B1">
      <w:pPr>
        <w:ind w:left="360"/>
      </w:pPr>
      <w:r w:rsidRPr="00E60171">
        <mc:AlternateContent>
          <mc:Choice Requires="wpg">
            <w:drawing>
              <wp:inline distT="0" distB="0" distL="0" distR="0" wp14:anchorId="52FA1502" wp14:editId="59D7CC64">
                <wp:extent cx="3574086" cy="1543105"/>
                <wp:effectExtent l="0" t="0" r="7620" b="6350"/>
                <wp:docPr id="43" name="Group 1"/>
                <wp:cNvGraphicFramePr/>
                <a:graphic xmlns:a="http://schemas.openxmlformats.org/drawingml/2006/main">
                  <a:graphicData uri="http://schemas.microsoft.com/office/word/2010/wordprocessingGroup">
                    <wpg:wgp>
                      <wpg:cNvGrpSpPr/>
                      <wpg:grpSpPr>
                        <a:xfrm>
                          <a:off x="0" y="0"/>
                          <a:ext cx="3574086" cy="1543105"/>
                          <a:chOff x="0" y="0"/>
                          <a:chExt cx="5932033" cy="2561931"/>
                        </a:xfrm>
                      </wpg:grpSpPr>
                      <pic:pic xmlns:pic="http://schemas.openxmlformats.org/drawingml/2006/picture">
                        <pic:nvPicPr>
                          <pic:cNvPr id="44" name="Picture 44"/>
                          <pic:cNvPicPr>
                            <a:picLocks noChangeAspect="1"/>
                          </pic:cNvPicPr>
                        </pic:nvPicPr>
                        <pic:blipFill>
                          <a:blip r:embed="rId18"/>
                          <a:stretch>
                            <a:fillRect/>
                          </a:stretch>
                        </pic:blipFill>
                        <pic:spPr>
                          <a:xfrm>
                            <a:off x="3624262" y="0"/>
                            <a:ext cx="2307771" cy="2561931"/>
                          </a:xfrm>
                          <a:prstGeom prst="rect">
                            <a:avLst/>
                          </a:prstGeom>
                        </pic:spPr>
                      </pic:pic>
                      <pic:pic xmlns:pic="http://schemas.openxmlformats.org/drawingml/2006/picture">
                        <pic:nvPicPr>
                          <pic:cNvPr id="45" name="Picture 45"/>
                          <pic:cNvPicPr>
                            <a:picLocks noChangeAspect="1"/>
                          </pic:cNvPicPr>
                        </pic:nvPicPr>
                        <pic:blipFill>
                          <a:blip r:embed="rId7"/>
                          <a:stretch>
                            <a:fillRect/>
                          </a:stretch>
                        </pic:blipFill>
                        <pic:spPr>
                          <a:xfrm>
                            <a:off x="0" y="0"/>
                            <a:ext cx="2283278" cy="2557272"/>
                          </a:xfrm>
                          <a:prstGeom prst="rect">
                            <a:avLst/>
                          </a:prstGeom>
                        </pic:spPr>
                      </pic:pic>
                      <wps:wsp>
                        <wps:cNvPr id="46" name="Right Arrow 46"/>
                        <wps:cNvSpPr/>
                        <wps:spPr>
                          <a:xfrm>
                            <a:off x="2404327" y="1280966"/>
                            <a:ext cx="1098886" cy="53760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 name="Text Box 47"/>
                        <wps:cNvSpPr txBox="1"/>
                        <wps:spPr>
                          <a:xfrm>
                            <a:off x="2163917" y="358457"/>
                            <a:ext cx="1527502" cy="1108132"/>
                          </a:xfrm>
                          <a:prstGeom prst="rect">
                            <a:avLst/>
                          </a:prstGeom>
                          <a:noFill/>
                        </wps:spPr>
                        <wps:txbx>
                          <w:txbxContent>
                            <w:p w14:paraId="562FAB52" w14:textId="77777777" w:rsidR="00EB4926" w:rsidRDefault="00EB4926" w:rsidP="00E60171">
                              <w:pPr>
                                <w:pStyle w:val="NormalWeb"/>
                                <w:spacing w:before="0" w:beforeAutospacing="0" w:after="0" w:afterAutospacing="0"/>
                                <w:jc w:val="center"/>
                              </w:pPr>
                              <w:r>
                                <w:rPr>
                                  <w:rFonts w:asciiTheme="minorHAnsi" w:hAnsi="Calibri" w:cstheme="minorBidi"/>
                                  <w:color w:val="000000" w:themeColor="text1"/>
                                  <w:kern w:val="24"/>
                                </w:rPr>
                                <w:t>Discrete Wavelet Transform</w:t>
                              </w:r>
                            </w:p>
                          </w:txbxContent>
                        </wps:txbx>
                        <wps:bodyPr wrap="square" rtlCol="0">
                          <a:noAutofit/>
                        </wps:bodyPr>
                      </wps:wsp>
                    </wpg:wgp>
                  </a:graphicData>
                </a:graphic>
              </wp:inline>
            </w:drawing>
          </mc:Choice>
          <mc:Fallback>
            <w:pict>
              <v:group w14:anchorId="52FA1502" id="Group 1" o:spid="_x0000_s1039" style="width:281.4pt;height:121.5pt;mso-position-horizontal-relative:char;mso-position-vertical-relative:line" coordsize="5932033,2561931"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IAAAA2QAAANwAAAB4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N0A&#10;AAAiAAAABgAAANE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5AAAAuQAAAAAA&#10;AAAAAAAAeQAAAH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gEAAAMAAAABAOMAAAEBAAMAAAABAPwAAAECAAMAAAAEAAN+hgEDAAMA&#10;AAABAAEAAAEGAAMAAAABAAIAAAERAAQAAAACAAN+lgESAAMAAAABAAEAAAEVAAMAAAABAAQAAAEW&#10;AAMAAAABAJAAAAEXAAQAAAACAAN+jgEcAAMAAAABAAEAAAFSAAMAAAABAAEAAAFTAAMAAAAEAAN+&#10;nodzAAcAAAxIAAN+pgAAAAAACAAIAAgACAAB/sAAAX8QAAAACAAB/sgAAQABAAEA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1BLAwQKAAAAAAAAACEAMkzY5g6DAwAOgwMAFQAAAGRycy9tZWRpYS9pbWFnZTIudGlmZk1NACoA&#10;A3X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gAAADZAAAA3AAAAH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N0A&#10;AAAiAAAABgAAANE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QAAALkAAAAAAAAAAAAAAHkA&#10;AAB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AAAAJwAAAAAAAAAAAAAAF0AAACUAAAAAAAAAAAA&#10;AAAAAAAAAAAAAAAAAAAAAAAA/wAAAP8AAAD/AAAA/wAAAP8AAAD/AAAA/wAAAP8BAQH/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">
                <v:shape id="Picture 44" o:spid="_x0000_s1040" type="#_x0000_t75" style="position:absolute;left:3624262;width:2307771;height:256193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ai&#10;og7DAAAA2wAAAA8AAABkcnMvZG93bnJldi54bWxEj0FrAjEUhO+C/yE8wYvUrGJFtkYRRSi9qav0&#10;+Ng8N0s3L0sS1+2/bwqFHoeZ+YZZb3vbiI58qB0rmE0zEMSl0zVXCorL8WUFIkRkjY1jUvBNAbab&#10;4WCNuXZPPlF3jpVIEA45KjAxtrmUoTRkMUxdS5y8u/MWY5K+ktrjM8FtI+dZtpQWa04LBlvaGyq/&#10;zg+r4H6hbPc6+/CH2+d1sjKnIpZdodR41O/eQETq43/4r/2uFSwW8Psl/QC5+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qKiDsMAAADbAAAADwAAAAAAAAAAAAAAAACcAgAA&#10;ZHJzL2Rvd25yZXYueG1sUEsFBgAAAAAEAAQA9wAAAIwDAAAAAA==&#10;">
                  <v:imagedata r:id="rId19" o:title=""/>
                  <v:path arrowok="t"/>
                </v:shape>
                <v:shape id="Picture 45" o:spid="_x0000_s1041" type="#_x0000_t75" style="position:absolute;width:2283278;height:25572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1N&#10;82LEAAAA2wAAAA8AAABkcnMvZG93bnJldi54bWxEj0FrwkAUhO9C/8PyCt7qplJFoqtIi40gFY2C&#10;10f2mYRm34bdVeO/dwsFj8PMfMPMFp1pxJWcry0reB8kIIgLq2suFRwPq7cJCB+QNTaWScGdPCzm&#10;L70ZptreeE/XPJQiQtinqKAKoU2l9EVFBv3AtsTRO1tnMETpSqkd3iLcNHKYJGNpsOa4UGFLnxUV&#10;v/nFKFjetxu3G+/z0h6+jlmW/dDpOyjVf+2WUxCBuvAM/7fXWsHHCP6+xB8g5w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1N82LEAAAA2wAAAA8AAAAAAAAAAAAAAAAAnAIA&#10;AGRycy9kb3ducmV2LnhtbFBLBQYAAAAABAAEAPcAAACNAwAAAAA=&#10;">
                  <v:imagedata r:id="rId11" o:title=""/>
                  <v:path arrowok="t"/>
                </v:shape>
                <v:shape id="Right Arrow 46" o:spid="_x0000_s1042" type="#_x0000_t13" style="position:absolute;left:2404327;top:1280966;width:1098886;height:5376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bHwwwwAA&#10;ANsAAAAPAAAAZHJzL2Rvd25yZXYueG1sRI9Ra8JAEITfBf/DsULf9KIUkegprUUoBaHR9n3JrUk0&#10;t5fmtib11/eEQh+HmfmGWW16V6srtaHybGA6SUAR595WXBj4OO7GC1BBkC3WnsnADwXYrIeDFabW&#10;d5zR9SCFihAOKRooRZpU65CX5DBMfEMcvZNvHUqUbaFti12Eu1rPkmSuHVYcF0psaFtSfjl8OwMv&#10;n6e9vNnOni/4Tsc+y+Tr9mzMw6h/WoIS6uU//Nd+tQYe53D/En+AXv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bHwwwwAAANsAAAAPAAAAAAAAAAAAAAAAAJcCAABkcnMvZG93&#10;bnJldi54bWxQSwUGAAAAAAQABAD1AAAAhwMAAAAA&#10;" adj="16316" fillcolor="#4472c4 [3204]" strokecolor="#1f3763 [1604]" strokeweight="1pt"/>
                <v:shape id="Text Box 47" o:spid="_x0000_s1043" type="#_x0000_t202" style="position:absolute;left:2163917;top:358457;width:1527502;height:11081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mKQxAAA&#10;ANsAAAAPAAAAZHJzL2Rvd25yZXYueG1sRI9Ba8JAFITvBf/D8gRvuqvYVtNsRJRCTy2mKnh7ZJ9J&#10;aPZtyG5N+u+7BaHHYWa+YdLNYBtxo87XjjXMZwoEceFMzaWG4+frdAXCB2SDjWPS8EMeNtnoIcXE&#10;uJ4PdMtDKSKEfYIaqhDaREpfVGTRz1xLHL2r6yyGKLtSmg77CLeNXCj1JC3WHBcqbGlXUfGVf1sN&#10;p/fr5bxUH+XePra9G5Rku5ZaT8bD9gVEoCH8h+/tN6Nh+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pikMQAAADbAAAADwAAAAAAAAAAAAAAAACXAgAAZHJzL2Rv&#10;d25yZXYueG1sUEsFBgAAAAAEAAQA9QAAAIgDAAAAAA==&#10;" filled="f" stroked="f">
                  <v:textbox>
                    <w:txbxContent>
                      <w:p w14:paraId="562FAB52" w14:textId="77777777" w:rsidR="00EB4926" w:rsidRDefault="00EB4926" w:rsidP="00E60171">
                        <w:pPr>
                          <w:pStyle w:val="NormalWeb"/>
                          <w:spacing w:before="0" w:beforeAutospacing="0" w:after="0" w:afterAutospacing="0"/>
                          <w:jc w:val="center"/>
                        </w:pPr>
                        <w:r>
                          <w:rPr>
                            <w:rFonts w:asciiTheme="minorHAnsi" w:hAnsi="Calibri" w:cstheme="minorBidi"/>
                            <w:color w:val="000000" w:themeColor="text1"/>
                            <w:kern w:val="24"/>
                          </w:rPr>
                          <w:t>Discrete Wavelet Transform</w:t>
                        </w:r>
                      </w:p>
                    </w:txbxContent>
                  </v:textbox>
                </v:shape>
                <w10:anchorlock/>
              </v:group>
            </w:pict>
          </mc:Fallback>
        </mc:AlternateContent>
      </w:r>
      <w:r w:rsidRPr="00E60171">
        <w:rPr>
          <w:noProof/>
        </w:rPr>
        <w:t xml:space="preserve"> </w:t>
      </w:r>
      <w:r w:rsidRPr="00E60171">
        <mc:AlternateContent>
          <mc:Choice Requires="wpg">
            <w:drawing>
              <wp:inline distT="0" distB="0" distL="0" distR="0" wp14:anchorId="19AF0764" wp14:editId="4641F476">
                <wp:extent cx="1986333" cy="1316990"/>
                <wp:effectExtent l="0" t="0" r="0" b="0"/>
                <wp:docPr id="48" name="Group 1"/>
                <wp:cNvGraphicFramePr/>
                <a:graphic xmlns:a="http://schemas.openxmlformats.org/drawingml/2006/main">
                  <a:graphicData uri="http://schemas.microsoft.com/office/word/2010/wordprocessingGroup">
                    <wpg:wgp>
                      <wpg:cNvGrpSpPr/>
                      <wpg:grpSpPr>
                        <a:xfrm>
                          <a:off x="0" y="0"/>
                          <a:ext cx="1986333" cy="1316990"/>
                          <a:chOff x="0" y="0"/>
                          <a:chExt cx="3384088" cy="2860704"/>
                        </a:xfrm>
                      </wpg:grpSpPr>
                      <pic:pic xmlns:pic="http://schemas.openxmlformats.org/drawingml/2006/picture">
                        <pic:nvPicPr>
                          <pic:cNvPr id="49" name="Picture 49"/>
                          <pic:cNvPicPr>
                            <a:picLocks noChangeAspect="1"/>
                          </pic:cNvPicPr>
                        </pic:nvPicPr>
                        <pic:blipFill>
                          <a:blip r:embed="rId20"/>
                          <a:stretch>
                            <a:fillRect/>
                          </a:stretch>
                        </pic:blipFill>
                        <pic:spPr>
                          <a:xfrm>
                            <a:off x="0" y="0"/>
                            <a:ext cx="3157047" cy="2104698"/>
                          </a:xfrm>
                          <a:prstGeom prst="rect">
                            <a:avLst/>
                          </a:prstGeom>
                        </pic:spPr>
                      </pic:pic>
                      <wps:wsp>
                        <wps:cNvPr id="50" name="Text Box 50"/>
                        <wps:cNvSpPr txBox="1"/>
                        <wps:spPr>
                          <a:xfrm>
                            <a:off x="1715026" y="2049097"/>
                            <a:ext cx="1669062" cy="702671"/>
                          </a:xfrm>
                          <a:prstGeom prst="rect">
                            <a:avLst/>
                          </a:prstGeom>
                          <a:noFill/>
                        </wps:spPr>
                        <wps:txbx>
                          <w:txbxContent>
                            <w:p w14:paraId="05CD6DB6" w14:textId="77777777" w:rsidR="00EB4926" w:rsidRPr="00E60171" w:rsidRDefault="00EB4926" w:rsidP="00E60171">
                              <w:pPr>
                                <w:pStyle w:val="NormalWeb"/>
                                <w:spacing w:before="0" w:beforeAutospacing="0" w:after="0" w:afterAutospacing="0"/>
                              </w:pPr>
                              <w:r w:rsidRPr="00E60171">
                                <w:rPr>
                                  <w:rFonts w:asciiTheme="minorHAnsi" w:hAnsi="Calibri" w:cstheme="minorBidi"/>
                                  <w:color w:val="000000" w:themeColor="text1"/>
                                  <w:kern w:val="24"/>
                                </w:rPr>
                                <w:t>Significant</w:t>
                              </w:r>
                            </w:p>
                          </w:txbxContent>
                        </wps:txbx>
                        <wps:bodyPr vert="horz" wrap="square" rtlCol="0">
                          <a:noAutofit/>
                        </wps:bodyPr>
                      </wps:wsp>
                      <wps:wsp>
                        <wps:cNvPr id="51" name="Text Box 51"/>
                        <wps:cNvSpPr txBox="1"/>
                        <wps:spPr>
                          <a:xfrm>
                            <a:off x="351917" y="2049097"/>
                            <a:ext cx="1706845" cy="811607"/>
                          </a:xfrm>
                          <a:prstGeom prst="rect">
                            <a:avLst/>
                          </a:prstGeom>
                          <a:noFill/>
                        </wps:spPr>
                        <wps:txbx>
                          <w:txbxContent>
                            <w:p w14:paraId="6FA26293" w14:textId="0111B37D" w:rsidR="00EB4926" w:rsidRPr="00E60171" w:rsidRDefault="00EB4926" w:rsidP="00E60171">
                              <w:pPr>
                                <w:pStyle w:val="NormalWeb"/>
                                <w:spacing w:before="0" w:beforeAutospacing="0" w:after="0" w:afterAutospacing="0"/>
                              </w:pPr>
                              <w:r w:rsidRPr="00E60171">
                                <w:rPr>
                                  <w:rFonts w:asciiTheme="minorHAnsi" w:hAnsi="Calibri" w:cstheme="minorBidi"/>
                                  <w:color w:val="000000" w:themeColor="text1"/>
                                  <w:kern w:val="24"/>
                                </w:rPr>
                                <w:t>Insignificant</w:t>
                              </w:r>
                            </w:p>
                          </w:txbxContent>
                        </wps:txbx>
                        <wps:bodyPr wrap="square" rtlCol="0">
                          <a:noAutofit/>
                        </wps:bodyPr>
                      </wps:wsp>
                      <wps:wsp>
                        <wps:cNvPr id="52" name="Left Brace 52"/>
                        <wps:cNvSpPr/>
                        <wps:spPr>
                          <a:xfrm rot="16200000">
                            <a:off x="1030765" y="1775790"/>
                            <a:ext cx="113803" cy="637427"/>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Left Brace 53"/>
                        <wps:cNvSpPr/>
                        <wps:spPr>
                          <a:xfrm rot="16200000">
                            <a:off x="2161085" y="1486165"/>
                            <a:ext cx="113805" cy="1217751"/>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AF0764" id="_x0000_s1044" style="width:156.4pt;height:103.7pt;mso-position-horizontal-relative:char;mso-position-vertical-relative:line" coordsize="3384088,2860704"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M8AAAC0AAAAAAAAABIAAAC7AAAA2wAAALsAAAARAAAA&#10;AAAAAAAAAAB5AAAA3AAAANk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gAAAKYA&#10;AAC0AAAAAAAAAIoAAAB4AAAAAAAAAHgAAACJAAAAAAAAACoAAADRAAAABwAAACEAAADd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vQAAAEIAAAC0AAAAAAAAANkAAAAZAAAAAAAAABkAAADZ&#10;AAAAAAAAAHkAAAB5AAAAAAAAAAAAAAC5AAAAO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AAAAMwAA&#10;AEAAAAC0AAAAAAAAAPAAAAAAAAAAAAAAAAEAAADwAAAAAAAAAJQAAABcAAAAAAAAAAAAAACdAAAA&#10;VAAAAAAAAAAAAAAAAAAAAAAAAABmAAAAzAAAAMwLCwv/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GRkz/xkZM/8ZGTP/GRkz/xkZM/8ZGTP/GRkz/xkZM/8ZGTP/GRkz/xkZM/8ZGTP/GRkz&#10;/xk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f3///39///9/f///f3//&#10;/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10;////////////////////f3///39///9/f///f3///39///9/f///f3///39///9/f///f3///39/&#10;//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f3///39///9/f///&#10;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10;////////////////////////f3///39///9/f///f3///39///9/f///f3///39///9/f///f3//&#10;/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f3///39///9/&#10;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f3///39///9/f///f3///39///9/f///f3///39///9/f///&#10;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f3///39/&#10;//9/f///f3///39///9/f///f3///39///9/f///f3///39///9/f///f3///39/////////////&#10;////////////////////////////////////////////////////////////////////////////&#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f3///39///9/f///f3///39///9/f///f3///39///9/&#10;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f3//&#10;/39///9/f///f3///39///9/f///f3///39///9/f///f3///39///9/f///f3///39/////////&#10;////////////////////////////////////////////////////////////////////////////&#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f3///39///9/f///f3///39///9/f///f3///39/&#10;//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10;f3///39///9/f///f3///39///9/f///f3///39///9/f///f3///39///9/f///f3///39/////&#10;////////////////////////////////////////////////////////////////////////////&#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f3///39///9/f///f3///39///9/f///f3//&#10;/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10;////f3///39///9/f///f3///39///9/f///f3///39///9/f///f3///39///9/f///f3///39/&#10;////////////////////////////////////////////////////////////////////////////&#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f3///39///9/f///f3///39///9/f///&#10;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10;////////f3///39///9/f///f3///39///9/f///f3///39///9/f///f3///39///9/f///f3//&#10;/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f3///39///9/f///f3///39///9/&#10;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10;////////////f3///39///9/f///f3///39///9/f///f3///39///9/f///f3///39///9/f///&#10;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f3///39///9/f///f3///39/&#10;//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10;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f3//&#10;/39///9/f///f3///39///9/f///f3///39///9/f///f3///39///9/f///f3///39/////////&#10;////////////////////////////////////////////////////////////////////////////&#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f3///39///9/f///f3///39///9/f///f3///39/&#10;//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10;f3///39///9/f///f3///39///9/f///f3///39///9/f///f3///39///9/f///f3///39/////&#10;////////////////////////////////////////////////////////////////////////////&#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f3///39///9/f///f3///39///9/f///f3//&#10;/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10;////f3///39///9/f///f3///39///9/f///f3///39///9/f///f3///39///9/f///f3///39/&#10;////////////////////////////////////////////////////////////////////////////&#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f3///39///9/f///f3///39///9/f///&#10;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10;////////f3///39///9/f///f3///39///9/f///f3///39///9/f///f3///39///9/f///f3//&#10;/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f3///39///9/f///f3///39///9/&#10;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10;////////////f3///39///9/f///f3///39///9/f///f3///39///9/f///f3///39///9/f///&#10;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f3///39///9/f///f3///39/&#10;//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10;////////////////f3///39///9/f///f3///39///9/f///f3///39///9/f///f3///39///9/&#10;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f3///39///9/f///f3//&#10;/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10;////////////////////f3///39///9/f///f3///39///9/f///f3///39///9/f///f3///39/&#10;//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f3///39///9/f///&#10;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10;////////////////////////f3///39///9/f///f3///39///9/f///f3///39///9/f///f3//&#10;/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f3///39///9/&#10;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f3///39///9/f///f3///39///9/f///f3///39///9/f///&#10;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f3///39/&#10;//9/f///f3///39///9/f///f3///39///9/f///f3///39///9/f///f3///39/////////////&#10;////////////////////////////////////////////////////////////////////////////&#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f3///39///9/f///f3///39///9/f///f3///39///9/&#10;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f3///39///9/f///f3///39/&#10;//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10;////////////////f3///39///9/f///f3///39///9/f///f3///39///9/f///f3///39///9/&#10;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f3///39///9/f///f3//&#10;/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10;/////////39///9/f///f3///39///9/f///f3///39///9/f///f3///39///9/f///f3///39/&#10;//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10;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10;/////////////39///9/f///f3///39///9/f///f3///39///9/f///f3///39///9/f///f3//&#10;/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39///9/f///f3///39///9/&#10;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39///9/f///f3///39///9/f///f3///39///9/f///f3///39///9/f///&#10;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39///9/f///f3///39/&#10;//9/f///f3///39///9/f///f3///39///9/f///f3///39///9/f///f3///39/////////////&#10;////////////////////////////////////////////////////////////////////////////&#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39///9/f///f3///39///9/f///f3///39///9/f///f3///39///9/&#10;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39///9/f///f3//&#10;/39///9/f///f3///39///9/f///f3///39///9/f///f3///39///9/f///f3///39/////////&#10;////////////////////////////////////////////////////////////////////////////&#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39///9/f///f3///39///9/f///f3///39///9/f///f3///39/&#10;//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39///9/f///&#10;f3///39///9/f///f3///39///9/f///f3///39///9/f///f3///39///9/f///f3///39/////&#10;////////////////////////////////////////////////////////////////////////////&#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39///9/f///f3///39///9/f///f3///39///9/f///f3//&#10;/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39///9/&#10;f///f3///39///9/f///f3///39///9/f///f3///39///9/f///f3///39///9/f///f3///39/&#10;////////////////////////////////////////////////////////////////////////////&#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39///9/f///f3///39///9/f///f3///39///9/f///&#10;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39/&#10;//9/f///f3///39///9/f///f3///39///9/f///f3///39///9/f///f3///39///9/f///f3//&#10;/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39///9/f///f3///39///9/f///f3///39///9/&#10;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10;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39///9/f///f3///39/&#10;//9/f///f3///39///9/f///f3///39///9/f///f3///39///9/f///f3///39/////////////&#10;////////////////////////////////////////////////////////////////////////////&#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39///9/f///f3///39///9/f///f3///39///9/f///f3///39///9/&#10;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39///9/f///f3//&#10;/39///9/f///f3///39///9/f///f3///39///9/f///f3///39///9/f///f3///39/////////&#10;////////////////////////////////////////////////////////////////////////////&#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39///9/f///f3///39///9/f///f3///39///9/f///f3///39/&#10;//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39///9/f///&#10;f3///39///9/f///f3///39///9/f///f3///39///9/f///f3///39///9/f///f3///39/////&#10;////////////////////////////////////////////////////////////////////////////&#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39///9/f///f3///39///9/f///f3///39///9/f///f3//&#10;/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39///9/&#10;f///f3///39///9/f///f3///39///9/f///f3///39///9/f///f3///39///9/f///f3///39/&#10;////////////////////////////////////////////////////////////////////////////&#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39///9/f///f3///39///9/f///f3///39///9/f///&#10;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39/&#10;//9/f///f3///39///9/f///f3///39///9/f///f3///39///9/f///f3///39///9/f///f3//&#10;/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39///9/f///f3///39///9/f///f3///39///9/&#10;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10;/39///9/f///f3///39///9/f///f3///39///9/f///f3///39///9/f///f3///39///9/f///&#10;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39///9/f///f3///39///9/f///f3///39/&#10;//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10;/////39///9/f///f3///39///9/f///f3///39///9/f///f3///39///9/f///f3///39///9/&#10;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39///9/f///f3///39///9/f///f3//&#10;/39///9/f///f3///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10;/////////39///9/f///f3///39///9/f///f3///39///9/f///f3///39///9/f///f3///39/&#10;//9/f///f3///39///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10;f3///39///9/f///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10;/////////////39///9/f///f3///39///9/f///f3///39///9/f///f3///39///9/f///f3//&#10;/39///9/f///f3///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39///9/f///f3///39///9/&#10;f///f3///39///9/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39/&#10;//9/f///f3///39///9/f///f3///39///9/f///f3///39///9/f///f3///39///9/f///f3//&#10;/39///9/f///f3///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39///9/f///f3///39///9/f///f3///39///9/&#10;f///f3///39///9/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10;/39///9/f///f3///39///9/f///f3///39///9/f///f3///39///9/f///f3///39///9/f///&#10;f3///39///9/f///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39///9/f///f3///39///9/f///f3///39/&#10;//9/f///f3///39///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10;/////39///9/f///f3///39///9/f///f3///39///9/f///f3///39///9/f///f3///39///9/&#10;f///f3///39///9/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39///9/f///f3///39///9/f///f3//&#10;/39///9/f///f3///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10;/////////39///9/f///f3///39///9/f///f3///39///9/f///f3///39///9/f///f3///39/&#10;//9/f///f3///39///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10;f3///39///9/f///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10;/////////////39///9/f///f3///39///9/f///f3///39///9/f///f3///39///9/f///f3//&#10;/39///9/f///f3///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39///9/f///f3///39///9/&#10;f///f3///39///9/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39///9/f///f3///39///9/f///f3///39///9/f///f3///39///9/f///&#10;f3///39///9/f///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39///9/f///f3///39/&#10;//9/f///f3///39///9/f///f3///39///9/f///f3///39///9/f///f3///39///9/f///f3//&#10;/39/////////////////////////////////////////////////////////////////////////&#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39///9/f///f3///39///9/f///f3///39///9/f///f3///39///9/&#10;f///f3///39///9/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39///9/f///f3//&#10;/39///9/f///f3///39///9/f///f3///39///9/f///f3///39///9/f///f3///39///9/f///&#10;f3///39/////////////////////////////////////////////////////////////////////&#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39///9/f///f3///39///9/f///f3///39///9/f///f3///39/&#10;//9/f///f3///39///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39///9/f///&#10;f3///39///9/f///f3///39///9/f///f3///39///9/f///f3///39///9/f///f3///39///9/&#10;f///f3///39/////////////////////////////////////////////////////////////////&#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39///9/f///f3///39///9/f///f3///39///9/f///f3//&#10;/39///9/f///f3///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39///9/&#10;f///f3///39///9/f///f3///39///9/f///f3///39///9/f///f3///39///9/f///f3///39/&#10;//9/f///f3///39/////////////////////////////////////////////////////////////&#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&#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39/&#10;//9/f///f3///39///9/f///f3///39///9/f///f3///39///9/f///f3///39///9/f///f3//&#10;/39///9/f///f3///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39///9/f///f3///39///9/f///f3///39///9/&#10;f///f3///39///9/f///f3///39///9/f///f3///39///9/f///f3///39///9/f///f3///39/&#10;////////////////////////////////////////////////////////////////////////////&#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10;/39///9/f///f3///39///9/f///f3///39///9/f///f3///39///9/f///f3///39///9/f///&#10;f3///39///9/f///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39///9/f///f3///39///9/f///f3///39/&#10;//9/f///f3///39///9/f///f3///39///9/f///f3///39///9/f///f3///39///9/f///f3//&#10;/39/////////////////////////////////////////////////////////////////////////&#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10;/////39///9/f///f3///39///9/f///f3///39///9/f///f3///39///9/f///f3///39///9/&#10;f///f3///39///9/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39///9/f///f3///39///9/f///f3//&#10;/39///9/f///f3///39///9/f///f3///39///9/f///f3///39///9/f///f3///39///9/f///&#10;f3///39/////////////////////////////////////////////////////////////////////&#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10;/////////39///9/f///f3///39///9/f///f3///39///9/f///f3///39///9/f///f3///39/&#10;//9/f///f3///39///9/f///f3///39///9/f///f3///39/////////////////////////////&#10;////////////////////////////////////////////////////////////////////////////&#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39///9/f///f3///39///9/f///&#10;f3///39///9/f///f3///39///9/f///f3///39///9/f///f3///39///9/f///f3///39///9/&#10;f///f3///39/////////////////////////////////////////////////////////////////&#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39///9/f///f3///39///9/f///f3///39///9/f///f3///39///9/f///f3//&#10;/39///9/f///f3///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39///9/f///f3///39///9/&#10;f///f3///39///9/f///f3///39///9/f///f3///39///9/f///f3///39///9/f///f3///39/&#10;//9/f///f3///39/////////////////////////////////////////////////////////////&#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39///9/f///f3///39///9/f///f3///39///9/f///f3///39///9/f///&#10;f3///39///9/f///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39///9/f///f3///39/&#10;//9/f///f3///39///9/f///f3///39///9/f///f3///39///9/f///f3///39///9/f///f3//&#10;/39///9/f///f3///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39///9/f///f3///39///9/f///f3///39///9/f///f3///39///9/&#10;f///f3///39///9/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39///9/f///f3//&#10;/39///9/f///f3///39///9/f///f3///39///9/f///f3///39///9/f///f3///39///9/f///&#10;f3///39///9/f///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39///9/f///f3///39///9/f///f3///39///9/f///f3///39/&#10;//9/f///f3///39///9/f///f3///39///9/f///f3///39///9/f///f3///39/////////////&#10;////////////////////////////////////////////////////////////////////////////&#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39///9/f///&#10;f3///39///9/f///f3///39///9/f///f3///39///9/f///f3///39///9/f///f3///39///9/&#10;f///f3///39///9/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39///9/f///f3///39///9/f///f3///39///9/f///f3//&#10;/39///9/f///f3///39///9/f///f3///39///9/f///f3///39///9/f///f3///39/////////&#10;////////////////////////////////////////////////////////////////////////////&#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39///9/&#10;f///f3///39///9/f///f3///39///9/f///f3///39///9/f///f3///39///9/f///f3///39/&#10;//9/f///f3///39///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&#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10;/////////////39///9/f///f3///39///9/f///f3///39///9/f///f3///39///9/f///f3//&#10;/39///9/f///f3///39///9/f///f3///39///9/f///f3///39///9/f///f3///39///9/f///&#10;f3///39///9/f///f3///39/////////////////////////////////////////////////////&#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39///9/f///f3///39///9/&#10;f///f3///39///9/f///f3///39///9/f///f3///39///9/f///f3///39///9/f///f3///39/&#10;//9/f///f3///39///9/f///f3///39///9/f///f3///39///9/f///f3///39/////////////&#10;////////////////////////////////////////////////////////////////////////////&#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f3///39///9/f///f3///39///9/f///&#10;f3///39///9/f///f3///39///9/f///f3///39///9/f///f3///39///9/f///f3///39///9/&#10;f///f3///39///9/f///f3///39/////////////////////////////////////////////////&#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39///9/f///f3///39/&#10;//9/f///f3///39///9/f///f3///39///9/f///f3///39///9/f///f3///39///9/f///f3//&#10;/39///9/f///f3///39///9/f///f3///39///9/f///f3///39///9/f///f3///39/////////&#10;////////////////////////////////////////////////////////////////////////////&#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10;/////////////////////39///9/f///f3///39///9/f///f3///39///9/f///f3///39///9/&#10;f///f3///39///9/f///f3///39///9/f///f3///39///9/f///f3///39///9/f///f3///39/&#10;//9/f///f3///39///9/f///f3///39/////////////////////////////////////////////&#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39///9/f///f3//&#10;/39///9/f///f3///39///9/f///f3///39///9/f///f3///39///9/f///f3///39///9/f///&#10;f3///39///9/f///f3///39///9/f///f3///39///9/f///f3///39///9/f///f3///39/////&#10;////////////////////////////////////////////////////////////////////////////&#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10;/////////////////////////39///9/f///f3///39///9/f///f3///39///9/f///f3///39/&#10;//9/f///f3///39///9/f///f3///39///9/f///f3///39///9/f///f3///39///9/f///f3//&#10;/39///9/f///f3///39///9/f///f3///39/////////////////////////////////////////&#10;////////////////////////////////////////////////////////////////////////////&#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39///9/f///&#10;f3///39///9/f///f3///39///9/f///f3///39///9/f///f3///39///9/f///f3///39///9/&#10;f///f3///39///9/f///f3///39///9/f///f3///39///9/f///f3///39///9/f///f3///39/&#10;////////////////////////////////////////////////////////////////////////////&#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10;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&#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10;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5AAAAuQAAAAAAAAAAAAAAeQAAAHkAAAAAAAAA&#10;AAAAAAAAAAAAAAAAAAAAAAAAAAAAAAAAAAAAAAAAAAAAAAAAAAAAAAAAAAAAAAAAAAAAAAAAAAAA&#10;AAAAAAAAAAAAAAAAAAAAAAAAAAAAAAAAAAAAAAAAAAAAAAAAAAAAAAAAAAAAAAAAAAAAAAAAAAAA&#10;AAAAAAAAAAAAAAAAAAAAAAAAAAAAAAAAAAAAAAAAAAAAAAAAAAAAAAAAz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3gAAACEAAAAGAAAA0QAAACsAAAAAAAAAAAAAAAAAAAAAAAAAAAAAAAAAAAAAAAAAAAAA&#10;AAAAAAAAAAAAAAAAAAAAAAAAAAAAAAAAAAAAAAAAAAAAAAAAAAAAAAAAAAAAAAAAAAAAAAAAAAAA&#10;AAAAAAAAAAAAAAAAAAAAAAAAAAAAAAAAAAAAAAAAAAAAAAAAAAAAAAAAAAAAAAAAAAAAAAAAAAAA&#10;AAAAAAAAAAAAAAAAAAAAz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gAAANoAAADdAAAAewAAAAAAAAAA&#10;AAAAAAAAAAAAAAAAAAAAAAAAAAAAAAAAAAAAAAAAAAAAAAAAAAAAAAAAAAAAAAAAAAAAAAAAAAAA&#10;AAAAAAAAAAAAAAAAAAAAAAAAAAAAAAAAAAAAAAAAAAAAAAAAAAAAAAAAAAAAAAAAAAAAAAAAAAAA&#10;AAAAAAAAAAAAAAAAAAAAAAAAAAAAAAAAAAAAAAAAAAAAAAAAAAAAAAAAAAAAZ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wAAANgAAADSAAAArwAAABAAAAAAAAAAAAAAAHkAAADcAAAA2QAAAEcA&#10;AAAAAAAAAAAAADMAAADTAAAA3AAAAJIAAAABAAAAAAAAAAcAAACpAAAA3AAAAMk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AAAA2QAAANwAAAB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AAA&#10;AOMAAADQAAAA0AAAAJgAAAAAAAAAAAAAAHsAAADdAAAA2QAAAEkAAAAAAAAAAAAAADQAAADUAAAA&#10;3QAAAJQAAAABAAAAAAAAAAgAAACrAAAA3AAAAM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BKAAAA2gAAAN0AAAB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">
                <v:shape id="Picture 49" o:spid="_x0000_s1045" type="#_x0000_t75" style="position:absolute;width:3157047;height:210469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F&#10;PF3DAAAA2wAAAA8AAABkcnMvZG93bnJldi54bWxEj82KAjEQhO+C7xBa2IusmRURHY0iC8IevPhz&#10;8dY7aWeik86QZHXWpzeC4LGoqq+o+bK1tbiSD8axgq9BBoK4cNpwqeCwX39OQISIrLF2TAr+KcBy&#10;0e3MMdfuxlu67mIpEoRDjgqqGJtcylBUZDEMXEOcvJPzFmOSvpTa4y3BbS2HWTaWFg2nhQob+q6o&#10;uOz+rIJpNJvVb785h8mxNevtcE9e35X66LWrGYhIbXyHX+0frWA0heeX9APk4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gU8XcMAAADbAAAADwAAAAAAAAAAAAAAAACcAgAA&#10;ZHJzL2Rvd25yZXYueG1sUEsFBgAAAAAEAAQA9wAAAIwDAAAAAA==&#10;">
                  <v:imagedata r:id="rId21" o:title=""/>
                  <v:path arrowok="t"/>
                </v:shape>
                <v:shape id="Text Box 50" o:spid="_x0000_s1046" type="#_x0000_t202" style="position:absolute;left:1715026;top:2049097;width:1669062;height:7026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14:paraId="05CD6DB6" w14:textId="77777777" w:rsidR="00EB4926" w:rsidRPr="00E60171" w:rsidRDefault="00EB4926" w:rsidP="00E60171">
                        <w:pPr>
                          <w:pStyle w:val="NormalWeb"/>
                          <w:spacing w:before="0" w:beforeAutospacing="0" w:after="0" w:afterAutospacing="0"/>
                        </w:pPr>
                        <w:r w:rsidRPr="00E60171">
                          <w:rPr>
                            <w:rFonts w:asciiTheme="minorHAnsi" w:hAnsi="Calibri" w:cstheme="minorBidi"/>
                            <w:color w:val="000000" w:themeColor="text1"/>
                            <w:kern w:val="24"/>
                          </w:rPr>
                          <w:t>Significant</w:t>
                        </w:r>
                      </w:p>
                    </w:txbxContent>
                  </v:textbox>
                </v:shape>
                <v:shape id="Text Box 51" o:spid="_x0000_s1047" type="#_x0000_t202" style="position:absolute;left:351917;top:2049097;width:1706845;height:811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6FA26293" w14:textId="0111B37D" w:rsidR="00EB4926" w:rsidRPr="00E60171" w:rsidRDefault="00EB4926" w:rsidP="00E60171">
                        <w:pPr>
                          <w:pStyle w:val="NormalWeb"/>
                          <w:spacing w:before="0" w:beforeAutospacing="0" w:after="0" w:afterAutospacing="0"/>
                        </w:pPr>
                        <w:r w:rsidRPr="00E60171">
                          <w:rPr>
                            <w:rFonts w:asciiTheme="minorHAnsi" w:hAnsi="Calibri" w:cstheme="minorBidi"/>
                            <w:color w:val="000000" w:themeColor="text1"/>
                            <w:kern w:val="24"/>
                          </w:rPr>
                          <w:t>Insignifican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2" o:spid="_x0000_s1048" type="#_x0000_t87" style="position:absolute;left:1030765;top:1775790;width:113803;height:637427;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0X7twwAA&#10;ANsAAAAPAAAAZHJzL2Rvd25yZXYueG1sRI9Ba8JAFITvhf6H5RW86aZBW4muUgWJ3moqnp/ZZ5I2&#10;+zZkNxr/vSsIPQ4z8w0zX/amFhdqXWVZwfsoAkGcW11xoeDwsxlOQTiPrLG2TApu5GC5eH2ZY6Lt&#10;lfd0yXwhAoRdggpK75tESpeXZNCNbEMcvLNtDfog20LqFq8BbmoZR9GHNFhxWCixoXVJ+V/WmUD5&#10;/O6mWZyl/Sr9PXdjuTump4lSg7f+awbCU+//w8/2ViuYxPD4En6AXN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0X7twwAAANsAAAAPAAAAAAAAAAAAAAAAAJcCAABkcnMvZG93&#10;bnJldi54bWxQSwUGAAAAAAQABAD1AAAAhwMAAAAA&#10;" adj="321" strokecolor="black [3213]" strokeweight="1pt">
                  <v:stroke joinstyle="miter"/>
                </v:shape>
                <v:shape id="Left Brace 53" o:spid="_x0000_s1049" type="#_x0000_t87" style="position:absolute;left:2161085;top:1486165;width:113805;height:1217751;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aeZHxQAA&#10;ANsAAAAPAAAAZHJzL2Rvd25yZXYueG1sRI9Ba8JAFITvhf6H5Qm91Y0VS43ZiBaE9lDBqAdvz+wz&#10;G5t9G7JbTf+9KxR6HGbmGyab97YRF+p87VjBaJiAIC6drrlSsNuunt9A+ICssXFMCn7Jwzx/fMgw&#10;1e7KG7oUoRIRwj5FBSaENpXSl4Ys+qFriaN3cp3FEGVXSd3hNcJtI1+S5FVarDkuGGzp3VD5XfxY&#10;BdveTA9rNMdJ8Wlqt1/S1zlZK/U06BczEIH68B/+a39oBZMx3L/EH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Np5kfFAAAA2wAAAA8AAAAAAAAAAAAAAAAAlwIAAGRycy9k&#10;b3ducmV2LnhtbFBLBQYAAAAABAAEAPUAAACJAwAAAAA=&#10;" adj="168" strokecolor="black [3213]" strokeweight="1pt">
                  <v:stroke joinstyle="miter"/>
                </v:shape>
                <w10:anchorlock/>
              </v:group>
            </w:pict>
          </mc:Fallback>
        </mc:AlternateContent>
      </w:r>
    </w:p>
    <w:p w14:paraId="719D9162" w14:textId="36844C0F" w:rsidR="005C06A4" w:rsidRDefault="00E60171" w:rsidP="00267A7B">
      <w:pPr>
        <w:rPr>
          <w:rFonts w:eastAsiaTheme="minorEastAsia"/>
        </w:rPr>
      </w:pPr>
      <w:r>
        <w:rPr>
          <w:rFonts w:eastAsiaTheme="minorEastAsia"/>
        </w:rPr>
        <w:t xml:space="preserve">Figure 4: Shows a T1 weighted Brain image </w:t>
      </w:r>
      <w:r w:rsidR="00870ADE">
        <w:rPr>
          <w:rFonts w:eastAsiaTheme="minorEastAsia"/>
        </w:rPr>
        <w:t xml:space="preserve">with a second order DWT applied.  It can be clearly seen that the majority of pixels are nearly zero.  This is more explicitly shown in the histogram displaying the number of pixels at each magnitude.  Only a small </w:t>
      </w:r>
      <w:r w:rsidR="000C3447">
        <w:rPr>
          <w:rFonts w:eastAsiaTheme="minorEastAsia"/>
        </w:rPr>
        <w:t>3% of voxels were found to be significant (&gt;400).</w:t>
      </w:r>
    </w:p>
    <w:p w14:paraId="512CE0D3" w14:textId="77777777" w:rsidR="00A63378" w:rsidRDefault="00A63378" w:rsidP="00267A7B">
      <w:pPr>
        <w:rPr>
          <w:rFonts w:eastAsiaTheme="minorEastAsia"/>
        </w:rPr>
      </w:pPr>
    </w:p>
    <w:p w14:paraId="66FC84A1" w14:textId="589E5677" w:rsidR="00A33E00" w:rsidRDefault="00A63378" w:rsidP="00267A7B">
      <w:pPr>
        <w:rPr>
          <w:rFonts w:eastAsiaTheme="minorEastAsia"/>
        </w:rPr>
      </w:pPr>
      <w:r>
        <w:rPr>
          <w:rFonts w:eastAsiaTheme="minorEastAsia"/>
        </w:rPr>
        <w:tab/>
        <w:t xml:space="preserve">Unfortunately, </w:t>
      </w:r>
      <w:r w:rsidR="00360657">
        <w:rPr>
          <w:rFonts w:eastAsiaTheme="minorEastAsia"/>
        </w:rPr>
        <w:t>in MRI the</w:t>
      </w:r>
      <w:r>
        <w:rPr>
          <w:rFonts w:eastAsiaTheme="minorEastAsia"/>
        </w:rPr>
        <w:t xml:space="preserve"> basis in which </w:t>
      </w:r>
      <w:r w:rsidR="00360657">
        <w:rPr>
          <w:rFonts w:eastAsiaTheme="minorEastAsia"/>
        </w:rPr>
        <w:t xml:space="preserve">data is </w:t>
      </w:r>
      <w:r>
        <w:rPr>
          <w:rFonts w:eastAsiaTheme="minorEastAsia"/>
        </w:rPr>
        <w:t>acquire</w:t>
      </w:r>
      <w:r w:rsidR="00360657">
        <w:rPr>
          <w:rFonts w:eastAsiaTheme="minorEastAsia"/>
        </w:rPr>
        <w:t>d</w:t>
      </w:r>
      <w:r>
        <w:rPr>
          <w:rFonts w:eastAsiaTheme="minorEastAsia"/>
        </w:rPr>
        <w:t xml:space="preserve"> </w:t>
      </w:r>
      <w:r w:rsidR="00360657">
        <w:rPr>
          <w:rFonts w:eastAsiaTheme="minorEastAsia"/>
        </w:rPr>
        <w:t>is set</w:t>
      </w:r>
      <w:r>
        <w:rPr>
          <w:rFonts w:eastAsiaTheme="minorEastAsia"/>
        </w:rPr>
        <w:t xml:space="preserve">.  We only acquire in k-space, where the image is not sparse.  </w:t>
      </w:r>
      <w:r w:rsidR="00D43B47">
        <w:rPr>
          <w:rFonts w:eastAsiaTheme="minorEastAsia"/>
        </w:rPr>
        <w:t xml:space="preserve">On top of that, only acquiring the significant data points would require a priori knowledge of the resultant image.  The question is then, </w:t>
      </w:r>
      <w:r w:rsidR="003E065C">
        <w:rPr>
          <w:rFonts w:eastAsiaTheme="minorEastAsia"/>
        </w:rPr>
        <w:t xml:space="preserve">how </w:t>
      </w:r>
      <w:r w:rsidR="00D43B47">
        <w:rPr>
          <w:rFonts w:eastAsiaTheme="minorEastAsia"/>
        </w:rPr>
        <w:t xml:space="preserve">are we able to </w:t>
      </w:r>
      <w:r w:rsidR="003E065C">
        <w:rPr>
          <w:rFonts w:eastAsiaTheme="minorEastAsia"/>
        </w:rPr>
        <w:t xml:space="preserve">take advantage of the image compressibility while acquiring data in k-space?  The answer </w:t>
      </w:r>
      <w:r w:rsidR="00EB4926">
        <w:rPr>
          <w:rFonts w:eastAsiaTheme="minorEastAsia"/>
        </w:rPr>
        <w:t>is</w:t>
      </w:r>
      <w:r w:rsidR="003E065C">
        <w:rPr>
          <w:rFonts w:eastAsiaTheme="minorEastAsia"/>
        </w:rPr>
        <w:t xml:space="preserve"> compressed sensing.</w:t>
      </w:r>
    </w:p>
    <w:p w14:paraId="4D67FBFB" w14:textId="77777777" w:rsidR="00B72170" w:rsidRDefault="00B72170" w:rsidP="00267A7B">
      <w:pPr>
        <w:rPr>
          <w:rFonts w:eastAsiaTheme="minorEastAsia"/>
        </w:rPr>
      </w:pPr>
    </w:p>
    <w:p w14:paraId="5893454D" w14:textId="77777777" w:rsidR="00B72170" w:rsidRDefault="00B639B8" w:rsidP="00B72170">
      <w:pPr>
        <w:rPr>
          <w:rFonts w:eastAsiaTheme="minorEastAsia"/>
        </w:rPr>
      </w:pPr>
      <w:r w:rsidRPr="00360657">
        <w:rPr>
          <w:rFonts w:eastAsiaTheme="minorEastAsia"/>
        </w:rPr>
        <w:drawing>
          <wp:anchor distT="0" distB="0" distL="114300" distR="114300" simplePos="0" relativeHeight="251661312" behindDoc="0" locked="0" layoutInCell="1" allowOverlap="1" wp14:anchorId="1F9CA1B7" wp14:editId="203C0B83">
            <wp:simplePos x="0" y="0"/>
            <wp:positionH relativeFrom="column">
              <wp:posOffset>-63500</wp:posOffset>
            </wp:positionH>
            <wp:positionV relativeFrom="paragraph">
              <wp:posOffset>65405</wp:posOffset>
            </wp:positionV>
            <wp:extent cx="2003425" cy="1092200"/>
            <wp:effectExtent l="0" t="0" r="317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03425" cy="1092200"/>
                    </a:xfrm>
                    <a:prstGeom prst="rect">
                      <a:avLst/>
                    </a:prstGeom>
                  </pic:spPr>
                </pic:pic>
              </a:graphicData>
            </a:graphic>
            <wp14:sizeRelH relativeFrom="page">
              <wp14:pctWidth>0</wp14:pctWidth>
            </wp14:sizeRelH>
            <wp14:sizeRelV relativeFrom="page">
              <wp14:pctHeight>0</wp14:pctHeight>
            </wp14:sizeRelV>
          </wp:anchor>
        </w:drawing>
      </w:r>
    </w:p>
    <w:p w14:paraId="5B132DBD" w14:textId="77777777" w:rsidR="00B72170" w:rsidRDefault="008E02F0" w:rsidP="00B72170">
      <w:pPr>
        <w:rPr>
          <w:rFonts w:eastAsiaTheme="minorEastAsia"/>
        </w:rPr>
      </w:pPr>
      <w:r>
        <w:rPr>
          <w:rFonts w:eastAsiaTheme="minorEastAsia"/>
        </w:rPr>
        <w:t>If</w:t>
      </w:r>
      <w:r w:rsidR="00185436">
        <w:rPr>
          <w:rFonts w:eastAsiaTheme="minorEastAsia"/>
        </w:rPr>
        <w:t xml:space="preserve"> we have a </w:t>
      </w:r>
      <w:r w:rsidR="0023006B">
        <w:rPr>
          <w:rFonts w:eastAsiaTheme="minorEastAsia"/>
        </w:rPr>
        <w:t xml:space="preserve">sparse </w:t>
      </w:r>
      <w:r w:rsidR="00185436">
        <w:rPr>
          <w:rFonts w:eastAsiaTheme="minorEastAsia"/>
        </w:rPr>
        <w:t xml:space="preserve">vector X, </w:t>
      </w:r>
      <w:r w:rsidR="00D9157A">
        <w:rPr>
          <w:rFonts w:eastAsiaTheme="minorEastAsia"/>
        </w:rPr>
        <w:t xml:space="preserve">we can imagine a </w:t>
      </w:r>
      <w:r>
        <w:rPr>
          <w:rFonts w:eastAsiaTheme="minorEastAsia"/>
        </w:rPr>
        <w:t>linear operator</w:t>
      </w:r>
      <w:r w:rsidR="00CB33C3">
        <w:rPr>
          <w:rFonts w:eastAsiaTheme="minorEastAsia"/>
        </w:rPr>
        <w:t xml:space="preserve"> </w:t>
      </w:r>
      <w:r w:rsidR="00CB33C3">
        <w:rPr>
          <w:rFonts w:eastAsiaTheme="minorEastAsia"/>
        </w:rPr>
        <w:sym w:font="Symbol" w:char="F046"/>
      </w:r>
      <w:r w:rsidR="00D9157A">
        <w:rPr>
          <w:rFonts w:eastAsiaTheme="minorEastAsia"/>
        </w:rPr>
        <w:t xml:space="preserve"> which takes us to a smaller vector </w:t>
      </w:r>
      <w:r>
        <w:rPr>
          <w:rFonts w:eastAsiaTheme="minorEastAsia"/>
        </w:rPr>
        <w:t>Y which is not sparse.  In compressed sensing, instead of measuring in sparse basis X, we want to measure the small</w:t>
      </w:r>
      <w:r w:rsidR="00CB33C3">
        <w:rPr>
          <w:rFonts w:eastAsiaTheme="minorEastAsia"/>
        </w:rPr>
        <w:t>er</w:t>
      </w:r>
      <w:r>
        <w:rPr>
          <w:rFonts w:eastAsiaTheme="minorEastAsia"/>
        </w:rPr>
        <w:t xml:space="preserve"> vector Y and </w:t>
      </w:r>
      <w:r w:rsidR="00CB33C3">
        <w:rPr>
          <w:rFonts w:eastAsiaTheme="minorEastAsia"/>
        </w:rPr>
        <w:t xml:space="preserve">invert </w:t>
      </w:r>
      <w:r w:rsidR="00CB33C3">
        <w:rPr>
          <w:rFonts w:eastAsiaTheme="minorEastAsia"/>
        </w:rPr>
        <w:sym w:font="Symbol" w:char="F046"/>
      </w:r>
      <w:r w:rsidR="00CB33C3">
        <w:rPr>
          <w:rFonts w:eastAsiaTheme="minorEastAsia"/>
        </w:rPr>
        <w:t xml:space="preserve"> </w:t>
      </w:r>
      <w:r w:rsidR="00B639B8">
        <w:rPr>
          <w:rFonts w:eastAsiaTheme="minorEastAsia"/>
        </w:rPr>
        <w:t>to get back the vector X.</w:t>
      </w:r>
      <w:r w:rsidR="00B72170">
        <w:rPr>
          <w:rFonts w:eastAsiaTheme="minorEastAsia"/>
        </w:rPr>
        <w:t xml:space="preserve">  </w:t>
      </w:r>
    </w:p>
    <w:p w14:paraId="5EC5133C" w14:textId="77777777" w:rsidR="00254F81" w:rsidRDefault="00254F81" w:rsidP="00B72170">
      <w:pPr>
        <w:rPr>
          <w:rFonts w:eastAsiaTheme="minorEastAsia"/>
        </w:rPr>
      </w:pPr>
    </w:p>
    <w:p w14:paraId="59014127" w14:textId="1640DA48" w:rsidR="00B72170" w:rsidRPr="00254F81" w:rsidRDefault="00B639B8" w:rsidP="00B72170">
      <w:pPr>
        <w:rPr>
          <w:rFonts w:eastAsiaTheme="minorEastAsia"/>
        </w:rPr>
      </w:pPr>
      <w:proofErr w:type="spellStart"/>
      <w:r>
        <w:rPr>
          <w:rFonts w:eastAsiaTheme="minorEastAsia"/>
        </w:rPr>
        <w:lastRenderedPageBreak/>
        <w:t>Candes</w:t>
      </w:r>
      <w:proofErr w:type="spellEnd"/>
      <w:r>
        <w:rPr>
          <w:rFonts w:eastAsiaTheme="minorEastAsia"/>
        </w:rPr>
        <w:t>,</w:t>
      </w:r>
      <w:r w:rsidR="000E4A55" w:rsidRPr="000E4A55">
        <w:rPr>
          <w:rFonts w:eastAsiaTheme="minorEastAsia"/>
        </w:rPr>
        <w:t xml:space="preserve"> </w:t>
      </w:r>
      <w:r w:rsidR="000E4A55">
        <w:rPr>
          <w:rFonts w:eastAsiaTheme="minorEastAsia"/>
        </w:rPr>
        <w:t>Romberg</w:t>
      </w:r>
      <w:r w:rsidR="000E4A55">
        <w:rPr>
          <w:rFonts w:eastAsiaTheme="minorEastAsia"/>
        </w:rPr>
        <w:t>,</w:t>
      </w:r>
      <w:r>
        <w:rPr>
          <w:rFonts w:eastAsiaTheme="minorEastAsia"/>
        </w:rPr>
        <w:t xml:space="preserve"> Tao 200</w:t>
      </w:r>
      <w:r w:rsidR="00254F81">
        <w:rPr>
          <w:rFonts w:eastAsiaTheme="minorEastAsia"/>
        </w:rPr>
        <w:t>5</w:t>
      </w:r>
      <w:r w:rsidR="00254F81">
        <w:rPr>
          <w:rFonts w:eastAsiaTheme="minorEastAsia"/>
        </w:rPr>
        <w:fldChar w:fldCharType="begin" w:fldLock="1"/>
      </w:r>
      <w:r w:rsidR="007B2D3B">
        <w:rPr>
          <w:rFonts w:eastAsiaTheme="minorEastAsia"/>
        </w:rPr>
        <w:instrText>ADDIN CSL_CITATION { "citationItems" : [ { "id" : "ITEM-1", "itemData" : { "DOI" : "10.1002/cpa.20124", "ISBN" : "1097-0312", "ISSN" : "0010-3640", "PMID" : "1580791", "abstract" : "As a last remark, we would like to point out that in the noiseless case, Theorem 1.2 improves upon an earlier result from and ; see also [8]. It is sharper in the sense that (1) this is a deterministic statement and there is no", "author" : [ { "dropping-particle" : "", "family" : "Candes", "given" : "E", "non-dropping-particle" : "", "parse-names" : false, "suffix" : "" }, { "dropping-particle" : "", "family" : "Romberg", "given" : "J", "non-dropping-particle" : "", "parse-names" : false, "suffix" : "" }, { "dropping-particle" : "", "family" : "Tao", "given" : "T", "non-dropping-particle" : "", "parse-names" : false, "suffix" : "" } ], "container-title" : "Science", "id" : "ITEM-1", "issued" : { "date-parts" : [ [ "2005" ] ] }, "page" : "1-15", "title" : "Stable Signal Recovery from Incomplete and Inaccurate Measurements", "type" : "article-journal", "volume" : "40698" }, "uris" : [ "http://www.mendeley.com/documents/?uuid=02d56ccd-df8a-4c53-acf2-86039f5ac6b0" ] } ], "mendeley" : { "formattedCitation" : "&lt;sup&gt;6&lt;/sup&gt;", "plainTextFormattedCitation" : "6", "previouslyFormattedCitation" : "&lt;sup&gt;6&lt;/sup&gt;" }, "properties" : {  }, "schema" : "https://github.com/citation-style-language/schema/raw/master/csl-citation.json" }</w:instrText>
      </w:r>
      <w:r w:rsidR="00254F81">
        <w:rPr>
          <w:rFonts w:eastAsiaTheme="minorEastAsia"/>
        </w:rPr>
        <w:fldChar w:fldCharType="separate"/>
      </w:r>
      <w:r w:rsidR="007B2D3B" w:rsidRPr="007B2D3B">
        <w:rPr>
          <w:rFonts w:eastAsiaTheme="minorEastAsia"/>
          <w:noProof/>
          <w:vertAlign w:val="superscript"/>
        </w:rPr>
        <w:t>6</w:t>
      </w:r>
      <w:r w:rsidR="00254F81">
        <w:rPr>
          <w:rFonts w:eastAsiaTheme="minorEastAsia"/>
        </w:rPr>
        <w:fldChar w:fldCharType="end"/>
      </w:r>
      <w:r>
        <w:rPr>
          <w:rFonts w:eastAsiaTheme="minorEastAsia"/>
        </w:rPr>
        <w:t xml:space="preserve"> proves that if </w:t>
      </w:r>
      <w:r>
        <w:rPr>
          <w:rFonts w:eastAsiaTheme="minorEastAsia"/>
        </w:rPr>
        <w:sym w:font="Symbol" w:char="F046"/>
      </w:r>
      <w:r>
        <w:rPr>
          <w:rFonts w:eastAsiaTheme="minorEastAsia"/>
        </w:rPr>
        <w:t xml:space="preserve"> satisfies the r</w:t>
      </w:r>
      <w:r w:rsidR="008F7F83">
        <w:rPr>
          <w:rFonts w:eastAsiaTheme="minorEastAsia"/>
        </w:rPr>
        <w:t>estricted</w:t>
      </w:r>
      <w:r>
        <w:rPr>
          <w:rFonts w:eastAsiaTheme="minorEastAsia"/>
        </w:rPr>
        <w:t xml:space="preserve"> isometry property, </w:t>
      </w:r>
      <w:r w:rsidR="00B72170">
        <w:t>then X is the</w:t>
      </w:r>
      <w:r w:rsidR="00B72170" w:rsidRPr="00B72170">
        <w:t xml:space="preserve"> unique, sparse solution to </w:t>
      </w:r>
      <w:r w:rsidR="00B72170">
        <w:rPr>
          <w:rFonts w:eastAsiaTheme="minorEastAsia"/>
        </w:rPr>
        <w:sym w:font="Symbol" w:char="F046"/>
      </w:r>
      <w:r w:rsidR="00B72170">
        <w:t xml:space="preserve">X=Y.  This means practically, if </w:t>
      </w:r>
      <w:r w:rsidR="00B72170">
        <w:rPr>
          <w:rFonts w:eastAsiaTheme="minorEastAsia"/>
        </w:rPr>
        <w:sym w:font="Symbol" w:char="F046"/>
      </w:r>
      <w:r w:rsidR="00B72170" w:rsidRPr="00B72170">
        <w:t xml:space="preserve"> is nearly an orthogonal matrix, </w:t>
      </w:r>
      <w:r w:rsidR="00B72170">
        <w:t xml:space="preserve">we can recover X by minimizing the number on non-zero terms in X while enforcing </w:t>
      </w:r>
      <w:r w:rsidR="00B72170">
        <w:rPr>
          <w:rFonts w:eastAsiaTheme="minorEastAsia"/>
        </w:rPr>
        <w:sym w:font="Symbol" w:char="F046"/>
      </w:r>
      <w:r w:rsidR="00B72170">
        <w:t>X=Y</w:t>
      </w:r>
      <w:r w:rsidR="00B72170">
        <w:t>.</w:t>
      </w:r>
      <w:r w:rsidR="00210E40">
        <w:fldChar w:fldCharType="begin" w:fldLock="1"/>
      </w:r>
      <w:r w:rsidR="007B2D3B">
        <w:instrText>ADDIN CSL_CITATION { "citationItems" : [ { "id" : "ITEM-1", "itemData" : { "author" : [ { "dropping-particle" : "", "family" : "Goldstein", "given" : "Thomas", "non-dropping-particle" : "", "parse-names" : false, "suffix" : "" } ], "container-title" : "AAPM Annual Meeting", "id" : "ITEM-1", "issued" : { "date-parts" : [ [ "2010" ] ] }, "title" : "Theory and Applications in MR Imaging of Compressive Sensing", "type" : "paper-conference" }, "uris" : [ "http://www.mendeley.com/documents/?uuid=44fa1130-fd02-401f-bb1d-568d50814f9a" ] } ], "mendeley" : { "formattedCitation" : "&lt;sup&gt;7&lt;/sup&gt;", "plainTextFormattedCitation" : "7", "previouslyFormattedCitation" : "&lt;sup&gt;7&lt;/sup&gt;" }, "properties" : {  }, "schema" : "https://github.com/citation-style-language/schema/raw/master/csl-citation.json" }</w:instrText>
      </w:r>
      <w:r w:rsidR="00210E40">
        <w:fldChar w:fldCharType="separate"/>
      </w:r>
      <w:r w:rsidR="007B2D3B" w:rsidRPr="007B2D3B">
        <w:rPr>
          <w:noProof/>
          <w:vertAlign w:val="superscript"/>
        </w:rPr>
        <w:t>7</w:t>
      </w:r>
      <w:r w:rsidR="00210E40">
        <w:fldChar w:fldCharType="end"/>
      </w:r>
    </w:p>
    <w:p w14:paraId="6F0B1D54" w14:textId="77777777" w:rsidR="00B72170" w:rsidRDefault="00B72170" w:rsidP="00B72170"/>
    <w:p w14:paraId="60D8BFF4" w14:textId="548D6505" w:rsidR="00B72170" w:rsidRDefault="00B72170" w:rsidP="00B72170">
      <w:pPr>
        <w:jc w:val="center"/>
      </w:pPr>
      <w:r>
        <w:rPr>
          <w:rFonts w:ascii="Cambria Math" w:hAnsi="Cambria Math"/>
        </w:rPr>
        <w:t>min|x|</w:t>
      </w:r>
      <w:r>
        <w:rPr>
          <w:rFonts w:ascii="Cambria Math" w:hAnsi="Cambria Math"/>
          <w:vertAlign w:val="subscript"/>
        </w:rPr>
        <w:t>0</w:t>
      </w:r>
      <w:r w:rsidRPr="00B72170">
        <w:rPr>
          <w:rFonts w:ascii="Cambria Math" w:hAnsi="Cambria Math"/>
        </w:rPr>
        <w:t xml:space="preserve"> </w:t>
      </w:r>
      <w:r>
        <w:rPr>
          <w:rFonts w:ascii="Cambria Math" w:hAnsi="Cambria Math"/>
        </w:rPr>
        <w:t xml:space="preserve">such that </w:t>
      </w:r>
      <w:r>
        <w:rPr>
          <w:rFonts w:eastAsiaTheme="minorEastAsia"/>
        </w:rPr>
        <w:sym w:font="Symbol" w:char="F046"/>
      </w:r>
      <w:r>
        <w:t>X=</w:t>
      </w:r>
      <w:proofErr w:type="gramStart"/>
      <w:r>
        <w:t>Y</w:t>
      </w:r>
      <w:r w:rsidR="00A75C6D">
        <w:t xml:space="preserve"> </w:t>
      </w:r>
      <w:r w:rsidRPr="00B72170">
        <w:t xml:space="preserve"> </w:t>
      </w:r>
      <w:r>
        <w:t>[</w:t>
      </w:r>
      <w:proofErr w:type="gramEnd"/>
      <w:r>
        <w:t>Eqn. 3]</w:t>
      </w:r>
    </w:p>
    <w:p w14:paraId="3B07BAE6" w14:textId="54B28B7E" w:rsidR="00B72170" w:rsidRDefault="00B72170" w:rsidP="00B72170">
      <w:r>
        <w:tab/>
      </w:r>
    </w:p>
    <w:p w14:paraId="3299E352" w14:textId="39FE2540" w:rsidR="00B72170" w:rsidRPr="00B72170" w:rsidRDefault="00B72170" w:rsidP="00B72170">
      <w:pPr>
        <w:tabs>
          <w:tab w:val="right" w:pos="9360"/>
        </w:tabs>
        <w:ind w:firstLine="720"/>
      </w:pPr>
      <w:r>
        <w:t xml:space="preserve">Practically, this is not a simple minimization </w:t>
      </w:r>
      <w:r w:rsidR="002350C5">
        <w:t>and is computationally expensive to the point it is impractical. However, w</w:t>
      </w:r>
      <w:r>
        <w:t xml:space="preserve">ith a slightly stricter </w:t>
      </w:r>
      <w:r w:rsidR="0042026C">
        <w:t xml:space="preserve">orthogonality constraint </w:t>
      </w:r>
      <w:r w:rsidR="002350C5">
        <w:t xml:space="preserve">the problem is equivalent to </w:t>
      </w:r>
      <w:r w:rsidR="002350C5">
        <w:t xml:space="preserve">minimizing the </w:t>
      </w:r>
      <w:r w:rsidR="00507D95">
        <w:t xml:space="preserve">sum of </w:t>
      </w:r>
      <w:r w:rsidR="002B28A1">
        <w:t>the absolute value of the terms of</w:t>
      </w:r>
      <w:r w:rsidR="00507D95">
        <w:t xml:space="preserve"> X</w:t>
      </w:r>
      <w:r w:rsidR="002B28A1">
        <w:t>.  This is a L</w:t>
      </w:r>
      <w:r w:rsidR="002B28A1">
        <w:rPr>
          <w:vertAlign w:val="subscript"/>
        </w:rPr>
        <w:t>1</w:t>
      </w:r>
      <w:r w:rsidR="002B28A1">
        <w:t xml:space="preserve"> norm minimization is </w:t>
      </w:r>
      <w:r w:rsidR="002B28A1" w:rsidRPr="002B28A1">
        <w:t xml:space="preserve">convex </w:t>
      </w:r>
      <w:r w:rsidR="002B28A1">
        <w:t xml:space="preserve">problem </w:t>
      </w:r>
      <w:r w:rsidR="002B28A1" w:rsidRPr="002B28A1">
        <w:t>and much simpler to minimize</w:t>
      </w:r>
      <w:r w:rsidR="002B28A1">
        <w:t>.</w:t>
      </w:r>
      <w:r w:rsidR="00210E40">
        <w:fldChar w:fldCharType="begin" w:fldLock="1"/>
      </w:r>
      <w:r w:rsidR="007B2D3B">
        <w:instrText>ADDIN CSL_CITATION { "citationItems" : [ { "id" : "ITEM-1", "itemData" : { "author" : [ { "dropping-particle" : "", "family" : "Goldstein", "given" : "Thomas", "non-dropping-particle" : "", "parse-names" : false, "suffix" : "" } ], "container-title" : "AAPM Annual Meeting", "id" : "ITEM-1", "issued" : { "date-parts" : [ [ "2010" ] ] }, "title" : "Theory and Applications in MR Imaging of Compressive Sensing", "type" : "paper-conference" }, "uris" : [ "http://www.mendeley.com/documents/?uuid=44fa1130-fd02-401f-bb1d-568d50814f9a" ] } ], "mendeley" : { "formattedCitation" : "&lt;sup&gt;7&lt;/sup&gt;", "plainTextFormattedCitation" : "7", "previouslyFormattedCitation" : "&lt;sup&gt;7&lt;/sup&gt;" }, "properties" : {  }, "schema" : "https://github.com/citation-style-language/schema/raw/master/csl-citation.json" }</w:instrText>
      </w:r>
      <w:r w:rsidR="00210E40">
        <w:fldChar w:fldCharType="separate"/>
      </w:r>
      <w:r w:rsidR="007B2D3B" w:rsidRPr="007B2D3B">
        <w:rPr>
          <w:noProof/>
          <w:vertAlign w:val="superscript"/>
        </w:rPr>
        <w:t>7</w:t>
      </w:r>
      <w:r w:rsidR="00210E40">
        <w:fldChar w:fldCharType="end"/>
      </w:r>
    </w:p>
    <w:p w14:paraId="24EAF821" w14:textId="7A0FE3D8" w:rsidR="00B639B8" w:rsidRDefault="00B639B8" w:rsidP="00B639B8"/>
    <w:p w14:paraId="0F682419" w14:textId="42D7315C" w:rsidR="00507D95" w:rsidRDefault="00507D95" w:rsidP="002B28A1">
      <w:pPr>
        <w:jc w:val="center"/>
      </w:pPr>
      <w:r>
        <w:rPr>
          <w:rFonts w:ascii="Cambria Math" w:hAnsi="Cambria Math"/>
        </w:rPr>
        <w:t>min|x|</w:t>
      </w:r>
      <w:r>
        <w:rPr>
          <w:rFonts w:ascii="Cambria Math" w:hAnsi="Cambria Math"/>
          <w:vertAlign w:val="subscript"/>
        </w:rPr>
        <w:t>1</w:t>
      </w:r>
      <w:r w:rsidRPr="00B72170">
        <w:rPr>
          <w:rFonts w:ascii="Cambria Math" w:hAnsi="Cambria Math"/>
        </w:rPr>
        <w:t xml:space="preserve"> </w:t>
      </w:r>
      <w:r>
        <w:rPr>
          <w:rFonts w:ascii="Cambria Math" w:hAnsi="Cambria Math"/>
        </w:rPr>
        <w:t xml:space="preserve">such that </w:t>
      </w:r>
      <w:r>
        <w:rPr>
          <w:rFonts w:eastAsiaTheme="minorEastAsia"/>
        </w:rPr>
        <w:sym w:font="Symbol" w:char="F046"/>
      </w:r>
      <w:r>
        <w:t>X=</w:t>
      </w:r>
      <w:proofErr w:type="gramStart"/>
      <w:r>
        <w:t>Y</w:t>
      </w:r>
      <w:r w:rsidR="00A75C6D">
        <w:t xml:space="preserve"> </w:t>
      </w:r>
      <w:r w:rsidRPr="00B72170">
        <w:t xml:space="preserve"> </w:t>
      </w:r>
      <w:r>
        <w:t>[</w:t>
      </w:r>
      <w:proofErr w:type="gramEnd"/>
      <w:r w:rsidR="002B28A1">
        <w:t>Eqn. 4</w:t>
      </w:r>
      <w:r>
        <w:t>]</w:t>
      </w:r>
    </w:p>
    <w:p w14:paraId="32F91713" w14:textId="77777777" w:rsidR="002B28A1" w:rsidRDefault="002B28A1" w:rsidP="002B28A1"/>
    <w:p w14:paraId="4A021ADE" w14:textId="606534EC" w:rsidR="00EB2723" w:rsidRPr="00BA39D1" w:rsidRDefault="002B28A1" w:rsidP="00EB2723">
      <w:r>
        <w:tab/>
        <w:t xml:space="preserve">When applied to </w:t>
      </w:r>
      <w:r w:rsidR="00EB2723">
        <w:t xml:space="preserve">MRI, we are applying a Fourier transform, </w:t>
      </w:r>
      <w:r w:rsidR="00EB2723">
        <w:rPr>
          <w:i/>
        </w:rPr>
        <w:t>F</w:t>
      </w:r>
      <w:r w:rsidR="00EB2723">
        <w:t xml:space="preserve">, to the </w:t>
      </w:r>
      <w:r w:rsidR="00113BB3">
        <w:t xml:space="preserve">under-sampled </w:t>
      </w:r>
      <w:r w:rsidR="00EB2723">
        <w:t>k-space, f, to get the image,</w:t>
      </w:r>
      <w:r w:rsidR="00113BB3">
        <w:t xml:space="preserve"> u. W</w:t>
      </w:r>
      <w:r w:rsidR="00EB2723" w:rsidRPr="00EB2723">
        <w:t xml:space="preserve">e </w:t>
      </w:r>
      <w:proofErr w:type="spellStart"/>
      <w:r w:rsidR="00EB2723" w:rsidRPr="00EB2723">
        <w:t>sparsify</w:t>
      </w:r>
      <w:proofErr w:type="spellEnd"/>
      <w:r w:rsidR="00113BB3">
        <w:t xml:space="preserve"> the image </w:t>
      </w:r>
      <w:r w:rsidR="00EB2723" w:rsidRPr="00EB2723">
        <w:t>with wavelet transform</w:t>
      </w:r>
      <w:r w:rsidR="00EB2723">
        <w:t>, W,</w:t>
      </w:r>
      <w:r w:rsidR="00EB2723" w:rsidRPr="00EB2723">
        <w:t xml:space="preserve"> and minimize</w:t>
      </w:r>
      <w:r w:rsidR="00BA39D1">
        <w:t xml:space="preserve"> the L</w:t>
      </w:r>
      <w:r w:rsidR="00BA39D1">
        <w:rPr>
          <w:vertAlign w:val="subscript"/>
        </w:rPr>
        <w:t>1</w:t>
      </w:r>
      <w:r w:rsidR="00BA39D1">
        <w:t xml:space="preserve"> norm </w:t>
      </w:r>
      <w:r w:rsidR="00E21AC6">
        <w:t>in</w:t>
      </w:r>
      <w:r w:rsidR="00BA39D1">
        <w:t xml:space="preserve"> the sparse</w:t>
      </w:r>
      <w:r w:rsidR="00E21AC6">
        <w:t xml:space="preserve"> basis</w:t>
      </w:r>
      <w:r w:rsidR="00BA39D1">
        <w:t xml:space="preserve">. </w:t>
      </w:r>
      <w:r w:rsidR="00E21AC6">
        <w:t xml:space="preserve"> In order for compressed sensing to be possible, this means the Fourier transform matrix must </w:t>
      </w:r>
      <w:r w:rsidR="00E21AC6">
        <w:rPr>
          <w:rFonts w:eastAsiaTheme="minorEastAsia"/>
        </w:rPr>
        <w:t>satisfies the random isometry property</w:t>
      </w:r>
      <w:r w:rsidR="00E21AC6">
        <w:rPr>
          <w:rFonts w:eastAsiaTheme="minorEastAsia"/>
        </w:rPr>
        <w:t xml:space="preserve">.  This is only the case if k-space is under-sampled </w:t>
      </w:r>
      <w:r w:rsidR="00E21AC6">
        <w:rPr>
          <w:rFonts w:eastAsiaTheme="minorEastAsia"/>
        </w:rPr>
        <w:t>randomly</w:t>
      </w:r>
      <w:r w:rsidR="00E21AC6">
        <w:rPr>
          <w:rFonts w:eastAsiaTheme="minorEastAsia"/>
        </w:rPr>
        <w:t>.</w:t>
      </w:r>
      <w:r w:rsidR="00210E40">
        <w:rPr>
          <w:rFonts w:eastAsiaTheme="minorEastAsia"/>
        </w:rPr>
        <w:fldChar w:fldCharType="begin" w:fldLock="1"/>
      </w:r>
      <w:r w:rsidR="007B2D3B">
        <w:rPr>
          <w:rFonts w:eastAsiaTheme="minorEastAsia"/>
        </w:rPr>
        <w:instrText>ADDIN CSL_CITATION { "citationItems" : [ { "id" : "ITEM-1", "itemData" : { "author" : [ { "dropping-particle" : "", "family" : "Goldstein", "given" : "Thomas", "non-dropping-particle" : "", "parse-names" : false, "suffix" : "" } ], "container-title" : "AAPM Annual Meeting", "id" : "ITEM-1", "issued" : { "date-parts" : [ [ "2010" ] ] }, "title" : "Theory and Applications in MR Imaging of Compressive Sensing", "type" : "paper-conference" }, "uris" : [ "http://www.mendeley.com/documents/?uuid=44fa1130-fd02-401f-bb1d-568d50814f9a" ] } ], "mendeley" : { "formattedCitation" : "&lt;sup&gt;7&lt;/sup&gt;", "plainTextFormattedCitation" : "7", "previouslyFormattedCitation" : "&lt;sup&gt;7&lt;/sup&gt;" }, "properties" : {  }, "schema" : "https://github.com/citation-style-language/schema/raw/master/csl-citation.json" }</w:instrText>
      </w:r>
      <w:r w:rsidR="00210E40">
        <w:rPr>
          <w:rFonts w:eastAsiaTheme="minorEastAsia"/>
        </w:rPr>
        <w:fldChar w:fldCharType="separate"/>
      </w:r>
      <w:r w:rsidR="007B2D3B" w:rsidRPr="007B2D3B">
        <w:rPr>
          <w:rFonts w:eastAsiaTheme="minorEastAsia"/>
          <w:noProof/>
          <w:vertAlign w:val="superscript"/>
        </w:rPr>
        <w:t>7</w:t>
      </w:r>
      <w:r w:rsidR="00210E40">
        <w:rPr>
          <w:rFonts w:eastAsiaTheme="minorEastAsia"/>
        </w:rPr>
        <w:fldChar w:fldCharType="end"/>
      </w:r>
      <w:r w:rsidR="00E21AC6">
        <w:rPr>
          <w:rFonts w:eastAsiaTheme="minorEastAsia"/>
        </w:rPr>
        <w:t xml:space="preserve"> </w:t>
      </w:r>
    </w:p>
    <w:p w14:paraId="6FF32A45" w14:textId="77777777" w:rsidR="00EB2723" w:rsidRDefault="00EB2723" w:rsidP="00EB2723"/>
    <w:p w14:paraId="2E5E0A94" w14:textId="029D12EE" w:rsidR="00EB2723" w:rsidRDefault="00EB2723" w:rsidP="00EB2723">
      <w:pPr>
        <w:jc w:val="center"/>
      </w:pPr>
      <w:r w:rsidRPr="00EB2723">
        <w:t>min|Wu|</w:t>
      </w:r>
      <w:r w:rsidR="00113BB3">
        <w:rPr>
          <w:vertAlign w:val="subscript"/>
        </w:rPr>
        <w:t>1</w:t>
      </w:r>
      <w:r w:rsidRPr="00EB2723">
        <w:t xml:space="preserve"> such that </w:t>
      </w:r>
      <w:r w:rsidRPr="00EB2723">
        <w:rPr>
          <w:i/>
          <w:iCs/>
        </w:rPr>
        <w:t>F</w:t>
      </w:r>
      <w:r w:rsidRPr="00EB2723">
        <w:t>u=</w:t>
      </w:r>
      <w:proofErr w:type="gramStart"/>
      <w:r w:rsidRPr="00EB2723">
        <w:t>f</w:t>
      </w:r>
      <w:r w:rsidR="00A75C6D">
        <w:t xml:space="preserve">  </w:t>
      </w:r>
      <w:r w:rsidR="00A75C6D">
        <w:t>[</w:t>
      </w:r>
      <w:proofErr w:type="gramEnd"/>
      <w:r w:rsidR="00A75C6D">
        <w:t>Eqn. 5</w:t>
      </w:r>
      <w:r w:rsidR="00A75C6D">
        <w:t>]</w:t>
      </w:r>
    </w:p>
    <w:p w14:paraId="4F60ED94" w14:textId="77777777" w:rsidR="00BA39D1" w:rsidRDefault="00BA39D1" w:rsidP="00BA39D1"/>
    <w:p w14:paraId="5487258D" w14:textId="1C86E2EB" w:rsidR="00BA39D1" w:rsidRPr="00F149D5" w:rsidRDefault="00BA39D1" w:rsidP="00BA39D1">
      <w:r>
        <w:tab/>
        <w:t xml:space="preserve">In practice, our images are not truly sparse, </w:t>
      </w:r>
      <w:r w:rsidR="00F149D5">
        <w:t xml:space="preserve">the entries are not mostly equal to zero, </w:t>
      </w:r>
      <w:r>
        <w:t xml:space="preserve">instead they </w:t>
      </w:r>
      <w:r w:rsidR="00F149D5">
        <w:t xml:space="preserve">are compressible, they are mostly close to zero.  Because of this, we do not enforce a strict </w:t>
      </w:r>
      <w:r w:rsidR="00F149D5" w:rsidRPr="00EB2723">
        <w:rPr>
          <w:i/>
          <w:iCs/>
        </w:rPr>
        <w:t>F</w:t>
      </w:r>
      <w:r w:rsidR="00F149D5" w:rsidRPr="00EB2723">
        <w:t>u=f</w:t>
      </w:r>
      <w:r w:rsidR="00F149D5">
        <w:t xml:space="preserve"> instead we necessitate ∑(</w:t>
      </w:r>
      <w:r w:rsidR="00F149D5" w:rsidRPr="00EB2723">
        <w:rPr>
          <w:i/>
          <w:iCs/>
        </w:rPr>
        <w:t>F</w:t>
      </w:r>
      <w:r w:rsidR="00F149D5">
        <w:t>u-</w:t>
      </w:r>
      <w:r w:rsidR="00F149D5" w:rsidRPr="00EB2723">
        <w:t>f</w:t>
      </w:r>
      <w:r w:rsidR="00F149D5">
        <w:t>)</w:t>
      </w:r>
      <w:r w:rsidR="00F149D5">
        <w:rPr>
          <w:vertAlign w:val="superscript"/>
        </w:rPr>
        <w:t>2</w:t>
      </w:r>
      <w:r w:rsidR="00F149D5">
        <w:t xml:space="preserve"> </w:t>
      </w:r>
      <w:r w:rsidR="00F149D5" w:rsidRPr="00A75C6D">
        <w:t>&lt;</w:t>
      </w:r>
      <w:r w:rsidR="00F149D5">
        <w:t xml:space="preserve"> </w:t>
      </w:r>
      <w:r w:rsidR="00F149D5" w:rsidRPr="00F149D5">
        <w:rPr>
          <w:bCs/>
          <w:lang w:val="el-GR"/>
        </w:rPr>
        <w:sym w:font="Symbol" w:char="F073"/>
      </w:r>
      <w:r w:rsidR="00F149D5" w:rsidRPr="00F149D5">
        <w:rPr>
          <w:bCs/>
          <w:vertAlign w:val="superscript"/>
          <w:lang w:val="el-GR"/>
        </w:rPr>
        <w:t>2</w:t>
      </w:r>
      <w:r w:rsidR="00113BB3">
        <w:rPr>
          <w:bCs/>
          <w:lang w:val="el-GR"/>
        </w:rPr>
        <w:t>.</w:t>
      </w:r>
      <w:r w:rsidR="000C68D1">
        <w:rPr>
          <w:bCs/>
          <w:lang w:val="el-GR"/>
        </w:rPr>
        <w:fldChar w:fldCharType="begin" w:fldLock="1"/>
      </w:r>
      <w:r w:rsidR="007B2D3B">
        <w:rPr>
          <w:bCs/>
          <w:lang w:val="el-GR"/>
        </w:rPr>
        <w:instrText>ADDIN CSL_CITATION { "citationItems" : [ { "id" : "ITEM-1", "itemData" : { "DOI" : "10.1109/TIT.2006.871582", "ISBN" : "9781467300469", "ISSN" : "00189448", "PMID" : "1614066", "abstract" : "Suppose x is an unknown vector in Ropfm (a digital image or signal); we plan to measure n general linear functionals of x and then reconstruct. If x is known to be compressible by transform coding with a known transform, and we reconstruct via the nonlinear procedure defined here, the number of measurements n can be dramatically smaller than the size m. Thus, certain natural classes of images with m pixels need only n=O(m1/4log5/2(m)) nonadaptive nonpixel samples for faithful recovery, as opposed to the usual m pixel samples. More specifically, suppose x has a sparse representation in some orthonormal basis (e.g., wavelet, Fourier) or tight frame (e.g., curvelet, Gabor)-so the coefficients belong to an lscrp ball for 0&lt;ples1. The N most important coefficients in that expansion allow reconstruction with lscr2 error O(N1/2-1p/). It is possible to design n=O(Nlog(m)) nonadaptive measurements allowing reconstruction with accuracy comparable to that attainable with direct knowledge of the N most important coefficients. Moreover, a good approximation to those N important coefficients is extracted from the n measurements by solving a linear program-Basis Pursuit in signal processing. The nonadaptive measurements have the character of \"random\" linear combinations of basis/frame elements. Our results use the notions of optimal recovery, of n-widths, and information-based complexity. We estimate the Gel'fand n-widths of lscrp balls in high-dimensional Euclidean space in the case 0&lt;ples1, and give a criterion identifying near- optimal subspaces for Gel'fand n-widths. We show that \"most\" subspaces are near-optimal, and show that convex optimization (Basis Pursuit) is a near-optimal way to extract information derived from these near-optimal subspaces", "author" : [ { "dropping-particle" : "", "family" : "Donoho", "given" : "David L.", "non-dropping-particle" : "", "parse-names" : false, "suffix" : "" } ], "container-title" : "IEEE Transactions on Information Theory", "id" : "ITEM-1", "issue" : "4", "issued" : { "date-parts" : [ [ "2006" ] ] }, "page" : "1289-1306", "title" : "Compressed sensing", "type" : "article-journal", "volume" : "52" }, "uris" : [ "http://www.mendeley.com/documents/?uuid=b73f595a-1213-425f-8a28-8079888fe72f" ] } ], "mendeley" : { "formattedCitation" : "&lt;sup&gt;8&lt;/sup&gt;", "plainTextFormattedCitation" : "8", "previouslyFormattedCitation" : "&lt;sup&gt;8&lt;/sup&gt;" }, "properties" : {  }, "schema" : "https://github.com/citation-style-language/schema/raw/master/csl-citation.json" }</w:instrText>
      </w:r>
      <w:r w:rsidR="000C68D1">
        <w:rPr>
          <w:bCs/>
          <w:lang w:val="el-GR"/>
        </w:rPr>
        <w:fldChar w:fldCharType="separate"/>
      </w:r>
      <w:r w:rsidR="007B2D3B" w:rsidRPr="007B2D3B">
        <w:rPr>
          <w:bCs/>
          <w:noProof/>
          <w:vertAlign w:val="superscript"/>
          <w:lang w:val="el-GR"/>
        </w:rPr>
        <w:t>8</w:t>
      </w:r>
      <w:r w:rsidR="000C68D1">
        <w:rPr>
          <w:bCs/>
          <w:lang w:val="el-GR"/>
        </w:rPr>
        <w:fldChar w:fldCharType="end"/>
      </w:r>
    </w:p>
    <w:p w14:paraId="4F695F69" w14:textId="77777777" w:rsidR="00A75C6D" w:rsidRDefault="00A75C6D" w:rsidP="00EB2723">
      <w:pPr>
        <w:jc w:val="center"/>
      </w:pPr>
    </w:p>
    <w:p w14:paraId="187E1CE2" w14:textId="630760AC" w:rsidR="00A75C6D" w:rsidRDefault="00A75C6D" w:rsidP="00EB2723">
      <w:pPr>
        <w:jc w:val="center"/>
      </w:pPr>
      <w:r w:rsidRPr="00A75C6D">
        <w:t>min|Wu|</w:t>
      </w:r>
      <w:r w:rsidR="00113BB3">
        <w:rPr>
          <w:vertAlign w:val="subscript"/>
        </w:rPr>
        <w:t>1</w:t>
      </w:r>
      <w:r w:rsidRPr="00A75C6D">
        <w:t xml:space="preserve"> such that |</w:t>
      </w:r>
      <w:r w:rsidRPr="00A75C6D">
        <w:rPr>
          <w:i/>
          <w:iCs/>
        </w:rPr>
        <w:t>F</w:t>
      </w:r>
      <w:r w:rsidRPr="00A75C6D">
        <w:t>u-f|</w:t>
      </w:r>
      <w:r w:rsidRPr="00A75C6D">
        <w:rPr>
          <w:vertAlign w:val="subscript"/>
        </w:rPr>
        <w:t>2</w:t>
      </w:r>
      <w:r w:rsidRPr="00A75C6D">
        <w:t>&lt;</w:t>
      </w:r>
      <w:r w:rsidRPr="00F149D5">
        <w:rPr>
          <w:bCs/>
          <w:lang w:val="el-GR"/>
        </w:rPr>
        <w:sym w:font="Symbol" w:char="F073"/>
      </w:r>
      <w:r w:rsidR="00BA39D1">
        <w:rPr>
          <w:b/>
          <w:bCs/>
          <w:lang w:val="el-GR"/>
        </w:rPr>
        <w:t xml:space="preserve">  </w:t>
      </w:r>
      <w:r w:rsidR="00BA39D1">
        <w:t>[</w:t>
      </w:r>
      <w:r w:rsidR="00BA39D1">
        <w:t>Eqn. 6</w:t>
      </w:r>
      <w:r w:rsidR="00BA39D1">
        <w:t>]</w:t>
      </w:r>
    </w:p>
    <w:p w14:paraId="220E8DE4" w14:textId="77777777" w:rsidR="00E21AC6" w:rsidRDefault="00E21AC6" w:rsidP="00EB2723">
      <w:pPr>
        <w:jc w:val="center"/>
      </w:pPr>
    </w:p>
    <w:p w14:paraId="60C689B2" w14:textId="3FC8878A" w:rsidR="00F948AF" w:rsidRDefault="00E21AC6" w:rsidP="005F47BC">
      <w:r>
        <w:tab/>
      </w:r>
      <w:r w:rsidR="00974F06">
        <w:t>Many different wavelet transforms and L</w:t>
      </w:r>
      <w:r w:rsidR="00974F06">
        <w:rPr>
          <w:vertAlign w:val="subscript"/>
        </w:rPr>
        <w:t>1</w:t>
      </w:r>
      <w:r w:rsidR="00974F06">
        <w:t xml:space="preserve"> minimization techniques can be used.  </w:t>
      </w:r>
      <w:r w:rsidR="00D51A41">
        <w:t xml:space="preserve">Goldstein, </w:t>
      </w:r>
      <w:proofErr w:type="spellStart"/>
      <w:r w:rsidR="00D51A41">
        <w:t>Oscher</w:t>
      </w:r>
      <w:proofErr w:type="spellEnd"/>
      <w:r w:rsidR="00D51A41">
        <w:t xml:space="preserve"> </w:t>
      </w:r>
      <w:r w:rsidR="005E6A31">
        <w:t>2009</w:t>
      </w:r>
      <w:r w:rsidR="000C68D1">
        <w:fldChar w:fldCharType="begin" w:fldLock="1"/>
      </w:r>
      <w:r w:rsidR="007B2D3B">
        <w:instrText>ADDIN CSL_CITATION { "citationItems" : [ { "id" : "ITEM-1", "itemData" : { "author" : [ { "dropping-particle" : "", "family" : "Goldstein", "given" : "Tom", "non-dropping-particle" : "", "parse-names" : false, "suffix" : "" }, { "dropping-particle" : "", "family" : "Osher", "given" : "Stanley", "non-dropping-particle" : "", "parse-names" : false, "suffix" : "" } ], "container-title" : "SIAM", "id" : "ITEM-1", "issue" : "2", "issued" : { "date-parts" : [ [ "2009" ] ] }, "page" : "323\u2013343", "title" : "THE SPLIT BREGMAN METHOD FOR L1 REGULARIZED PROBLEMS", "type" : "article-journal", "volume" : "2" }, "uris" : [ "http://www.mendeley.com/documents/?uuid=7e6578ef-bce7-4c92-984e-0ba24d1f8ff4" ] } ], "mendeley" : { "formattedCitation" : "&lt;sup&gt;9&lt;/sup&gt;", "plainTextFormattedCitation" : "9", "previouslyFormattedCitation" : "&lt;sup&gt;9&lt;/sup&gt;" }, "properties" : {  }, "schema" : "https://github.com/citation-style-language/schema/raw/master/csl-citation.json" }</w:instrText>
      </w:r>
      <w:r w:rsidR="000C68D1">
        <w:fldChar w:fldCharType="separate"/>
      </w:r>
      <w:r w:rsidR="007B2D3B" w:rsidRPr="007B2D3B">
        <w:rPr>
          <w:noProof/>
          <w:vertAlign w:val="superscript"/>
        </w:rPr>
        <w:t>9</w:t>
      </w:r>
      <w:r w:rsidR="000C68D1">
        <w:fldChar w:fldCharType="end"/>
      </w:r>
      <w:r w:rsidR="005E6A31">
        <w:t xml:space="preserve"> proposed the Split-</w:t>
      </w:r>
      <w:proofErr w:type="spellStart"/>
      <w:r w:rsidR="005E6A31">
        <w:t>Bregman</w:t>
      </w:r>
      <w:proofErr w:type="spellEnd"/>
      <w:r w:rsidR="005E6A31">
        <w:t xml:space="preserve"> method for constrained L</w:t>
      </w:r>
      <w:r w:rsidR="005E6A31">
        <w:rPr>
          <w:vertAlign w:val="subscript"/>
        </w:rPr>
        <w:t>1</w:t>
      </w:r>
      <w:r w:rsidR="005E6A31">
        <w:t xml:space="preserve"> minimization.</w:t>
      </w:r>
      <w:r w:rsidR="00D7773B">
        <w:t xml:space="preserve">  In this they observe superior image reconstruction when using a wavelet transform </w:t>
      </w:r>
      <w:r w:rsidR="005F47BC">
        <w:t>that is a hybrid between total-variation</w:t>
      </w:r>
      <w:r w:rsidR="00BC1B02">
        <w:t xml:space="preserve">, </w:t>
      </w:r>
      <w:r w:rsidR="00BC1B02" w:rsidRPr="00F948AF">
        <w:rPr>
          <w:rFonts w:ascii="MS Mincho" w:eastAsia="MS Mincho" w:hAnsi="MS Mincho" w:cs="MS Mincho"/>
        </w:rPr>
        <w:t>∇</w:t>
      </w:r>
      <w:r w:rsidR="00BC1B02">
        <w:rPr>
          <w:rFonts w:ascii="MS Mincho" w:eastAsia="MS Mincho" w:hAnsi="MS Mincho" w:cs="MS Mincho"/>
        </w:rPr>
        <w:t>,</w:t>
      </w:r>
      <w:r w:rsidR="005F47BC">
        <w:t xml:space="preserve"> and a discrete </w:t>
      </w:r>
      <w:proofErr w:type="spellStart"/>
      <w:r w:rsidR="005F47BC">
        <w:t>Haar</w:t>
      </w:r>
      <w:proofErr w:type="spellEnd"/>
      <w:r w:rsidR="005F47BC">
        <w:t xml:space="preserve"> </w:t>
      </w:r>
      <w:r w:rsidR="005F47BC" w:rsidRPr="005F47BC">
        <w:t>orthogonal wavelet transform</w:t>
      </w:r>
      <w:r w:rsidR="006A0060">
        <w:t>, H</w:t>
      </w:r>
      <w:r w:rsidR="00F948AF">
        <w:t>.</w:t>
      </w:r>
    </w:p>
    <w:p w14:paraId="1FEA1D0F" w14:textId="77777777" w:rsidR="00F948AF" w:rsidRDefault="00F948AF" w:rsidP="00F948AF">
      <w:pPr>
        <w:jc w:val="center"/>
      </w:pPr>
    </w:p>
    <w:p w14:paraId="3EECD6F2" w14:textId="5C0E13AC" w:rsidR="00F149D5" w:rsidRDefault="00F948AF" w:rsidP="00F948AF">
      <w:pPr>
        <w:jc w:val="center"/>
      </w:pPr>
      <w:proofErr w:type="gramStart"/>
      <w:r>
        <w:t>min[</w:t>
      </w:r>
      <w:proofErr w:type="gramEnd"/>
      <w:r w:rsidRPr="00F948AF">
        <w:t>|</w:t>
      </w:r>
      <w:r w:rsidRPr="00F948AF">
        <w:rPr>
          <w:rFonts w:ascii="MS Mincho" w:eastAsia="MS Mincho" w:hAnsi="MS Mincho" w:cs="MS Mincho"/>
        </w:rPr>
        <w:t>∇</w:t>
      </w:r>
      <w:r w:rsidRPr="00F948AF">
        <w:t>u|</w:t>
      </w:r>
      <w:r>
        <w:rPr>
          <w:vertAlign w:val="subscript"/>
        </w:rPr>
        <w:t>1</w:t>
      </w:r>
      <w:r w:rsidR="00BC1B02">
        <w:t xml:space="preserve"> + |H</w:t>
      </w:r>
      <w:r w:rsidRPr="00F948AF">
        <w:t>u|</w:t>
      </w:r>
      <w:r>
        <w:rPr>
          <w:vertAlign w:val="subscript"/>
        </w:rPr>
        <w:t xml:space="preserve">1 </w:t>
      </w:r>
      <w:r>
        <w:t xml:space="preserve">] </w:t>
      </w:r>
      <w:r w:rsidR="006A0060" w:rsidRPr="00A75C6D">
        <w:t>such that |</w:t>
      </w:r>
      <w:r w:rsidR="006A0060" w:rsidRPr="00A75C6D">
        <w:rPr>
          <w:i/>
          <w:iCs/>
        </w:rPr>
        <w:t>F</w:t>
      </w:r>
      <w:r w:rsidR="006A0060" w:rsidRPr="00A75C6D">
        <w:t>u-f|</w:t>
      </w:r>
      <w:r w:rsidR="006A0060" w:rsidRPr="00A75C6D">
        <w:rPr>
          <w:vertAlign w:val="subscript"/>
        </w:rPr>
        <w:t>2</w:t>
      </w:r>
      <w:r w:rsidR="006A0060" w:rsidRPr="00A75C6D">
        <w:t>&lt;</w:t>
      </w:r>
      <w:r w:rsidR="006A0060" w:rsidRPr="00F149D5">
        <w:rPr>
          <w:bCs/>
          <w:lang w:val="el-GR"/>
        </w:rPr>
        <w:sym w:font="Symbol" w:char="F073"/>
      </w:r>
      <w:r w:rsidR="006A0060">
        <w:t xml:space="preserve"> </w:t>
      </w:r>
      <w:r>
        <w:t>[</w:t>
      </w:r>
      <w:r>
        <w:t>Eqn. 7</w:t>
      </w:r>
      <w:r>
        <w:t>]</w:t>
      </w:r>
    </w:p>
    <w:p w14:paraId="0E063508" w14:textId="77777777" w:rsidR="006A0060" w:rsidRPr="00E8473A" w:rsidRDefault="006A0060" w:rsidP="006A0060"/>
    <w:p w14:paraId="1F2D2FED" w14:textId="00CC3E08" w:rsidR="006A0060" w:rsidRDefault="00E8473A" w:rsidP="006A0060">
      <w:r w:rsidRPr="00E8473A">
        <w:rPr>
          <w:rFonts w:cs="Times"/>
          <w:color w:val="000000"/>
        </w:rPr>
        <w:t>For my project,</w:t>
      </w:r>
      <w:r w:rsidRPr="00E8473A">
        <w:rPr>
          <w:rFonts w:cs="Times"/>
          <w:color w:val="000000"/>
        </w:rPr>
        <w:t xml:space="preserve"> I re-wrote an existing Split-Bergman </w:t>
      </w:r>
      <w:r w:rsidRPr="00E8473A">
        <w:t>constrained L</w:t>
      </w:r>
      <w:r w:rsidRPr="00E8473A">
        <w:rPr>
          <w:vertAlign w:val="subscript"/>
        </w:rPr>
        <w:t>1</w:t>
      </w:r>
      <w:r w:rsidRPr="00E8473A">
        <w:t xml:space="preserve"> minimization</w:t>
      </w:r>
      <w:r w:rsidRPr="00E8473A">
        <w:t xml:space="preserve"> script authored by </w:t>
      </w:r>
      <w:r w:rsidRPr="00E8473A">
        <w:t>Goldstein</w:t>
      </w:r>
      <w:r w:rsidRPr="00E8473A">
        <w:t xml:space="preserve"> </w:t>
      </w:r>
      <w:r w:rsidR="009301CB">
        <w:t>in</w:t>
      </w:r>
      <w:r w:rsidRPr="00E8473A">
        <w:t xml:space="preserve"> MATLAB</w:t>
      </w:r>
      <w:r>
        <w:t xml:space="preserve"> into </w:t>
      </w:r>
      <w:r w:rsidR="009301CB">
        <w:t xml:space="preserve">a </w:t>
      </w:r>
      <w:r>
        <w:t>python</w:t>
      </w:r>
      <w:r w:rsidR="009301CB">
        <w:t xml:space="preserve"> reconstruction module.  This can also be found at </w:t>
      </w:r>
      <w:r w:rsidR="0022049A" w:rsidRPr="0022049A">
        <w:t>https://github.com/amccalli/Kspace_Reduction</w:t>
      </w:r>
      <w:r w:rsidR="009301CB">
        <w:t>.</w:t>
      </w:r>
    </w:p>
    <w:p w14:paraId="41B4889F" w14:textId="77777777" w:rsidR="00FE1054" w:rsidRDefault="00FE1054" w:rsidP="006A0060"/>
    <w:p w14:paraId="576D67C4" w14:textId="77777777" w:rsidR="007021D7" w:rsidRDefault="007021D7" w:rsidP="006A0060">
      <w:pPr>
        <w:rPr>
          <w:b/>
        </w:rPr>
      </w:pPr>
    </w:p>
    <w:p w14:paraId="1B32BC52" w14:textId="77777777" w:rsidR="007021D7" w:rsidRDefault="007021D7" w:rsidP="006A0060">
      <w:pPr>
        <w:rPr>
          <w:b/>
        </w:rPr>
      </w:pPr>
    </w:p>
    <w:p w14:paraId="046F61C5" w14:textId="77777777" w:rsidR="007021D7" w:rsidRDefault="007021D7" w:rsidP="006A0060">
      <w:pPr>
        <w:rPr>
          <w:b/>
        </w:rPr>
      </w:pPr>
    </w:p>
    <w:p w14:paraId="40067D16" w14:textId="77777777" w:rsidR="007021D7" w:rsidRDefault="007021D7" w:rsidP="006A0060">
      <w:pPr>
        <w:rPr>
          <w:b/>
        </w:rPr>
      </w:pPr>
    </w:p>
    <w:p w14:paraId="45EA0AA9" w14:textId="05C4B6FC" w:rsidR="00FE1054" w:rsidRDefault="00FE1054" w:rsidP="006A0060">
      <w:pPr>
        <w:rPr>
          <w:b/>
        </w:rPr>
      </w:pPr>
      <w:r w:rsidRPr="00FE1054">
        <w:rPr>
          <w:b/>
        </w:rPr>
        <w:lastRenderedPageBreak/>
        <w:t>Results</w:t>
      </w:r>
    </w:p>
    <w:p w14:paraId="5AE63C0E" w14:textId="77777777" w:rsidR="0022049A" w:rsidRDefault="00FE1054" w:rsidP="006A0060">
      <w:r>
        <w:t>POCS:</w:t>
      </w:r>
      <w:r w:rsidR="007021D7">
        <w:t xml:space="preserve"> </w:t>
      </w:r>
    </w:p>
    <w:p w14:paraId="41B9AE2A" w14:textId="46954502" w:rsidR="00550FB8" w:rsidRDefault="007021D7" w:rsidP="006A0060">
      <w:r>
        <w:t>Testing using the T1 Brain image</w:t>
      </w:r>
      <w:r>
        <w:t xml:space="preserve"> </w:t>
      </w:r>
      <w:r w:rsidR="001243BD">
        <w:t>with</w:t>
      </w:r>
      <w:r w:rsidR="00D55B69">
        <w:t xml:space="preserve"> 60% reduction in </w:t>
      </w:r>
      <w:proofErr w:type="spellStart"/>
      <w:r w:rsidR="00D55B69">
        <w:t>kspace</w:t>
      </w:r>
      <w:proofErr w:type="spellEnd"/>
      <w:r w:rsidR="001243BD">
        <w:t xml:space="preserve"> </w:t>
      </w:r>
      <w:r>
        <w:t>shows near complete recovery of the original image</w:t>
      </w:r>
      <w:r w:rsidR="0022049A">
        <w:t xml:space="preserve"> as compared to blurry image from zero-filling.  </w:t>
      </w:r>
    </w:p>
    <w:p w14:paraId="464F6C42" w14:textId="2FA1D78A" w:rsidR="007021D7" w:rsidRDefault="0022049A" w:rsidP="006A0060">
      <w:r>
        <w:rPr>
          <w:noProof/>
        </w:rPr>
        <mc:AlternateContent>
          <mc:Choice Requires="wps">
            <w:drawing>
              <wp:anchor distT="0" distB="0" distL="114300" distR="114300" simplePos="0" relativeHeight="251662336" behindDoc="0" locked="0" layoutInCell="1" allowOverlap="1" wp14:anchorId="450FCED6" wp14:editId="034EA81B">
                <wp:simplePos x="0" y="0"/>
                <wp:positionH relativeFrom="column">
                  <wp:posOffset>4631055</wp:posOffset>
                </wp:positionH>
                <wp:positionV relativeFrom="paragraph">
                  <wp:posOffset>849630</wp:posOffset>
                </wp:positionV>
                <wp:extent cx="1369695" cy="574040"/>
                <wp:effectExtent l="0" t="0" r="0" b="10160"/>
                <wp:wrapSquare wrapText="bothSides"/>
                <wp:docPr id="75" name="Text Box 75"/>
                <wp:cNvGraphicFramePr/>
                <a:graphic xmlns:a="http://schemas.openxmlformats.org/drawingml/2006/main">
                  <a:graphicData uri="http://schemas.microsoft.com/office/word/2010/wordprocessingShape">
                    <wps:wsp>
                      <wps:cNvSpPr txBox="1"/>
                      <wps:spPr>
                        <a:xfrm>
                          <a:off x="0" y="0"/>
                          <a:ext cx="1369695" cy="574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FD80FE" w14:textId="460A0F71" w:rsidR="0022049A" w:rsidRDefault="0022049A" w:rsidP="0022049A">
                            <w:pPr>
                              <w:jc w:val="center"/>
                            </w:pPr>
                            <w:r>
                              <w:t>Original K-Space and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FCED6" id="Text Box 75" o:spid="_x0000_s1050" type="#_x0000_t202" style="position:absolute;margin-left:364.65pt;margin-top:66.9pt;width:107.85pt;height:4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" filled="f" stroked="f">
                <v:textbox>
                  <w:txbxContent>
                    <w:p w14:paraId="3BFD80FE" w14:textId="460A0F71" w:rsidR="0022049A" w:rsidRDefault="0022049A" w:rsidP="0022049A">
                      <w:pPr>
                        <w:jc w:val="center"/>
                      </w:pPr>
                      <w:r>
                        <w:t>Original K-Space and Image</w:t>
                      </w:r>
                    </w:p>
                  </w:txbxContent>
                </v:textbox>
                <w10:wrap type="square"/>
              </v:shape>
            </w:pict>
          </mc:Fallback>
        </mc:AlternateContent>
      </w:r>
      <w:r w:rsidR="00187D1F" w:rsidRPr="00187D1F">
        <w:drawing>
          <wp:inline distT="0" distB="0" distL="0" distR="0" wp14:anchorId="3742D084" wp14:editId="5E177771">
            <wp:extent cx="1994535" cy="2272406"/>
            <wp:effectExtent l="0" t="0" r="1206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12137" cy="2292460"/>
                    </a:xfrm>
                    <a:prstGeom prst="rect">
                      <a:avLst/>
                    </a:prstGeom>
                  </pic:spPr>
                </pic:pic>
              </a:graphicData>
            </a:graphic>
          </wp:inline>
        </w:drawing>
      </w:r>
      <w:r w:rsidR="001243BD" w:rsidRPr="001243BD">
        <w:drawing>
          <wp:inline distT="0" distB="0" distL="0" distR="0" wp14:anchorId="2692C703" wp14:editId="67E99275">
            <wp:extent cx="2005965" cy="2281357"/>
            <wp:effectExtent l="0" t="0" r="63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14442" cy="2290998"/>
                    </a:xfrm>
                    <a:prstGeom prst="rect">
                      <a:avLst/>
                    </a:prstGeom>
                  </pic:spPr>
                </pic:pic>
              </a:graphicData>
            </a:graphic>
          </wp:inline>
        </w:drawing>
      </w:r>
    </w:p>
    <w:p w14:paraId="00DBF578" w14:textId="7851ED11" w:rsidR="0040113A" w:rsidRDefault="0022049A" w:rsidP="006A0060">
      <w:r>
        <w:rPr>
          <w:noProof/>
        </w:rPr>
        <mc:AlternateContent>
          <mc:Choice Requires="wps">
            <w:drawing>
              <wp:anchor distT="0" distB="0" distL="114300" distR="114300" simplePos="0" relativeHeight="251664384" behindDoc="0" locked="0" layoutInCell="1" allowOverlap="1" wp14:anchorId="5FFDA5D9" wp14:editId="053CF2EB">
                <wp:simplePos x="0" y="0"/>
                <wp:positionH relativeFrom="column">
                  <wp:posOffset>4390390</wp:posOffset>
                </wp:positionH>
                <wp:positionV relativeFrom="paragraph">
                  <wp:posOffset>858520</wp:posOffset>
                </wp:positionV>
                <wp:extent cx="1824355" cy="1028700"/>
                <wp:effectExtent l="0" t="0" r="0" b="12700"/>
                <wp:wrapSquare wrapText="bothSides"/>
                <wp:docPr id="76" name="Text Box 76"/>
                <wp:cNvGraphicFramePr/>
                <a:graphic xmlns:a="http://schemas.openxmlformats.org/drawingml/2006/main">
                  <a:graphicData uri="http://schemas.microsoft.com/office/word/2010/wordprocessingShape">
                    <wps:wsp>
                      <wps:cNvSpPr txBox="1"/>
                      <wps:spPr>
                        <a:xfrm>
                          <a:off x="0" y="0"/>
                          <a:ext cx="1824355" cy="1028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9EA585" w14:textId="6FB3808A" w:rsidR="0022049A" w:rsidRDefault="0022049A" w:rsidP="0022049A">
                            <w:pPr>
                              <w:jc w:val="center"/>
                            </w:pPr>
                            <w:r>
                              <w:t xml:space="preserve">Under-sampled </w:t>
                            </w:r>
                            <w:r>
                              <w:t xml:space="preserve">K-Space and </w:t>
                            </w:r>
                            <w:r>
                              <w:t xml:space="preserve">resultant </w:t>
                            </w:r>
                            <w:r>
                              <w:t>Image</w:t>
                            </w:r>
                            <w:r>
                              <w:t xml:space="preserve"> from zero fi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DA5D9" id="Text Box 76" o:spid="_x0000_s1051" type="#_x0000_t202" style="position:absolute;margin-left:345.7pt;margin-top:67.6pt;width:143.65pt;height: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" filled="f" stroked="f">
                <v:textbox>
                  <w:txbxContent>
                    <w:p w14:paraId="2D9EA585" w14:textId="6FB3808A" w:rsidR="0022049A" w:rsidRDefault="0022049A" w:rsidP="0022049A">
                      <w:pPr>
                        <w:jc w:val="center"/>
                      </w:pPr>
                      <w:r>
                        <w:t xml:space="preserve">Under-sampled </w:t>
                      </w:r>
                      <w:r>
                        <w:t xml:space="preserve">K-Space and </w:t>
                      </w:r>
                      <w:r>
                        <w:t xml:space="preserve">resultant </w:t>
                      </w:r>
                      <w:r>
                        <w:t>Image</w:t>
                      </w:r>
                      <w:r>
                        <w:t xml:space="preserve"> from zero filling</w:t>
                      </w:r>
                    </w:p>
                  </w:txbxContent>
                </v:textbox>
                <w10:wrap type="square"/>
              </v:shape>
            </w:pict>
          </mc:Fallback>
        </mc:AlternateContent>
      </w:r>
      <w:r w:rsidR="0040113A" w:rsidRPr="0040113A">
        <w:drawing>
          <wp:inline distT="0" distB="0" distL="0" distR="0" wp14:anchorId="28BF5473" wp14:editId="05FFCA56">
            <wp:extent cx="2108835" cy="2401955"/>
            <wp:effectExtent l="0" t="0" r="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03707" cy="2510013"/>
                    </a:xfrm>
                    <a:prstGeom prst="rect">
                      <a:avLst/>
                    </a:prstGeom>
                  </pic:spPr>
                </pic:pic>
              </a:graphicData>
            </a:graphic>
          </wp:inline>
        </w:drawing>
      </w:r>
      <w:r w:rsidR="007021D7" w:rsidRPr="007021D7">
        <w:drawing>
          <wp:inline distT="0" distB="0" distL="0" distR="0" wp14:anchorId="3D09D230" wp14:editId="2C7A1AA2">
            <wp:extent cx="2058720" cy="232156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67553" cy="2557055"/>
                    </a:xfrm>
                    <a:prstGeom prst="rect">
                      <a:avLst/>
                    </a:prstGeom>
                  </pic:spPr>
                </pic:pic>
              </a:graphicData>
            </a:graphic>
          </wp:inline>
        </w:drawing>
      </w:r>
    </w:p>
    <w:p w14:paraId="56D8F69C" w14:textId="49191C45" w:rsidR="007021D7" w:rsidRDefault="007021D7" w:rsidP="006A0060"/>
    <w:p w14:paraId="13AF0513" w14:textId="635E5ABB" w:rsidR="007021D7" w:rsidRDefault="0022049A" w:rsidP="006A0060">
      <w:r>
        <w:rPr>
          <w:noProof/>
        </w:rPr>
        <mc:AlternateContent>
          <mc:Choice Requires="wps">
            <w:drawing>
              <wp:anchor distT="0" distB="0" distL="114300" distR="114300" simplePos="0" relativeHeight="251666432" behindDoc="0" locked="0" layoutInCell="1" allowOverlap="1" wp14:anchorId="33C56177" wp14:editId="05A1860A">
                <wp:simplePos x="0" y="0"/>
                <wp:positionH relativeFrom="column">
                  <wp:posOffset>4392930</wp:posOffset>
                </wp:positionH>
                <wp:positionV relativeFrom="paragraph">
                  <wp:posOffset>892810</wp:posOffset>
                </wp:positionV>
                <wp:extent cx="1824355" cy="1028700"/>
                <wp:effectExtent l="0" t="0" r="0" b="12700"/>
                <wp:wrapSquare wrapText="bothSides"/>
                <wp:docPr id="77" name="Text Box 77"/>
                <wp:cNvGraphicFramePr/>
                <a:graphic xmlns:a="http://schemas.openxmlformats.org/drawingml/2006/main">
                  <a:graphicData uri="http://schemas.microsoft.com/office/word/2010/wordprocessingShape">
                    <wps:wsp>
                      <wps:cNvSpPr txBox="1"/>
                      <wps:spPr>
                        <a:xfrm>
                          <a:off x="0" y="0"/>
                          <a:ext cx="1824355" cy="1028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3547BF" w14:textId="7CE44F11" w:rsidR="0022049A" w:rsidRDefault="0022049A" w:rsidP="0022049A">
                            <w:pPr>
                              <w:jc w:val="center"/>
                            </w:pPr>
                            <w:r>
                              <w:t>Recovered</w:t>
                            </w:r>
                            <w:r>
                              <w:t xml:space="preserve"> K-Space </w:t>
                            </w:r>
                            <w:r>
                              <w:t xml:space="preserve">after 15 iterations </w:t>
                            </w:r>
                            <w:r>
                              <w:t xml:space="preserve">and resultant Im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56177" id="Text Box 77" o:spid="_x0000_s1052" type="#_x0000_t202" style="position:absolute;margin-left:345.9pt;margin-top:70.3pt;width:143.65pt;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" filled="f" stroked="f">
                <v:textbox>
                  <w:txbxContent>
                    <w:p w14:paraId="7B3547BF" w14:textId="7CE44F11" w:rsidR="0022049A" w:rsidRDefault="0022049A" w:rsidP="0022049A">
                      <w:pPr>
                        <w:jc w:val="center"/>
                      </w:pPr>
                      <w:r>
                        <w:t>Recovered</w:t>
                      </w:r>
                      <w:r>
                        <w:t xml:space="preserve"> K-Space </w:t>
                      </w:r>
                      <w:r>
                        <w:t xml:space="preserve">after 15 iterations </w:t>
                      </w:r>
                      <w:r>
                        <w:t xml:space="preserve">and resultant Image </w:t>
                      </w:r>
                    </w:p>
                  </w:txbxContent>
                </v:textbox>
                <w10:wrap type="square"/>
              </v:shape>
            </w:pict>
          </mc:Fallback>
        </mc:AlternateContent>
      </w:r>
      <w:r w:rsidR="007021D7" w:rsidRPr="007021D7">
        <w:drawing>
          <wp:inline distT="0" distB="0" distL="0" distR="0" wp14:anchorId="678FC823" wp14:editId="1E52CBE7">
            <wp:extent cx="2108835" cy="2425837"/>
            <wp:effectExtent l="0" t="0" r="0" b="1270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27770" cy="2447618"/>
                    </a:xfrm>
                    <a:prstGeom prst="rect">
                      <a:avLst/>
                    </a:prstGeom>
                  </pic:spPr>
                </pic:pic>
              </a:graphicData>
            </a:graphic>
          </wp:inline>
        </w:drawing>
      </w:r>
      <w:r w:rsidR="007021D7" w:rsidRPr="007021D7">
        <w:drawing>
          <wp:inline distT="0" distB="0" distL="0" distR="0" wp14:anchorId="7CBA7AE2" wp14:editId="76AE669A">
            <wp:extent cx="2055840" cy="2349500"/>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81921" cy="2379307"/>
                    </a:xfrm>
                    <a:prstGeom prst="rect">
                      <a:avLst/>
                    </a:prstGeom>
                  </pic:spPr>
                </pic:pic>
              </a:graphicData>
            </a:graphic>
          </wp:inline>
        </w:drawing>
      </w:r>
    </w:p>
    <w:p w14:paraId="7068ADBB" w14:textId="4BD0530E" w:rsidR="00FE1054" w:rsidRDefault="00E33B7A" w:rsidP="006A0060">
      <w:r>
        <w:lastRenderedPageBreak/>
        <w:t>Compressed Sensing:</w:t>
      </w:r>
    </w:p>
    <w:p w14:paraId="195F65CC" w14:textId="509EE195" w:rsidR="00E33B7A" w:rsidRDefault="00E33B7A" w:rsidP="006A0060">
      <w:r>
        <w:t xml:space="preserve">Testing using a 4 times under-sampled k-space on a noiseless box, shows near complete recovery of the original image, with only slight reduction in image intensity.  This corresponds to a </w:t>
      </w:r>
      <w:r>
        <w:t>4 time</w:t>
      </w:r>
      <w:r>
        <w:t xml:space="preserve">s reduction in scan time. </w:t>
      </w:r>
    </w:p>
    <w:p w14:paraId="09C7A9F8" w14:textId="76FF3E8E" w:rsidR="00E33B7A" w:rsidRPr="00FE1054" w:rsidRDefault="00E33B7A" w:rsidP="00FE2729">
      <w:pPr>
        <w:jc w:val="center"/>
      </w:pPr>
      <w:r w:rsidRPr="00E33B7A">
        <w:drawing>
          <wp:inline distT="0" distB="0" distL="0" distR="0" wp14:anchorId="390FC313" wp14:editId="50F1CAB4">
            <wp:extent cx="3023235" cy="30329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38541" cy="3048280"/>
                    </a:xfrm>
                    <a:prstGeom prst="rect">
                      <a:avLst/>
                    </a:prstGeom>
                  </pic:spPr>
                </pic:pic>
              </a:graphicData>
            </a:graphic>
          </wp:inline>
        </w:drawing>
      </w:r>
    </w:p>
    <w:p w14:paraId="4DF9A81E" w14:textId="77777777" w:rsidR="00E21AC6" w:rsidRDefault="00E21AC6" w:rsidP="00EB2723">
      <w:pPr>
        <w:jc w:val="center"/>
      </w:pPr>
    </w:p>
    <w:p w14:paraId="4B4603F8" w14:textId="61378C72" w:rsidR="002B28A1" w:rsidRDefault="00A75C6D" w:rsidP="002B28A1">
      <w:r>
        <w:tab/>
      </w:r>
    </w:p>
    <w:p w14:paraId="376C4E87" w14:textId="42BFBFAB" w:rsidR="00FE2729" w:rsidRDefault="00E33B7A" w:rsidP="00E33B7A">
      <w:r>
        <w:t xml:space="preserve">Testing using </w:t>
      </w:r>
      <w:r w:rsidR="00FE2729">
        <w:t>the T1 Brain image</w:t>
      </w:r>
      <w:r>
        <w:t xml:space="preserve"> </w:t>
      </w:r>
      <w:r w:rsidR="00FE2729">
        <w:t xml:space="preserve">2 times </w:t>
      </w:r>
      <w:r>
        <w:t xml:space="preserve">under-sampled shows near complete recovery of the original image, with only slight reduction in image intensity.  This corresponds to a </w:t>
      </w:r>
      <w:r w:rsidR="00FE2729">
        <w:t>2</w:t>
      </w:r>
      <w:r>
        <w:t xml:space="preserve"> times reduction in scan time.</w:t>
      </w:r>
      <w:r w:rsidR="00FE2729">
        <w:t xml:space="preserve">  Further reduction in sampling caused minimization not to converge.</w:t>
      </w:r>
    </w:p>
    <w:p w14:paraId="58132546" w14:textId="346532C5" w:rsidR="002B28A1" w:rsidRDefault="002B28A1" w:rsidP="002B28A1"/>
    <w:p w14:paraId="02D9A0BD" w14:textId="3A51CAA2" w:rsidR="00FE2729" w:rsidRDefault="00FE2729" w:rsidP="00FE2729">
      <w:pPr>
        <w:jc w:val="center"/>
      </w:pPr>
      <w:r w:rsidRPr="00FE2729">
        <w:drawing>
          <wp:inline distT="0" distB="0" distL="0" distR="0" wp14:anchorId="6ED77F8B" wp14:editId="09B1F88F">
            <wp:extent cx="2586817" cy="3238771"/>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18380" cy="3278288"/>
                    </a:xfrm>
                    <a:prstGeom prst="rect">
                      <a:avLst/>
                    </a:prstGeom>
                  </pic:spPr>
                </pic:pic>
              </a:graphicData>
            </a:graphic>
          </wp:inline>
        </w:drawing>
      </w:r>
    </w:p>
    <w:p w14:paraId="7447D150" w14:textId="67744F01" w:rsidR="00D55B69" w:rsidRDefault="00D55B69" w:rsidP="00D55B69">
      <w:pPr>
        <w:rPr>
          <w:b/>
        </w:rPr>
      </w:pPr>
      <w:r>
        <w:rPr>
          <w:b/>
        </w:rPr>
        <w:lastRenderedPageBreak/>
        <w:t>Conclusion</w:t>
      </w:r>
    </w:p>
    <w:p w14:paraId="7407D43E" w14:textId="77777777" w:rsidR="00D55B69" w:rsidRDefault="00D55B69" w:rsidP="00D55B69">
      <w:pPr>
        <w:rPr>
          <w:b/>
        </w:rPr>
      </w:pPr>
    </w:p>
    <w:p w14:paraId="6B664A87" w14:textId="160B2907" w:rsidR="00D55B69" w:rsidRDefault="00D55B69" w:rsidP="00D55B69">
      <w:pPr>
        <w:ind w:firstLine="720"/>
      </w:pPr>
      <w:r>
        <w:t xml:space="preserve">Both POCS and compressed sensing are powerful tools that allow for reduction in k-space without the associated artifacts or reduction in resolution.  These techniques potentially accelerate scans 2 to 3 times potentially greatly increasing the possible resolution of time constrained scans.  This is of particular interest to our group as we have recently started a lung imaging study in cystic fibrosis patients.  The scans must be acquired during a single breath-hold and due to the nature of the disease this breath-hold is </w:t>
      </w:r>
      <w:r w:rsidR="00C142D4">
        <w:t xml:space="preserve">extremely </w:t>
      </w:r>
      <w:r>
        <w:t xml:space="preserve">brief.  I will continue further work characterizing the </w:t>
      </w:r>
      <w:r w:rsidR="00B30902">
        <w:t>reconstruction</w:t>
      </w:r>
      <w:r>
        <w:t xml:space="preserve"> techniques and </w:t>
      </w:r>
      <w:bookmarkStart w:id="0" w:name="_GoBack"/>
      <w:bookmarkEnd w:id="0"/>
      <w:r w:rsidR="0025600D">
        <w:t xml:space="preserve">expanding them to full 3-D Fourier acquisitions.  </w:t>
      </w:r>
    </w:p>
    <w:p w14:paraId="17C20509" w14:textId="77777777" w:rsidR="00776D19" w:rsidRDefault="00776D19" w:rsidP="00776D19"/>
    <w:p w14:paraId="57B99FD0" w14:textId="73095F63" w:rsidR="00776D19" w:rsidRDefault="00776D19" w:rsidP="00776D19">
      <w:pPr>
        <w:rPr>
          <w:b/>
        </w:rPr>
      </w:pPr>
      <w:r w:rsidRPr="00776D19">
        <w:rPr>
          <w:b/>
        </w:rPr>
        <w:t xml:space="preserve">References </w:t>
      </w:r>
    </w:p>
    <w:p w14:paraId="6B40F77D" w14:textId="7C49B242" w:rsidR="007B2D3B" w:rsidRPr="007B2D3B" w:rsidRDefault="00254F81" w:rsidP="007B2D3B">
      <w:pPr>
        <w:widowControl w:val="0"/>
        <w:autoSpaceDE w:val="0"/>
        <w:autoSpaceDN w:val="0"/>
        <w:adjustRightInd w:val="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7B2D3B" w:rsidRPr="007B2D3B">
        <w:rPr>
          <w:rFonts w:ascii="Calibri" w:eastAsia="Times New Roman" w:hAnsi="Calibri" w:cs="Times New Roman"/>
          <w:noProof/>
        </w:rPr>
        <w:t>1. Levitt MH. Spin Dynamics: Basics of Nuclear Magnetic Resonance 2nd Edition. 2001.</w:t>
      </w:r>
    </w:p>
    <w:p w14:paraId="3663709E"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2. Noll DC, Nishimura DG, Macovski A. Homodyne Detection in Magnetic Resonance Imaging. IEEE Transactions on Medical Imaging. 1991;10(2):154–163.</w:t>
      </w:r>
    </w:p>
    <w:p w14:paraId="1FE44121"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3. Jiaming C, Lu Z, Yuemin Z, Jianhua L. MRI reconstruction from 2D partial k-space using POCS algorithm. 3rd International Conference on Bioinformatics and Biomedical Engineering, iCBBE 2009. 2009;(3):1–4.</w:t>
      </w:r>
    </w:p>
    <w:p w14:paraId="12A35FC4"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4. Weerasinghe C, Yan H. An improved algorithm for rotational motion artifact suppression in MRI. IEEE Transactions on Medical Imaging. 1998;17(2):310–317.</w:t>
      </w:r>
    </w:p>
    <w:p w14:paraId="209D8E57"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5. Lustig M, Donoho DL, Santos JM, Pauly JM. compressed sensing MRI.pdf. Signal Processing Magazine, IEEE. 2008;25(2):72–82.</w:t>
      </w:r>
    </w:p>
    <w:p w14:paraId="576A528E"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6. Candes E, Romberg J, Tao T. Stable Signal Recovery from Incomplete and Inaccurate Measurements. Science. 2005;40698:1–15.</w:t>
      </w:r>
    </w:p>
    <w:p w14:paraId="24EDFF35"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7. Goldstein T. Theory and Applications in MR Imaging of Compressive Sensing. In: AAPM Annual Meeting. 2010.</w:t>
      </w:r>
    </w:p>
    <w:p w14:paraId="59646420" w14:textId="77777777" w:rsidR="007B2D3B" w:rsidRPr="007B2D3B" w:rsidRDefault="007B2D3B" w:rsidP="007B2D3B">
      <w:pPr>
        <w:widowControl w:val="0"/>
        <w:autoSpaceDE w:val="0"/>
        <w:autoSpaceDN w:val="0"/>
        <w:adjustRightInd w:val="0"/>
        <w:rPr>
          <w:rFonts w:ascii="Calibri" w:eastAsia="Times New Roman" w:hAnsi="Calibri" w:cs="Times New Roman"/>
          <w:noProof/>
        </w:rPr>
      </w:pPr>
      <w:r w:rsidRPr="007B2D3B">
        <w:rPr>
          <w:rFonts w:ascii="Calibri" w:eastAsia="Times New Roman" w:hAnsi="Calibri" w:cs="Times New Roman"/>
          <w:noProof/>
        </w:rPr>
        <w:t>8. Donoho DL. Compressed sensing. IEEE Transactions on Information Theory. 2006;52(4):1289–1306.</w:t>
      </w:r>
    </w:p>
    <w:p w14:paraId="7B621196" w14:textId="77777777" w:rsidR="007B2D3B" w:rsidRPr="007B2D3B" w:rsidRDefault="007B2D3B" w:rsidP="007B2D3B">
      <w:pPr>
        <w:widowControl w:val="0"/>
        <w:autoSpaceDE w:val="0"/>
        <w:autoSpaceDN w:val="0"/>
        <w:adjustRightInd w:val="0"/>
        <w:rPr>
          <w:rFonts w:ascii="Calibri" w:hAnsi="Calibri"/>
          <w:noProof/>
        </w:rPr>
      </w:pPr>
      <w:r w:rsidRPr="007B2D3B">
        <w:rPr>
          <w:rFonts w:ascii="Calibri" w:eastAsia="Times New Roman" w:hAnsi="Calibri" w:cs="Times New Roman"/>
          <w:noProof/>
        </w:rPr>
        <w:t>9. Goldstein T, Osher S. THE SPLIT BREGMAN METHOD FOR L1 REGULARIZED PROBLEMS. SIAM. 2009;2(2):323–343.</w:t>
      </w:r>
    </w:p>
    <w:p w14:paraId="69A008DA" w14:textId="47EDEED0" w:rsidR="00254F81" w:rsidRPr="009C66E1" w:rsidRDefault="00254F81" w:rsidP="007B2D3B">
      <w:pPr>
        <w:widowControl w:val="0"/>
        <w:autoSpaceDE w:val="0"/>
        <w:autoSpaceDN w:val="0"/>
        <w:adjustRightInd w:val="0"/>
        <w:rPr>
          <w:b/>
        </w:rPr>
      </w:pPr>
      <w:r>
        <w:rPr>
          <w:b/>
        </w:rPr>
        <w:fldChar w:fldCharType="end"/>
      </w:r>
    </w:p>
    <w:sectPr w:rsidR="00254F81" w:rsidRPr="009C66E1" w:rsidSect="000619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AF31ED"/>
    <w:multiLevelType w:val="hybridMultilevel"/>
    <w:tmpl w:val="26584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4E3F75"/>
    <w:multiLevelType w:val="hybridMultilevel"/>
    <w:tmpl w:val="30466C8E"/>
    <w:lvl w:ilvl="0" w:tplc="E71E255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
    <w:nsid w:val="6C7C13BA"/>
    <w:multiLevelType w:val="hybridMultilevel"/>
    <w:tmpl w:val="E2C2B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5E32D1"/>
    <w:multiLevelType w:val="hybridMultilevel"/>
    <w:tmpl w:val="21AAE346"/>
    <w:lvl w:ilvl="0" w:tplc="73C6F1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C505C61"/>
    <w:multiLevelType w:val="hybridMultilevel"/>
    <w:tmpl w:val="99B64C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2E4"/>
    <w:rsid w:val="00023946"/>
    <w:rsid w:val="00042260"/>
    <w:rsid w:val="00055711"/>
    <w:rsid w:val="00061909"/>
    <w:rsid w:val="000A5D63"/>
    <w:rsid w:val="000B154D"/>
    <w:rsid w:val="000C3447"/>
    <w:rsid w:val="000C419C"/>
    <w:rsid w:val="000C68D1"/>
    <w:rsid w:val="000D2567"/>
    <w:rsid w:val="000E4A55"/>
    <w:rsid w:val="00113BB3"/>
    <w:rsid w:val="001243BD"/>
    <w:rsid w:val="00144ABE"/>
    <w:rsid w:val="00185436"/>
    <w:rsid w:val="00187D1F"/>
    <w:rsid w:val="00192D79"/>
    <w:rsid w:val="00195CBE"/>
    <w:rsid w:val="001B23E4"/>
    <w:rsid w:val="001B7D24"/>
    <w:rsid w:val="001F777F"/>
    <w:rsid w:val="00200A75"/>
    <w:rsid w:val="00210E40"/>
    <w:rsid w:val="002114C9"/>
    <w:rsid w:val="0022049A"/>
    <w:rsid w:val="0023006B"/>
    <w:rsid w:val="002350C5"/>
    <w:rsid w:val="00242D6E"/>
    <w:rsid w:val="002539B1"/>
    <w:rsid w:val="00254F81"/>
    <w:rsid w:val="0025600D"/>
    <w:rsid w:val="00267A7B"/>
    <w:rsid w:val="00280DB7"/>
    <w:rsid w:val="002B28A1"/>
    <w:rsid w:val="003017CB"/>
    <w:rsid w:val="00331E7C"/>
    <w:rsid w:val="00360657"/>
    <w:rsid w:val="003B6A8E"/>
    <w:rsid w:val="003E065C"/>
    <w:rsid w:val="0040113A"/>
    <w:rsid w:val="0042026C"/>
    <w:rsid w:val="00424341"/>
    <w:rsid w:val="004716EA"/>
    <w:rsid w:val="00494A48"/>
    <w:rsid w:val="004C5B6B"/>
    <w:rsid w:val="00507D95"/>
    <w:rsid w:val="00550FB8"/>
    <w:rsid w:val="00560D74"/>
    <w:rsid w:val="00583D9D"/>
    <w:rsid w:val="005B308E"/>
    <w:rsid w:val="005C06A4"/>
    <w:rsid w:val="005E6A31"/>
    <w:rsid w:val="005F434B"/>
    <w:rsid w:val="005F47BC"/>
    <w:rsid w:val="00674E92"/>
    <w:rsid w:val="006A0060"/>
    <w:rsid w:val="006C1902"/>
    <w:rsid w:val="006D3C2A"/>
    <w:rsid w:val="006F577F"/>
    <w:rsid w:val="007021D7"/>
    <w:rsid w:val="00710F76"/>
    <w:rsid w:val="00716475"/>
    <w:rsid w:val="0071695A"/>
    <w:rsid w:val="00722915"/>
    <w:rsid w:val="00755E44"/>
    <w:rsid w:val="007600D3"/>
    <w:rsid w:val="00772643"/>
    <w:rsid w:val="00773627"/>
    <w:rsid w:val="0077478C"/>
    <w:rsid w:val="00776D19"/>
    <w:rsid w:val="00787B1D"/>
    <w:rsid w:val="007A3152"/>
    <w:rsid w:val="007B2D3B"/>
    <w:rsid w:val="00807B36"/>
    <w:rsid w:val="00836293"/>
    <w:rsid w:val="00870ADE"/>
    <w:rsid w:val="008978AB"/>
    <w:rsid w:val="008A654A"/>
    <w:rsid w:val="008B2EEB"/>
    <w:rsid w:val="008E02F0"/>
    <w:rsid w:val="008E5FA2"/>
    <w:rsid w:val="008F7F83"/>
    <w:rsid w:val="009301CB"/>
    <w:rsid w:val="00931D3F"/>
    <w:rsid w:val="00932C4F"/>
    <w:rsid w:val="00934589"/>
    <w:rsid w:val="00950296"/>
    <w:rsid w:val="00953F93"/>
    <w:rsid w:val="0095778B"/>
    <w:rsid w:val="00974F06"/>
    <w:rsid w:val="009B683D"/>
    <w:rsid w:val="009B7712"/>
    <w:rsid w:val="009C11E0"/>
    <w:rsid w:val="009C310E"/>
    <w:rsid w:val="009C66E1"/>
    <w:rsid w:val="009E19B6"/>
    <w:rsid w:val="00A01BB0"/>
    <w:rsid w:val="00A12694"/>
    <w:rsid w:val="00A20EB1"/>
    <w:rsid w:val="00A33E00"/>
    <w:rsid w:val="00A63378"/>
    <w:rsid w:val="00A75C6D"/>
    <w:rsid w:val="00A948C0"/>
    <w:rsid w:val="00AB31E6"/>
    <w:rsid w:val="00AB421F"/>
    <w:rsid w:val="00AC7DF0"/>
    <w:rsid w:val="00B26A93"/>
    <w:rsid w:val="00B30902"/>
    <w:rsid w:val="00B62C99"/>
    <w:rsid w:val="00B639B8"/>
    <w:rsid w:val="00B66E21"/>
    <w:rsid w:val="00B72170"/>
    <w:rsid w:val="00BA39D1"/>
    <w:rsid w:val="00BC1B02"/>
    <w:rsid w:val="00BD0793"/>
    <w:rsid w:val="00BD43DB"/>
    <w:rsid w:val="00C142D4"/>
    <w:rsid w:val="00C446B8"/>
    <w:rsid w:val="00C66D7B"/>
    <w:rsid w:val="00C86C5F"/>
    <w:rsid w:val="00C8758E"/>
    <w:rsid w:val="00CA186C"/>
    <w:rsid w:val="00CA53D2"/>
    <w:rsid w:val="00CB33C3"/>
    <w:rsid w:val="00CB5163"/>
    <w:rsid w:val="00D06ECB"/>
    <w:rsid w:val="00D07564"/>
    <w:rsid w:val="00D30D0E"/>
    <w:rsid w:val="00D41A36"/>
    <w:rsid w:val="00D43B47"/>
    <w:rsid w:val="00D51A41"/>
    <w:rsid w:val="00D55B69"/>
    <w:rsid w:val="00D7773B"/>
    <w:rsid w:val="00D777DC"/>
    <w:rsid w:val="00D9157A"/>
    <w:rsid w:val="00DB2315"/>
    <w:rsid w:val="00DE6225"/>
    <w:rsid w:val="00E11528"/>
    <w:rsid w:val="00E21AC6"/>
    <w:rsid w:val="00E33B7A"/>
    <w:rsid w:val="00E514F4"/>
    <w:rsid w:val="00E55E21"/>
    <w:rsid w:val="00E60171"/>
    <w:rsid w:val="00E662E4"/>
    <w:rsid w:val="00E77DE4"/>
    <w:rsid w:val="00E8473A"/>
    <w:rsid w:val="00E960FA"/>
    <w:rsid w:val="00EB0803"/>
    <w:rsid w:val="00EB2723"/>
    <w:rsid w:val="00EB4926"/>
    <w:rsid w:val="00ED7B0F"/>
    <w:rsid w:val="00F149D5"/>
    <w:rsid w:val="00F267F4"/>
    <w:rsid w:val="00F51C15"/>
    <w:rsid w:val="00F52248"/>
    <w:rsid w:val="00F8660A"/>
    <w:rsid w:val="00F948AF"/>
    <w:rsid w:val="00FB116D"/>
    <w:rsid w:val="00FE1054"/>
    <w:rsid w:val="00FE272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B389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75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5D63"/>
    <w:rPr>
      <w:color w:val="808080"/>
    </w:rPr>
  </w:style>
  <w:style w:type="paragraph" w:styleId="NormalWeb">
    <w:name w:val="Normal (Web)"/>
    <w:basedOn w:val="Normal"/>
    <w:uiPriority w:val="99"/>
    <w:semiHidden/>
    <w:unhideWhenUsed/>
    <w:rsid w:val="009B7712"/>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uiPriority w:val="34"/>
    <w:qFormat/>
    <w:rsid w:val="00267A7B"/>
    <w:pPr>
      <w:ind w:left="720"/>
      <w:contextualSpacing/>
    </w:pPr>
  </w:style>
  <w:style w:type="character" w:styleId="Hyperlink">
    <w:name w:val="Hyperlink"/>
    <w:basedOn w:val="DefaultParagraphFont"/>
    <w:uiPriority w:val="99"/>
    <w:unhideWhenUsed/>
    <w:rsid w:val="00953F93"/>
    <w:rPr>
      <w:color w:val="0563C1" w:themeColor="hyperlink"/>
      <w:u w:val="single"/>
    </w:rPr>
  </w:style>
  <w:style w:type="character" w:customStyle="1" w:styleId="selectable">
    <w:name w:val="selectable"/>
    <w:basedOn w:val="DefaultParagraphFont"/>
    <w:rsid w:val="00D41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838383">
      <w:bodyDiv w:val="1"/>
      <w:marLeft w:val="0"/>
      <w:marRight w:val="0"/>
      <w:marTop w:val="0"/>
      <w:marBottom w:val="0"/>
      <w:divBdr>
        <w:top w:val="none" w:sz="0" w:space="0" w:color="auto"/>
        <w:left w:val="none" w:sz="0" w:space="0" w:color="auto"/>
        <w:bottom w:val="none" w:sz="0" w:space="0" w:color="auto"/>
        <w:right w:val="none" w:sz="0" w:space="0" w:color="auto"/>
      </w:divBdr>
    </w:div>
    <w:div w:id="851649916">
      <w:bodyDiv w:val="1"/>
      <w:marLeft w:val="0"/>
      <w:marRight w:val="0"/>
      <w:marTop w:val="0"/>
      <w:marBottom w:val="0"/>
      <w:divBdr>
        <w:top w:val="none" w:sz="0" w:space="0" w:color="auto"/>
        <w:left w:val="none" w:sz="0" w:space="0" w:color="auto"/>
        <w:bottom w:val="none" w:sz="0" w:space="0" w:color="auto"/>
        <w:right w:val="none" w:sz="0" w:space="0" w:color="auto"/>
      </w:divBdr>
    </w:div>
    <w:div w:id="1244989853">
      <w:bodyDiv w:val="1"/>
      <w:marLeft w:val="0"/>
      <w:marRight w:val="0"/>
      <w:marTop w:val="0"/>
      <w:marBottom w:val="0"/>
      <w:divBdr>
        <w:top w:val="none" w:sz="0" w:space="0" w:color="auto"/>
        <w:left w:val="none" w:sz="0" w:space="0" w:color="auto"/>
        <w:bottom w:val="none" w:sz="0" w:space="0" w:color="auto"/>
        <w:right w:val="none" w:sz="0" w:space="0" w:color="auto"/>
      </w:divBdr>
    </w:div>
    <w:div w:id="1324819330">
      <w:bodyDiv w:val="1"/>
      <w:marLeft w:val="0"/>
      <w:marRight w:val="0"/>
      <w:marTop w:val="0"/>
      <w:marBottom w:val="0"/>
      <w:divBdr>
        <w:top w:val="none" w:sz="0" w:space="0" w:color="auto"/>
        <w:left w:val="none" w:sz="0" w:space="0" w:color="auto"/>
        <w:bottom w:val="none" w:sz="0" w:space="0" w:color="auto"/>
        <w:right w:val="none" w:sz="0" w:space="0" w:color="auto"/>
      </w:divBdr>
    </w:div>
    <w:div w:id="1564681880">
      <w:bodyDiv w:val="1"/>
      <w:marLeft w:val="0"/>
      <w:marRight w:val="0"/>
      <w:marTop w:val="0"/>
      <w:marBottom w:val="0"/>
      <w:divBdr>
        <w:top w:val="none" w:sz="0" w:space="0" w:color="auto"/>
        <w:left w:val="none" w:sz="0" w:space="0" w:color="auto"/>
        <w:bottom w:val="none" w:sz="0" w:space="0" w:color="auto"/>
        <w:right w:val="none" w:sz="0" w:space="0" w:color="auto"/>
      </w:divBdr>
    </w:div>
    <w:div w:id="1599096262">
      <w:bodyDiv w:val="1"/>
      <w:marLeft w:val="0"/>
      <w:marRight w:val="0"/>
      <w:marTop w:val="0"/>
      <w:marBottom w:val="0"/>
      <w:divBdr>
        <w:top w:val="none" w:sz="0" w:space="0" w:color="auto"/>
        <w:left w:val="none" w:sz="0" w:space="0" w:color="auto"/>
        <w:bottom w:val="none" w:sz="0" w:space="0" w:color="auto"/>
        <w:right w:val="none" w:sz="0" w:space="0" w:color="auto"/>
      </w:divBdr>
    </w:div>
    <w:div w:id="1694258220">
      <w:bodyDiv w:val="1"/>
      <w:marLeft w:val="0"/>
      <w:marRight w:val="0"/>
      <w:marTop w:val="0"/>
      <w:marBottom w:val="0"/>
      <w:divBdr>
        <w:top w:val="none" w:sz="0" w:space="0" w:color="auto"/>
        <w:left w:val="none" w:sz="0" w:space="0" w:color="auto"/>
        <w:bottom w:val="none" w:sz="0" w:space="0" w:color="auto"/>
        <w:right w:val="none" w:sz="0" w:space="0" w:color="auto"/>
      </w:divBdr>
    </w:div>
    <w:div w:id="20310325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20" Type="http://schemas.openxmlformats.org/officeDocument/2006/relationships/image" Target="media/image13.tiff"/><Relationship Id="rId21" Type="http://schemas.openxmlformats.org/officeDocument/2006/relationships/image" Target="media/image14.png"/><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tiff"/><Relationship Id="rId27" Type="http://schemas.openxmlformats.org/officeDocument/2006/relationships/image" Target="media/image20.tiff"/><Relationship Id="rId28" Type="http://schemas.openxmlformats.org/officeDocument/2006/relationships/image" Target="media/image21.tiff"/><Relationship Id="rId29" Type="http://schemas.openxmlformats.org/officeDocument/2006/relationships/image" Target="media/image22.tiff"/><Relationship Id="rId30" Type="http://schemas.openxmlformats.org/officeDocument/2006/relationships/image" Target="media/image23.tif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tiff"/><Relationship Id="rId16" Type="http://schemas.openxmlformats.org/officeDocument/2006/relationships/hyperlink" Target="https://www.youtube.com/watch?v=ooIphlOOzcE" TargetMode="External"/><Relationship Id="rId17" Type="http://schemas.openxmlformats.org/officeDocument/2006/relationships/hyperlink" Target="http://www.bic.mni.mcgill.ca/brainweb/)" TargetMode="External"/><Relationship Id="rId18" Type="http://schemas.openxmlformats.org/officeDocument/2006/relationships/image" Target="media/image11.tif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5EA507-1C68-784D-BF47-A2917231A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8</Pages>
  <Words>4805</Words>
  <Characters>27393</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cCallister</dc:creator>
  <cp:keywords/>
  <dc:description/>
  <cp:lastModifiedBy>Andrew McCallister</cp:lastModifiedBy>
  <cp:revision>13</cp:revision>
  <dcterms:created xsi:type="dcterms:W3CDTF">2018-04-30T17:42:00Z</dcterms:created>
  <dcterms:modified xsi:type="dcterms:W3CDTF">2018-05-02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15aef-623e-3f5a-86d5-355c0af2f598</vt:lpwstr>
  </property>
  <property fmtid="{D5CDD505-2E9C-101B-9397-08002B2CF9AE}" pid="4" name="Mendeley Citation Style_1">
    <vt:lpwstr>http://www.zotero.org/styles/council-of-science-edito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uncil-of-science-editors</vt:lpwstr>
  </property>
  <property fmtid="{D5CDD505-2E9C-101B-9397-08002B2CF9AE}" pid="10" name="Mendeley Recent Style Name 2_1">
    <vt:lpwstr>Council of Science Editors, Citation-Sequence (numeric)</vt:lpwstr>
  </property>
  <property fmtid="{D5CDD505-2E9C-101B-9397-08002B2CF9AE}" pid="11" name="Mendeley Recent Style Id 3_1">
    <vt:lpwstr>http://csl.mendeley.com/styles/412766651/council-of-science-editors-mrm</vt:lpwstr>
  </property>
  <property fmtid="{D5CDD505-2E9C-101B-9397-08002B2CF9AE}" pid="12" name="Mendeley Recent Style Name 3_1">
    <vt:lpwstr>Council of Science Editors, Citation-Sequence (numeric) - Andrew McCallister</vt:lpwstr>
  </property>
  <property fmtid="{D5CDD505-2E9C-101B-9397-08002B2CF9AE}" pid="13" name="Mendeley Recent Style Id 4_1">
    <vt:lpwstr>http://csl.mendeley.com/styles/412766651/council-of-science-editors-6</vt:lpwstr>
  </property>
  <property fmtid="{D5CDD505-2E9C-101B-9397-08002B2CF9AE}" pid="14" name="Mendeley Recent Style Name 4_1">
    <vt:lpwstr>Council of Science Editors, Citation-Sequence (numeric) - MRM</vt:lpwstr>
  </property>
  <property fmtid="{D5CDD505-2E9C-101B-9397-08002B2CF9AE}" pid="15" name="Mendeley Recent Style Id 5_1">
    <vt:lpwstr>http://csl.mendeley.com/styles/412766651/council-of-science-editors-5</vt:lpwstr>
  </property>
  <property fmtid="{D5CDD505-2E9C-101B-9397-08002B2CF9AE}" pid="16" name="Mendeley Recent Style Name 5_1">
    <vt:lpwstr>Council of Science Editors, Citation-Sequence (numeric) - MRM</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csl.mendeley.com/styles/styles/national-library-of-medicine-grant-proposals-2</vt:lpwstr>
  </property>
  <property fmtid="{D5CDD505-2E9C-101B-9397-08002B2CF9AE}" pid="24" name="Mendeley Recent Style Name 9_1">
    <vt:lpwstr>National Library of Medicine (grant proposals with PMCID/PMID)</vt:lpwstr>
  </property>
</Properties>
</file>